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440BEE">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114854576"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356BC9F5" w14:textId="1357D3F8" w:rsidR="006E4532" w:rsidRDefault="00376C84">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4854576" w:history="1">
            <w:r w:rsidR="006E4532" w:rsidRPr="00116F1A">
              <w:rPr>
                <w:rStyle w:val="Hyperlink"/>
                <w:noProof/>
              </w:rPr>
              <w:t>Table of Contents</w:t>
            </w:r>
            <w:r w:rsidR="006E4532">
              <w:rPr>
                <w:noProof/>
                <w:webHidden/>
              </w:rPr>
              <w:tab/>
            </w:r>
            <w:r w:rsidR="006E4532">
              <w:rPr>
                <w:noProof/>
                <w:webHidden/>
              </w:rPr>
              <w:fldChar w:fldCharType="begin"/>
            </w:r>
            <w:r w:rsidR="006E4532">
              <w:rPr>
                <w:noProof/>
                <w:webHidden/>
              </w:rPr>
              <w:instrText xml:space="preserve"> PAGEREF _Toc114854576 \h </w:instrText>
            </w:r>
            <w:r w:rsidR="006E4532">
              <w:rPr>
                <w:noProof/>
                <w:webHidden/>
              </w:rPr>
            </w:r>
            <w:r w:rsidR="006E4532">
              <w:rPr>
                <w:noProof/>
                <w:webHidden/>
              </w:rPr>
              <w:fldChar w:fldCharType="separate"/>
            </w:r>
            <w:r w:rsidR="006E4532">
              <w:rPr>
                <w:noProof/>
                <w:webHidden/>
              </w:rPr>
              <w:t>i</w:t>
            </w:r>
            <w:r w:rsidR="006E4532">
              <w:rPr>
                <w:noProof/>
                <w:webHidden/>
              </w:rPr>
              <w:fldChar w:fldCharType="end"/>
            </w:r>
          </w:hyperlink>
        </w:p>
        <w:p w14:paraId="032F9CBE" w14:textId="5AA630F2" w:rsidR="006E4532" w:rsidRDefault="006E4532">
          <w:pPr>
            <w:pStyle w:val="TOC1"/>
            <w:tabs>
              <w:tab w:val="right" w:leader="dot" w:pos="9350"/>
            </w:tabs>
            <w:rPr>
              <w:rFonts w:eastAsiaTheme="minorEastAsia" w:cstheme="minorBidi"/>
              <w:b w:val="0"/>
              <w:bCs w:val="0"/>
              <w:i w:val="0"/>
              <w:iCs w:val="0"/>
              <w:noProof/>
            </w:rPr>
          </w:pPr>
          <w:hyperlink w:anchor="_Toc114854577" w:history="1">
            <w:r w:rsidRPr="00116F1A">
              <w:rPr>
                <w:rStyle w:val="Hyperlink"/>
                <w:noProof/>
              </w:rPr>
              <w:t>Chapter 1 Introduction</w:t>
            </w:r>
            <w:r>
              <w:rPr>
                <w:noProof/>
                <w:webHidden/>
              </w:rPr>
              <w:tab/>
            </w:r>
            <w:r>
              <w:rPr>
                <w:noProof/>
                <w:webHidden/>
              </w:rPr>
              <w:fldChar w:fldCharType="begin"/>
            </w:r>
            <w:r>
              <w:rPr>
                <w:noProof/>
                <w:webHidden/>
              </w:rPr>
              <w:instrText xml:space="preserve"> PAGEREF _Toc114854577 \h </w:instrText>
            </w:r>
            <w:r>
              <w:rPr>
                <w:noProof/>
                <w:webHidden/>
              </w:rPr>
            </w:r>
            <w:r>
              <w:rPr>
                <w:noProof/>
                <w:webHidden/>
              </w:rPr>
              <w:fldChar w:fldCharType="separate"/>
            </w:r>
            <w:r>
              <w:rPr>
                <w:noProof/>
                <w:webHidden/>
              </w:rPr>
              <w:t>1</w:t>
            </w:r>
            <w:r>
              <w:rPr>
                <w:noProof/>
                <w:webHidden/>
              </w:rPr>
              <w:fldChar w:fldCharType="end"/>
            </w:r>
          </w:hyperlink>
        </w:p>
        <w:p w14:paraId="549CC53E" w14:textId="12E02417" w:rsidR="006E4532" w:rsidRDefault="006E4532">
          <w:pPr>
            <w:pStyle w:val="TOC2"/>
            <w:tabs>
              <w:tab w:val="right" w:leader="dot" w:pos="9350"/>
            </w:tabs>
            <w:rPr>
              <w:rFonts w:eastAsiaTheme="minorEastAsia" w:cstheme="minorBidi"/>
              <w:b w:val="0"/>
              <w:bCs w:val="0"/>
              <w:noProof/>
              <w:sz w:val="24"/>
              <w:szCs w:val="24"/>
            </w:rPr>
          </w:pPr>
          <w:hyperlink w:anchor="_Toc114854578" w:history="1">
            <w:r w:rsidRPr="00116F1A">
              <w:rPr>
                <w:rStyle w:val="Hyperlink"/>
                <w:noProof/>
              </w:rPr>
              <w:t>1.1 How to be Successful with MOSAICS</w:t>
            </w:r>
            <w:r>
              <w:rPr>
                <w:noProof/>
                <w:webHidden/>
              </w:rPr>
              <w:tab/>
            </w:r>
            <w:r>
              <w:rPr>
                <w:noProof/>
                <w:webHidden/>
              </w:rPr>
              <w:fldChar w:fldCharType="begin"/>
            </w:r>
            <w:r>
              <w:rPr>
                <w:noProof/>
                <w:webHidden/>
              </w:rPr>
              <w:instrText xml:space="preserve"> PAGEREF _Toc114854578 \h </w:instrText>
            </w:r>
            <w:r>
              <w:rPr>
                <w:noProof/>
                <w:webHidden/>
              </w:rPr>
            </w:r>
            <w:r>
              <w:rPr>
                <w:noProof/>
                <w:webHidden/>
              </w:rPr>
              <w:fldChar w:fldCharType="separate"/>
            </w:r>
            <w:r>
              <w:rPr>
                <w:noProof/>
                <w:webHidden/>
              </w:rPr>
              <w:t>1</w:t>
            </w:r>
            <w:r>
              <w:rPr>
                <w:noProof/>
                <w:webHidden/>
              </w:rPr>
              <w:fldChar w:fldCharType="end"/>
            </w:r>
          </w:hyperlink>
        </w:p>
        <w:p w14:paraId="1D47B96A" w14:textId="5FEE81A8" w:rsidR="006E4532" w:rsidRDefault="006E4532">
          <w:pPr>
            <w:pStyle w:val="TOC2"/>
            <w:tabs>
              <w:tab w:val="right" w:leader="dot" w:pos="9350"/>
            </w:tabs>
            <w:rPr>
              <w:rFonts w:eastAsiaTheme="minorEastAsia" w:cstheme="minorBidi"/>
              <w:b w:val="0"/>
              <w:bCs w:val="0"/>
              <w:noProof/>
              <w:sz w:val="24"/>
              <w:szCs w:val="24"/>
            </w:rPr>
          </w:pPr>
          <w:hyperlink w:anchor="_Toc114854579" w:history="1">
            <w:r w:rsidRPr="00116F1A">
              <w:rPr>
                <w:rStyle w:val="Hyperlink"/>
                <w:noProof/>
              </w:rPr>
              <w:t>1.2 About MOSAICS</w:t>
            </w:r>
            <w:r>
              <w:rPr>
                <w:noProof/>
                <w:webHidden/>
              </w:rPr>
              <w:tab/>
            </w:r>
            <w:r>
              <w:rPr>
                <w:noProof/>
                <w:webHidden/>
              </w:rPr>
              <w:fldChar w:fldCharType="begin"/>
            </w:r>
            <w:r>
              <w:rPr>
                <w:noProof/>
                <w:webHidden/>
              </w:rPr>
              <w:instrText xml:space="preserve"> PAGEREF _Toc114854579 \h </w:instrText>
            </w:r>
            <w:r>
              <w:rPr>
                <w:noProof/>
                <w:webHidden/>
              </w:rPr>
            </w:r>
            <w:r>
              <w:rPr>
                <w:noProof/>
                <w:webHidden/>
              </w:rPr>
              <w:fldChar w:fldCharType="separate"/>
            </w:r>
            <w:r>
              <w:rPr>
                <w:noProof/>
                <w:webHidden/>
              </w:rPr>
              <w:t>1</w:t>
            </w:r>
            <w:r>
              <w:rPr>
                <w:noProof/>
                <w:webHidden/>
              </w:rPr>
              <w:fldChar w:fldCharType="end"/>
            </w:r>
          </w:hyperlink>
        </w:p>
        <w:p w14:paraId="63A0D279" w14:textId="03F522B1" w:rsidR="006E4532" w:rsidRDefault="006E4532">
          <w:pPr>
            <w:pStyle w:val="TOC2"/>
            <w:tabs>
              <w:tab w:val="right" w:leader="dot" w:pos="9350"/>
            </w:tabs>
            <w:rPr>
              <w:rFonts w:eastAsiaTheme="minorEastAsia" w:cstheme="minorBidi"/>
              <w:b w:val="0"/>
              <w:bCs w:val="0"/>
              <w:noProof/>
              <w:sz w:val="24"/>
              <w:szCs w:val="24"/>
            </w:rPr>
          </w:pPr>
          <w:hyperlink w:anchor="_Toc114854580" w:history="1">
            <w:r w:rsidRPr="00116F1A">
              <w:rPr>
                <w:rStyle w:val="Hyperlink"/>
                <w:noProof/>
              </w:rPr>
              <w:t>1.3 Installation Instructions</w:t>
            </w:r>
            <w:r>
              <w:rPr>
                <w:noProof/>
                <w:webHidden/>
              </w:rPr>
              <w:tab/>
            </w:r>
            <w:r>
              <w:rPr>
                <w:noProof/>
                <w:webHidden/>
              </w:rPr>
              <w:fldChar w:fldCharType="begin"/>
            </w:r>
            <w:r>
              <w:rPr>
                <w:noProof/>
                <w:webHidden/>
              </w:rPr>
              <w:instrText xml:space="preserve"> PAGEREF _Toc114854580 \h </w:instrText>
            </w:r>
            <w:r>
              <w:rPr>
                <w:noProof/>
                <w:webHidden/>
              </w:rPr>
            </w:r>
            <w:r>
              <w:rPr>
                <w:noProof/>
                <w:webHidden/>
              </w:rPr>
              <w:fldChar w:fldCharType="separate"/>
            </w:r>
            <w:r>
              <w:rPr>
                <w:noProof/>
                <w:webHidden/>
              </w:rPr>
              <w:t>2</w:t>
            </w:r>
            <w:r>
              <w:rPr>
                <w:noProof/>
                <w:webHidden/>
              </w:rPr>
              <w:fldChar w:fldCharType="end"/>
            </w:r>
          </w:hyperlink>
        </w:p>
        <w:p w14:paraId="2BB76A4A" w14:textId="549F45EE" w:rsidR="006E4532" w:rsidRDefault="006E4532">
          <w:pPr>
            <w:pStyle w:val="TOC2"/>
            <w:tabs>
              <w:tab w:val="right" w:leader="dot" w:pos="9350"/>
            </w:tabs>
            <w:rPr>
              <w:rFonts w:eastAsiaTheme="minorEastAsia" w:cstheme="minorBidi"/>
              <w:b w:val="0"/>
              <w:bCs w:val="0"/>
              <w:noProof/>
              <w:sz w:val="24"/>
              <w:szCs w:val="24"/>
            </w:rPr>
          </w:pPr>
          <w:hyperlink w:anchor="_Toc114854581" w:history="1">
            <w:r w:rsidRPr="00116F1A">
              <w:rPr>
                <w:rStyle w:val="Hyperlink"/>
                <w:noProof/>
              </w:rPr>
              <w:t>1.4 The Trajectory Reader/writer MosAT</w:t>
            </w:r>
            <w:r>
              <w:rPr>
                <w:noProof/>
                <w:webHidden/>
              </w:rPr>
              <w:tab/>
            </w:r>
            <w:r>
              <w:rPr>
                <w:noProof/>
                <w:webHidden/>
              </w:rPr>
              <w:fldChar w:fldCharType="begin"/>
            </w:r>
            <w:r>
              <w:rPr>
                <w:noProof/>
                <w:webHidden/>
              </w:rPr>
              <w:instrText xml:space="preserve"> PAGEREF _Toc114854581 \h </w:instrText>
            </w:r>
            <w:r>
              <w:rPr>
                <w:noProof/>
                <w:webHidden/>
              </w:rPr>
            </w:r>
            <w:r>
              <w:rPr>
                <w:noProof/>
                <w:webHidden/>
              </w:rPr>
              <w:fldChar w:fldCharType="separate"/>
            </w:r>
            <w:r>
              <w:rPr>
                <w:noProof/>
                <w:webHidden/>
              </w:rPr>
              <w:t>3</w:t>
            </w:r>
            <w:r>
              <w:rPr>
                <w:noProof/>
                <w:webHidden/>
              </w:rPr>
              <w:fldChar w:fldCharType="end"/>
            </w:r>
          </w:hyperlink>
        </w:p>
        <w:p w14:paraId="367555CD" w14:textId="051C257F" w:rsidR="006E4532" w:rsidRDefault="006E4532">
          <w:pPr>
            <w:pStyle w:val="TOC2"/>
            <w:tabs>
              <w:tab w:val="right" w:leader="dot" w:pos="9350"/>
            </w:tabs>
            <w:rPr>
              <w:rFonts w:eastAsiaTheme="minorEastAsia" w:cstheme="minorBidi"/>
              <w:b w:val="0"/>
              <w:bCs w:val="0"/>
              <w:noProof/>
              <w:sz w:val="24"/>
              <w:szCs w:val="24"/>
            </w:rPr>
          </w:pPr>
          <w:hyperlink w:anchor="_Toc114854582" w:history="1">
            <w:r w:rsidRPr="00116F1A">
              <w:rPr>
                <w:rStyle w:val="Hyperlink"/>
                <w:noProof/>
              </w:rPr>
              <w:t>1.5 Command Line Arguments</w:t>
            </w:r>
            <w:r>
              <w:rPr>
                <w:noProof/>
                <w:webHidden/>
              </w:rPr>
              <w:tab/>
            </w:r>
            <w:r>
              <w:rPr>
                <w:noProof/>
                <w:webHidden/>
              </w:rPr>
              <w:fldChar w:fldCharType="begin"/>
            </w:r>
            <w:r>
              <w:rPr>
                <w:noProof/>
                <w:webHidden/>
              </w:rPr>
              <w:instrText xml:space="preserve"> PAGEREF _Toc114854582 \h </w:instrText>
            </w:r>
            <w:r>
              <w:rPr>
                <w:noProof/>
                <w:webHidden/>
              </w:rPr>
            </w:r>
            <w:r>
              <w:rPr>
                <w:noProof/>
                <w:webHidden/>
              </w:rPr>
              <w:fldChar w:fldCharType="separate"/>
            </w:r>
            <w:r>
              <w:rPr>
                <w:noProof/>
                <w:webHidden/>
              </w:rPr>
              <w:t>6</w:t>
            </w:r>
            <w:r>
              <w:rPr>
                <w:noProof/>
                <w:webHidden/>
              </w:rPr>
              <w:fldChar w:fldCharType="end"/>
            </w:r>
          </w:hyperlink>
        </w:p>
        <w:p w14:paraId="4E6966CC" w14:textId="22A309C7" w:rsidR="006E4532" w:rsidRDefault="006E4532">
          <w:pPr>
            <w:pStyle w:val="TOC2"/>
            <w:tabs>
              <w:tab w:val="right" w:leader="dot" w:pos="9350"/>
            </w:tabs>
            <w:rPr>
              <w:rFonts w:eastAsiaTheme="minorEastAsia" w:cstheme="minorBidi"/>
              <w:b w:val="0"/>
              <w:bCs w:val="0"/>
              <w:noProof/>
              <w:sz w:val="24"/>
              <w:szCs w:val="24"/>
            </w:rPr>
          </w:pPr>
          <w:hyperlink w:anchor="_Toc114854583" w:history="1">
            <w:r w:rsidRPr="00116F1A">
              <w:rPr>
                <w:rStyle w:val="Hyperlink"/>
                <w:noProof/>
              </w:rPr>
              <w:t>1.6 Least Squares Fitting</w:t>
            </w:r>
            <w:r>
              <w:rPr>
                <w:noProof/>
                <w:webHidden/>
              </w:rPr>
              <w:tab/>
            </w:r>
            <w:r>
              <w:rPr>
                <w:noProof/>
                <w:webHidden/>
              </w:rPr>
              <w:fldChar w:fldCharType="begin"/>
            </w:r>
            <w:r>
              <w:rPr>
                <w:noProof/>
                <w:webHidden/>
              </w:rPr>
              <w:instrText xml:space="preserve"> PAGEREF _Toc114854583 \h </w:instrText>
            </w:r>
            <w:r>
              <w:rPr>
                <w:noProof/>
                <w:webHidden/>
              </w:rPr>
            </w:r>
            <w:r>
              <w:rPr>
                <w:noProof/>
                <w:webHidden/>
              </w:rPr>
              <w:fldChar w:fldCharType="separate"/>
            </w:r>
            <w:r>
              <w:rPr>
                <w:noProof/>
                <w:webHidden/>
              </w:rPr>
              <w:t>7</w:t>
            </w:r>
            <w:r>
              <w:rPr>
                <w:noProof/>
                <w:webHidden/>
              </w:rPr>
              <w:fldChar w:fldCharType="end"/>
            </w:r>
          </w:hyperlink>
        </w:p>
        <w:p w14:paraId="3C998B55" w14:textId="5259C00B" w:rsidR="006E4532" w:rsidRDefault="006E4532">
          <w:pPr>
            <w:pStyle w:val="TOC2"/>
            <w:tabs>
              <w:tab w:val="right" w:leader="dot" w:pos="9350"/>
            </w:tabs>
            <w:rPr>
              <w:rFonts w:eastAsiaTheme="minorEastAsia" w:cstheme="minorBidi"/>
              <w:b w:val="0"/>
              <w:bCs w:val="0"/>
              <w:noProof/>
              <w:sz w:val="24"/>
              <w:szCs w:val="24"/>
            </w:rPr>
          </w:pPr>
          <w:hyperlink w:anchor="_Toc114854584" w:history="1">
            <w:r w:rsidRPr="00116F1A">
              <w:rPr>
                <w:rStyle w:val="Hyperlink"/>
                <w:noProof/>
              </w:rPr>
              <w:t>1.7 Selection Cards</w:t>
            </w:r>
            <w:r>
              <w:rPr>
                <w:noProof/>
                <w:webHidden/>
              </w:rPr>
              <w:tab/>
            </w:r>
            <w:r>
              <w:rPr>
                <w:noProof/>
                <w:webHidden/>
              </w:rPr>
              <w:fldChar w:fldCharType="begin"/>
            </w:r>
            <w:r>
              <w:rPr>
                <w:noProof/>
                <w:webHidden/>
              </w:rPr>
              <w:instrText xml:space="preserve"> PAGEREF _Toc114854584 \h </w:instrText>
            </w:r>
            <w:r>
              <w:rPr>
                <w:noProof/>
                <w:webHidden/>
              </w:rPr>
            </w:r>
            <w:r>
              <w:rPr>
                <w:noProof/>
                <w:webHidden/>
              </w:rPr>
              <w:fldChar w:fldCharType="separate"/>
            </w:r>
            <w:r>
              <w:rPr>
                <w:noProof/>
                <w:webHidden/>
              </w:rPr>
              <w:t>9</w:t>
            </w:r>
            <w:r>
              <w:rPr>
                <w:noProof/>
                <w:webHidden/>
              </w:rPr>
              <w:fldChar w:fldCharType="end"/>
            </w:r>
          </w:hyperlink>
        </w:p>
        <w:p w14:paraId="698312F2" w14:textId="22FE1C3A" w:rsidR="006E4532" w:rsidRDefault="006E4532">
          <w:pPr>
            <w:pStyle w:val="TOC2"/>
            <w:tabs>
              <w:tab w:val="right" w:leader="dot" w:pos="9350"/>
            </w:tabs>
            <w:rPr>
              <w:rFonts w:eastAsiaTheme="minorEastAsia" w:cstheme="minorBidi"/>
              <w:b w:val="0"/>
              <w:bCs w:val="0"/>
              <w:noProof/>
              <w:sz w:val="24"/>
              <w:szCs w:val="24"/>
            </w:rPr>
          </w:pPr>
          <w:hyperlink w:anchor="_Toc114854585" w:history="1">
            <w:r w:rsidRPr="00116F1A">
              <w:rPr>
                <w:rStyle w:val="Hyperlink"/>
                <w:noProof/>
              </w:rPr>
              <w:t>1.8 Leaflet Finder</w:t>
            </w:r>
            <w:r>
              <w:rPr>
                <w:noProof/>
                <w:webHidden/>
              </w:rPr>
              <w:tab/>
            </w:r>
            <w:r>
              <w:rPr>
                <w:noProof/>
                <w:webHidden/>
              </w:rPr>
              <w:fldChar w:fldCharType="begin"/>
            </w:r>
            <w:r>
              <w:rPr>
                <w:noProof/>
                <w:webHidden/>
              </w:rPr>
              <w:instrText xml:space="preserve"> PAGEREF _Toc114854585 \h </w:instrText>
            </w:r>
            <w:r>
              <w:rPr>
                <w:noProof/>
                <w:webHidden/>
              </w:rPr>
            </w:r>
            <w:r>
              <w:rPr>
                <w:noProof/>
                <w:webHidden/>
              </w:rPr>
              <w:fldChar w:fldCharType="separate"/>
            </w:r>
            <w:r>
              <w:rPr>
                <w:noProof/>
                <w:webHidden/>
              </w:rPr>
              <w:t>10</w:t>
            </w:r>
            <w:r>
              <w:rPr>
                <w:noProof/>
                <w:webHidden/>
              </w:rPr>
              <w:fldChar w:fldCharType="end"/>
            </w:r>
          </w:hyperlink>
        </w:p>
        <w:p w14:paraId="647AAA4C" w14:textId="7016EF82" w:rsidR="006E4532" w:rsidRDefault="006E4532">
          <w:pPr>
            <w:pStyle w:val="TOC2"/>
            <w:tabs>
              <w:tab w:val="right" w:leader="dot" w:pos="9350"/>
            </w:tabs>
            <w:rPr>
              <w:rFonts w:eastAsiaTheme="minorEastAsia" w:cstheme="minorBidi"/>
              <w:b w:val="0"/>
              <w:bCs w:val="0"/>
              <w:noProof/>
              <w:sz w:val="24"/>
              <w:szCs w:val="24"/>
            </w:rPr>
          </w:pPr>
          <w:hyperlink w:anchor="_Toc114854586" w:history="1">
            <w:r w:rsidRPr="00116F1A">
              <w:rPr>
                <w:rStyle w:val="Hyperlink"/>
                <w:noProof/>
              </w:rPr>
              <w:t>1.9 Protein Finder</w:t>
            </w:r>
            <w:r>
              <w:rPr>
                <w:noProof/>
                <w:webHidden/>
              </w:rPr>
              <w:tab/>
            </w:r>
            <w:r>
              <w:rPr>
                <w:noProof/>
                <w:webHidden/>
              </w:rPr>
              <w:fldChar w:fldCharType="begin"/>
            </w:r>
            <w:r>
              <w:rPr>
                <w:noProof/>
                <w:webHidden/>
              </w:rPr>
              <w:instrText xml:space="preserve"> PAGEREF _Toc114854586 \h </w:instrText>
            </w:r>
            <w:r>
              <w:rPr>
                <w:noProof/>
                <w:webHidden/>
              </w:rPr>
            </w:r>
            <w:r>
              <w:rPr>
                <w:noProof/>
                <w:webHidden/>
              </w:rPr>
              <w:fldChar w:fldCharType="separate"/>
            </w:r>
            <w:r>
              <w:rPr>
                <w:noProof/>
                <w:webHidden/>
              </w:rPr>
              <w:t>12</w:t>
            </w:r>
            <w:r>
              <w:rPr>
                <w:noProof/>
                <w:webHidden/>
              </w:rPr>
              <w:fldChar w:fldCharType="end"/>
            </w:r>
          </w:hyperlink>
        </w:p>
        <w:p w14:paraId="50E42463" w14:textId="5EBEB42E" w:rsidR="006E4532" w:rsidRDefault="006E4532">
          <w:pPr>
            <w:pStyle w:val="TOC2"/>
            <w:tabs>
              <w:tab w:val="right" w:leader="dot" w:pos="9350"/>
            </w:tabs>
            <w:rPr>
              <w:rFonts w:eastAsiaTheme="minorEastAsia" w:cstheme="minorBidi"/>
              <w:b w:val="0"/>
              <w:bCs w:val="0"/>
              <w:noProof/>
              <w:sz w:val="24"/>
              <w:szCs w:val="24"/>
            </w:rPr>
          </w:pPr>
          <w:hyperlink w:anchor="_Toc114854587" w:history="1">
            <w:r w:rsidRPr="00116F1A">
              <w:rPr>
                <w:rStyle w:val="Hyperlink"/>
                <w:noProof/>
              </w:rPr>
              <w:t>1.10 Solvent Finder</w:t>
            </w:r>
            <w:r>
              <w:rPr>
                <w:noProof/>
                <w:webHidden/>
              </w:rPr>
              <w:tab/>
            </w:r>
            <w:r>
              <w:rPr>
                <w:noProof/>
                <w:webHidden/>
              </w:rPr>
              <w:fldChar w:fldCharType="begin"/>
            </w:r>
            <w:r>
              <w:rPr>
                <w:noProof/>
                <w:webHidden/>
              </w:rPr>
              <w:instrText xml:space="preserve"> PAGEREF _Toc114854587 \h </w:instrText>
            </w:r>
            <w:r>
              <w:rPr>
                <w:noProof/>
                <w:webHidden/>
              </w:rPr>
            </w:r>
            <w:r>
              <w:rPr>
                <w:noProof/>
                <w:webHidden/>
              </w:rPr>
              <w:fldChar w:fldCharType="separate"/>
            </w:r>
            <w:r>
              <w:rPr>
                <w:noProof/>
                <w:webHidden/>
              </w:rPr>
              <w:t>14</w:t>
            </w:r>
            <w:r>
              <w:rPr>
                <w:noProof/>
                <w:webHidden/>
              </w:rPr>
              <w:fldChar w:fldCharType="end"/>
            </w:r>
          </w:hyperlink>
        </w:p>
        <w:p w14:paraId="5B54D0B1" w14:textId="41F34409" w:rsidR="006E4532" w:rsidRDefault="006E4532">
          <w:pPr>
            <w:pStyle w:val="TOC2"/>
            <w:tabs>
              <w:tab w:val="right" w:leader="dot" w:pos="9350"/>
            </w:tabs>
            <w:rPr>
              <w:rFonts w:eastAsiaTheme="minorEastAsia" w:cstheme="minorBidi"/>
              <w:b w:val="0"/>
              <w:bCs w:val="0"/>
              <w:noProof/>
              <w:sz w:val="24"/>
              <w:szCs w:val="24"/>
            </w:rPr>
          </w:pPr>
          <w:hyperlink w:anchor="_Toc114854588" w:history="1">
            <w:r w:rsidRPr="00116F1A">
              <w:rPr>
                <w:rStyle w:val="Hyperlink"/>
                <w:noProof/>
              </w:rPr>
              <w:t>1.11 Computing Averages using Grid Interpolation</w:t>
            </w:r>
            <w:r>
              <w:rPr>
                <w:noProof/>
                <w:webHidden/>
              </w:rPr>
              <w:tab/>
            </w:r>
            <w:r>
              <w:rPr>
                <w:noProof/>
                <w:webHidden/>
              </w:rPr>
              <w:fldChar w:fldCharType="begin"/>
            </w:r>
            <w:r>
              <w:rPr>
                <w:noProof/>
                <w:webHidden/>
              </w:rPr>
              <w:instrText xml:space="preserve"> PAGEREF _Toc114854588 \h </w:instrText>
            </w:r>
            <w:r>
              <w:rPr>
                <w:noProof/>
                <w:webHidden/>
              </w:rPr>
            </w:r>
            <w:r>
              <w:rPr>
                <w:noProof/>
                <w:webHidden/>
              </w:rPr>
              <w:fldChar w:fldCharType="separate"/>
            </w:r>
            <w:r>
              <w:rPr>
                <w:noProof/>
                <w:webHidden/>
              </w:rPr>
              <w:t>14</w:t>
            </w:r>
            <w:r>
              <w:rPr>
                <w:noProof/>
                <w:webHidden/>
              </w:rPr>
              <w:fldChar w:fldCharType="end"/>
            </w:r>
          </w:hyperlink>
        </w:p>
        <w:p w14:paraId="5FD6F143" w14:textId="55ED583E" w:rsidR="006E4532" w:rsidRDefault="006E4532">
          <w:pPr>
            <w:pStyle w:val="TOC2"/>
            <w:tabs>
              <w:tab w:val="right" w:leader="dot" w:pos="9350"/>
            </w:tabs>
            <w:rPr>
              <w:rFonts w:eastAsiaTheme="minorEastAsia" w:cstheme="minorBidi"/>
              <w:b w:val="0"/>
              <w:bCs w:val="0"/>
              <w:noProof/>
              <w:sz w:val="24"/>
              <w:szCs w:val="24"/>
            </w:rPr>
          </w:pPr>
          <w:hyperlink w:anchor="_Toc114854589" w:history="1">
            <w:r w:rsidRPr="00116F1A">
              <w:rPr>
                <w:rStyle w:val="Hyperlink"/>
                <w:noProof/>
              </w:rPr>
              <w:t>1.12 Plotting Grid Data</w:t>
            </w:r>
            <w:r>
              <w:rPr>
                <w:noProof/>
                <w:webHidden/>
              </w:rPr>
              <w:tab/>
            </w:r>
            <w:r>
              <w:rPr>
                <w:noProof/>
                <w:webHidden/>
              </w:rPr>
              <w:fldChar w:fldCharType="begin"/>
            </w:r>
            <w:r>
              <w:rPr>
                <w:noProof/>
                <w:webHidden/>
              </w:rPr>
              <w:instrText xml:space="preserve"> PAGEREF _Toc114854589 \h </w:instrText>
            </w:r>
            <w:r>
              <w:rPr>
                <w:noProof/>
                <w:webHidden/>
              </w:rPr>
            </w:r>
            <w:r>
              <w:rPr>
                <w:noProof/>
                <w:webHidden/>
              </w:rPr>
              <w:fldChar w:fldCharType="separate"/>
            </w:r>
            <w:r>
              <w:rPr>
                <w:noProof/>
                <w:webHidden/>
              </w:rPr>
              <w:t>21</w:t>
            </w:r>
            <w:r>
              <w:rPr>
                <w:noProof/>
                <w:webHidden/>
              </w:rPr>
              <w:fldChar w:fldCharType="end"/>
            </w:r>
          </w:hyperlink>
        </w:p>
        <w:p w14:paraId="53F284CF" w14:textId="20F46D5A" w:rsidR="006E4532" w:rsidRDefault="006E4532">
          <w:pPr>
            <w:pStyle w:val="TOC2"/>
            <w:tabs>
              <w:tab w:val="right" w:leader="dot" w:pos="9350"/>
            </w:tabs>
            <w:rPr>
              <w:rFonts w:eastAsiaTheme="minorEastAsia" w:cstheme="minorBidi"/>
              <w:b w:val="0"/>
              <w:bCs w:val="0"/>
              <w:noProof/>
              <w:sz w:val="24"/>
              <w:szCs w:val="24"/>
            </w:rPr>
          </w:pPr>
          <w:hyperlink w:anchor="_Toc114854590" w:history="1">
            <w:r w:rsidRPr="00116F1A">
              <w:rPr>
                <w:rStyle w:val="Hyperlink"/>
                <w:noProof/>
              </w:rPr>
              <w:t>1.13 Extended Analysis of Grid Data</w:t>
            </w:r>
            <w:r>
              <w:rPr>
                <w:noProof/>
                <w:webHidden/>
              </w:rPr>
              <w:tab/>
            </w:r>
            <w:r>
              <w:rPr>
                <w:noProof/>
                <w:webHidden/>
              </w:rPr>
              <w:fldChar w:fldCharType="begin"/>
            </w:r>
            <w:r>
              <w:rPr>
                <w:noProof/>
                <w:webHidden/>
              </w:rPr>
              <w:instrText xml:space="preserve"> PAGEREF _Toc114854590 \h </w:instrText>
            </w:r>
            <w:r>
              <w:rPr>
                <w:noProof/>
                <w:webHidden/>
              </w:rPr>
            </w:r>
            <w:r>
              <w:rPr>
                <w:noProof/>
                <w:webHidden/>
              </w:rPr>
              <w:fldChar w:fldCharType="separate"/>
            </w:r>
            <w:r>
              <w:rPr>
                <w:noProof/>
                <w:webHidden/>
              </w:rPr>
              <w:t>21</w:t>
            </w:r>
            <w:r>
              <w:rPr>
                <w:noProof/>
                <w:webHidden/>
              </w:rPr>
              <w:fldChar w:fldCharType="end"/>
            </w:r>
          </w:hyperlink>
        </w:p>
        <w:p w14:paraId="19DDE181" w14:textId="26C11B80" w:rsidR="006E4532" w:rsidRDefault="006E4532">
          <w:pPr>
            <w:pStyle w:val="TOC2"/>
            <w:tabs>
              <w:tab w:val="right" w:leader="dot" w:pos="9350"/>
            </w:tabs>
            <w:rPr>
              <w:rFonts w:eastAsiaTheme="minorEastAsia" w:cstheme="minorBidi"/>
              <w:b w:val="0"/>
              <w:bCs w:val="0"/>
              <w:noProof/>
              <w:sz w:val="24"/>
              <w:szCs w:val="24"/>
            </w:rPr>
          </w:pPr>
          <w:hyperlink w:anchor="_Toc114854591" w:history="1">
            <w:r w:rsidRPr="00116F1A">
              <w:rPr>
                <w:rStyle w:val="Hyperlink"/>
                <w:noProof/>
              </w:rPr>
              <w:t>1.14 File Naming Conventions</w:t>
            </w:r>
            <w:r>
              <w:rPr>
                <w:noProof/>
                <w:webHidden/>
              </w:rPr>
              <w:tab/>
            </w:r>
            <w:r>
              <w:rPr>
                <w:noProof/>
                <w:webHidden/>
              </w:rPr>
              <w:fldChar w:fldCharType="begin"/>
            </w:r>
            <w:r>
              <w:rPr>
                <w:noProof/>
                <w:webHidden/>
              </w:rPr>
              <w:instrText xml:space="preserve"> PAGEREF _Toc114854591 \h </w:instrText>
            </w:r>
            <w:r>
              <w:rPr>
                <w:noProof/>
                <w:webHidden/>
              </w:rPr>
            </w:r>
            <w:r>
              <w:rPr>
                <w:noProof/>
                <w:webHidden/>
              </w:rPr>
              <w:fldChar w:fldCharType="separate"/>
            </w:r>
            <w:r>
              <w:rPr>
                <w:noProof/>
                <w:webHidden/>
              </w:rPr>
              <w:t>29</w:t>
            </w:r>
            <w:r>
              <w:rPr>
                <w:noProof/>
                <w:webHidden/>
              </w:rPr>
              <w:fldChar w:fldCharType="end"/>
            </w:r>
          </w:hyperlink>
        </w:p>
        <w:p w14:paraId="7020BF58" w14:textId="5DF7D008" w:rsidR="006E4532" w:rsidRDefault="006E4532">
          <w:pPr>
            <w:pStyle w:val="TOC2"/>
            <w:tabs>
              <w:tab w:val="right" w:leader="dot" w:pos="9350"/>
            </w:tabs>
            <w:rPr>
              <w:rFonts w:eastAsiaTheme="minorEastAsia" w:cstheme="minorBidi"/>
              <w:b w:val="0"/>
              <w:bCs w:val="0"/>
              <w:noProof/>
              <w:sz w:val="24"/>
              <w:szCs w:val="24"/>
            </w:rPr>
          </w:pPr>
          <w:hyperlink w:anchor="_Toc114854592" w:history="1">
            <w:r w:rsidRPr="00116F1A">
              <w:rPr>
                <w:rStyle w:val="Hyperlink"/>
                <w:noProof/>
              </w:rPr>
              <w:t>1.15 Rectangular Selections and Masking Files</w:t>
            </w:r>
            <w:r>
              <w:rPr>
                <w:noProof/>
                <w:webHidden/>
              </w:rPr>
              <w:tab/>
            </w:r>
            <w:r>
              <w:rPr>
                <w:noProof/>
                <w:webHidden/>
              </w:rPr>
              <w:fldChar w:fldCharType="begin"/>
            </w:r>
            <w:r>
              <w:rPr>
                <w:noProof/>
                <w:webHidden/>
              </w:rPr>
              <w:instrText xml:space="preserve"> PAGEREF _Toc114854592 \h </w:instrText>
            </w:r>
            <w:r>
              <w:rPr>
                <w:noProof/>
                <w:webHidden/>
              </w:rPr>
            </w:r>
            <w:r>
              <w:rPr>
                <w:noProof/>
                <w:webHidden/>
              </w:rPr>
              <w:fldChar w:fldCharType="separate"/>
            </w:r>
            <w:r>
              <w:rPr>
                <w:noProof/>
                <w:webHidden/>
              </w:rPr>
              <w:t>30</w:t>
            </w:r>
            <w:r>
              <w:rPr>
                <w:noProof/>
                <w:webHidden/>
              </w:rPr>
              <w:fldChar w:fldCharType="end"/>
            </w:r>
          </w:hyperlink>
        </w:p>
        <w:p w14:paraId="335976A0" w14:textId="682CECD1" w:rsidR="006E4532" w:rsidRDefault="006E4532">
          <w:pPr>
            <w:pStyle w:val="TOC2"/>
            <w:tabs>
              <w:tab w:val="right" w:leader="dot" w:pos="9350"/>
            </w:tabs>
            <w:rPr>
              <w:rFonts w:eastAsiaTheme="minorEastAsia" w:cstheme="minorBidi"/>
              <w:b w:val="0"/>
              <w:bCs w:val="0"/>
              <w:noProof/>
              <w:sz w:val="24"/>
              <w:szCs w:val="24"/>
            </w:rPr>
          </w:pPr>
          <w:hyperlink w:anchor="_Toc114854593" w:history="1">
            <w:r w:rsidRPr="00116F1A">
              <w:rPr>
                <w:rStyle w:val="Hyperlink"/>
                <w:noProof/>
              </w:rPr>
              <w:t>1.16 Noise Filters</w:t>
            </w:r>
            <w:r>
              <w:rPr>
                <w:noProof/>
                <w:webHidden/>
              </w:rPr>
              <w:tab/>
            </w:r>
            <w:r>
              <w:rPr>
                <w:noProof/>
                <w:webHidden/>
              </w:rPr>
              <w:fldChar w:fldCharType="begin"/>
            </w:r>
            <w:r>
              <w:rPr>
                <w:noProof/>
                <w:webHidden/>
              </w:rPr>
              <w:instrText xml:space="preserve"> PAGEREF _Toc114854593 \h </w:instrText>
            </w:r>
            <w:r>
              <w:rPr>
                <w:noProof/>
                <w:webHidden/>
              </w:rPr>
            </w:r>
            <w:r>
              <w:rPr>
                <w:noProof/>
                <w:webHidden/>
              </w:rPr>
              <w:fldChar w:fldCharType="separate"/>
            </w:r>
            <w:r>
              <w:rPr>
                <w:noProof/>
                <w:webHidden/>
              </w:rPr>
              <w:t>30</w:t>
            </w:r>
            <w:r>
              <w:rPr>
                <w:noProof/>
                <w:webHidden/>
              </w:rPr>
              <w:fldChar w:fldCharType="end"/>
            </w:r>
          </w:hyperlink>
        </w:p>
        <w:p w14:paraId="0A28A215" w14:textId="0FDA2ADB" w:rsidR="006E4532" w:rsidRDefault="006E4532">
          <w:pPr>
            <w:pStyle w:val="TOC2"/>
            <w:tabs>
              <w:tab w:val="right" w:leader="dot" w:pos="9350"/>
            </w:tabs>
            <w:rPr>
              <w:rFonts w:eastAsiaTheme="minorEastAsia" w:cstheme="minorBidi"/>
              <w:b w:val="0"/>
              <w:bCs w:val="0"/>
              <w:noProof/>
              <w:sz w:val="24"/>
              <w:szCs w:val="24"/>
            </w:rPr>
          </w:pPr>
          <w:hyperlink w:anchor="_Toc114854594" w:history="1">
            <w:r w:rsidRPr="00116F1A">
              <w:rPr>
                <w:rStyle w:val="Hyperlink"/>
                <w:noProof/>
              </w:rPr>
              <w:t>1.17 Discretized Voronoi Diagrams</w:t>
            </w:r>
            <w:r>
              <w:rPr>
                <w:noProof/>
                <w:webHidden/>
              </w:rPr>
              <w:tab/>
            </w:r>
            <w:r>
              <w:rPr>
                <w:noProof/>
                <w:webHidden/>
              </w:rPr>
              <w:fldChar w:fldCharType="begin"/>
            </w:r>
            <w:r>
              <w:rPr>
                <w:noProof/>
                <w:webHidden/>
              </w:rPr>
              <w:instrText xml:space="preserve"> PAGEREF _Toc114854594 \h </w:instrText>
            </w:r>
            <w:r>
              <w:rPr>
                <w:noProof/>
                <w:webHidden/>
              </w:rPr>
            </w:r>
            <w:r>
              <w:rPr>
                <w:noProof/>
                <w:webHidden/>
              </w:rPr>
              <w:fldChar w:fldCharType="separate"/>
            </w:r>
            <w:r>
              <w:rPr>
                <w:noProof/>
                <w:webHidden/>
              </w:rPr>
              <w:t>31</w:t>
            </w:r>
            <w:r>
              <w:rPr>
                <w:noProof/>
                <w:webHidden/>
              </w:rPr>
              <w:fldChar w:fldCharType="end"/>
            </w:r>
          </w:hyperlink>
        </w:p>
        <w:p w14:paraId="53DEBDD2" w14:textId="18E97503" w:rsidR="006E4532" w:rsidRDefault="006E4532">
          <w:pPr>
            <w:pStyle w:val="TOC1"/>
            <w:tabs>
              <w:tab w:val="right" w:leader="dot" w:pos="9350"/>
            </w:tabs>
            <w:rPr>
              <w:rFonts w:eastAsiaTheme="minorEastAsia" w:cstheme="minorBidi"/>
              <w:b w:val="0"/>
              <w:bCs w:val="0"/>
              <w:i w:val="0"/>
              <w:iCs w:val="0"/>
              <w:noProof/>
            </w:rPr>
          </w:pPr>
          <w:hyperlink w:anchor="_Toc114854595" w:history="1">
            <w:r w:rsidRPr="00116F1A">
              <w:rPr>
                <w:rStyle w:val="Hyperlink"/>
                <w:noProof/>
              </w:rPr>
              <w:t>Chapter 2 System Preparation</w:t>
            </w:r>
            <w:r>
              <w:rPr>
                <w:noProof/>
                <w:webHidden/>
              </w:rPr>
              <w:tab/>
            </w:r>
            <w:r>
              <w:rPr>
                <w:noProof/>
                <w:webHidden/>
              </w:rPr>
              <w:fldChar w:fldCharType="begin"/>
            </w:r>
            <w:r>
              <w:rPr>
                <w:noProof/>
                <w:webHidden/>
              </w:rPr>
              <w:instrText xml:space="preserve"> PAGEREF _Toc114854595 \h </w:instrText>
            </w:r>
            <w:r>
              <w:rPr>
                <w:noProof/>
                <w:webHidden/>
              </w:rPr>
            </w:r>
            <w:r>
              <w:rPr>
                <w:noProof/>
                <w:webHidden/>
              </w:rPr>
              <w:fldChar w:fldCharType="separate"/>
            </w:r>
            <w:r>
              <w:rPr>
                <w:noProof/>
                <w:webHidden/>
              </w:rPr>
              <w:t>34</w:t>
            </w:r>
            <w:r>
              <w:rPr>
                <w:noProof/>
                <w:webHidden/>
              </w:rPr>
              <w:fldChar w:fldCharType="end"/>
            </w:r>
          </w:hyperlink>
        </w:p>
        <w:p w14:paraId="2324F1FD" w14:textId="798EC9E1" w:rsidR="006E4532" w:rsidRDefault="006E4532">
          <w:pPr>
            <w:pStyle w:val="TOC2"/>
            <w:tabs>
              <w:tab w:val="right" w:leader="dot" w:pos="9350"/>
            </w:tabs>
            <w:rPr>
              <w:rFonts w:eastAsiaTheme="minorEastAsia" w:cstheme="minorBidi"/>
              <w:b w:val="0"/>
              <w:bCs w:val="0"/>
              <w:noProof/>
              <w:sz w:val="24"/>
              <w:szCs w:val="24"/>
            </w:rPr>
          </w:pPr>
          <w:hyperlink w:anchor="_Toc114854596" w:history="1">
            <w:r w:rsidRPr="00116F1A">
              <w:rPr>
                <w:rStyle w:val="Hyperlink"/>
                <w:noProof/>
              </w:rPr>
              <w:t>2.1 Guidelines for Preparing Your System for Analysis</w:t>
            </w:r>
            <w:r>
              <w:rPr>
                <w:noProof/>
                <w:webHidden/>
              </w:rPr>
              <w:tab/>
            </w:r>
            <w:r>
              <w:rPr>
                <w:noProof/>
                <w:webHidden/>
              </w:rPr>
              <w:fldChar w:fldCharType="begin"/>
            </w:r>
            <w:r>
              <w:rPr>
                <w:noProof/>
                <w:webHidden/>
              </w:rPr>
              <w:instrText xml:space="preserve"> PAGEREF _Toc114854596 \h </w:instrText>
            </w:r>
            <w:r>
              <w:rPr>
                <w:noProof/>
                <w:webHidden/>
              </w:rPr>
            </w:r>
            <w:r>
              <w:rPr>
                <w:noProof/>
                <w:webHidden/>
              </w:rPr>
              <w:fldChar w:fldCharType="separate"/>
            </w:r>
            <w:r>
              <w:rPr>
                <w:noProof/>
                <w:webHidden/>
              </w:rPr>
              <w:t>34</w:t>
            </w:r>
            <w:r>
              <w:rPr>
                <w:noProof/>
                <w:webHidden/>
              </w:rPr>
              <w:fldChar w:fldCharType="end"/>
            </w:r>
          </w:hyperlink>
        </w:p>
        <w:p w14:paraId="5B644270" w14:textId="126C1100" w:rsidR="006E4532" w:rsidRDefault="006E4532">
          <w:pPr>
            <w:pStyle w:val="TOC2"/>
            <w:tabs>
              <w:tab w:val="right" w:leader="dot" w:pos="9350"/>
            </w:tabs>
            <w:rPr>
              <w:rFonts w:eastAsiaTheme="minorEastAsia" w:cstheme="minorBidi"/>
              <w:b w:val="0"/>
              <w:bCs w:val="0"/>
              <w:noProof/>
              <w:sz w:val="24"/>
              <w:szCs w:val="24"/>
            </w:rPr>
          </w:pPr>
          <w:hyperlink w:anchor="_Toc114854597" w:history="1">
            <w:r w:rsidRPr="00116F1A">
              <w:rPr>
                <w:rStyle w:val="Hyperlink"/>
                <w:noProof/>
              </w:rPr>
              <w:t>2.2 Simulations with Constrained motions</w:t>
            </w:r>
            <w:r>
              <w:rPr>
                <w:noProof/>
                <w:webHidden/>
              </w:rPr>
              <w:tab/>
            </w:r>
            <w:r>
              <w:rPr>
                <w:noProof/>
                <w:webHidden/>
              </w:rPr>
              <w:fldChar w:fldCharType="begin"/>
            </w:r>
            <w:r>
              <w:rPr>
                <w:noProof/>
                <w:webHidden/>
              </w:rPr>
              <w:instrText xml:space="preserve"> PAGEREF _Toc114854597 \h </w:instrText>
            </w:r>
            <w:r>
              <w:rPr>
                <w:noProof/>
                <w:webHidden/>
              </w:rPr>
            </w:r>
            <w:r>
              <w:rPr>
                <w:noProof/>
                <w:webHidden/>
              </w:rPr>
              <w:fldChar w:fldCharType="separate"/>
            </w:r>
            <w:r>
              <w:rPr>
                <w:noProof/>
                <w:webHidden/>
              </w:rPr>
              <w:t>36</w:t>
            </w:r>
            <w:r>
              <w:rPr>
                <w:noProof/>
                <w:webHidden/>
              </w:rPr>
              <w:fldChar w:fldCharType="end"/>
            </w:r>
          </w:hyperlink>
        </w:p>
        <w:p w14:paraId="3055A020" w14:textId="6C6FE8DD" w:rsidR="006E4532" w:rsidRDefault="006E4532">
          <w:pPr>
            <w:pStyle w:val="TOC2"/>
            <w:tabs>
              <w:tab w:val="right" w:leader="dot" w:pos="9350"/>
            </w:tabs>
            <w:rPr>
              <w:rFonts w:eastAsiaTheme="minorEastAsia" w:cstheme="minorBidi"/>
              <w:b w:val="0"/>
              <w:bCs w:val="0"/>
              <w:noProof/>
              <w:sz w:val="24"/>
              <w:szCs w:val="24"/>
            </w:rPr>
          </w:pPr>
          <w:hyperlink w:anchor="_Toc114854598" w:history="1">
            <w:r w:rsidRPr="00116F1A">
              <w:rPr>
                <w:rStyle w:val="Hyperlink"/>
                <w:noProof/>
              </w:rPr>
              <w:t>2.3 Bilayer Simulations</w:t>
            </w:r>
            <w:r>
              <w:rPr>
                <w:noProof/>
                <w:webHidden/>
              </w:rPr>
              <w:tab/>
            </w:r>
            <w:r>
              <w:rPr>
                <w:noProof/>
                <w:webHidden/>
              </w:rPr>
              <w:fldChar w:fldCharType="begin"/>
            </w:r>
            <w:r>
              <w:rPr>
                <w:noProof/>
                <w:webHidden/>
              </w:rPr>
              <w:instrText xml:space="preserve"> PAGEREF _Toc114854598 \h </w:instrText>
            </w:r>
            <w:r>
              <w:rPr>
                <w:noProof/>
                <w:webHidden/>
              </w:rPr>
            </w:r>
            <w:r>
              <w:rPr>
                <w:noProof/>
                <w:webHidden/>
              </w:rPr>
              <w:fldChar w:fldCharType="separate"/>
            </w:r>
            <w:r>
              <w:rPr>
                <w:noProof/>
                <w:webHidden/>
              </w:rPr>
              <w:t>37</w:t>
            </w:r>
            <w:r>
              <w:rPr>
                <w:noProof/>
                <w:webHidden/>
              </w:rPr>
              <w:fldChar w:fldCharType="end"/>
            </w:r>
          </w:hyperlink>
        </w:p>
        <w:p w14:paraId="5FECB281" w14:textId="662064ED" w:rsidR="006E4532" w:rsidRDefault="006E4532">
          <w:pPr>
            <w:pStyle w:val="TOC2"/>
            <w:tabs>
              <w:tab w:val="right" w:leader="dot" w:pos="9350"/>
            </w:tabs>
            <w:rPr>
              <w:rFonts w:eastAsiaTheme="minorEastAsia" w:cstheme="minorBidi"/>
              <w:b w:val="0"/>
              <w:bCs w:val="0"/>
              <w:noProof/>
              <w:sz w:val="24"/>
              <w:szCs w:val="24"/>
            </w:rPr>
          </w:pPr>
          <w:hyperlink w:anchor="_Toc114854599" w:history="1">
            <w:r w:rsidRPr="00116F1A">
              <w:rPr>
                <w:rStyle w:val="Hyperlink"/>
                <w:noProof/>
              </w:rPr>
              <w:t>2.4 Fixing Periodic Boundary Conditions in Z</w:t>
            </w:r>
            <w:r>
              <w:rPr>
                <w:noProof/>
                <w:webHidden/>
              </w:rPr>
              <w:tab/>
            </w:r>
            <w:r>
              <w:rPr>
                <w:noProof/>
                <w:webHidden/>
              </w:rPr>
              <w:fldChar w:fldCharType="begin"/>
            </w:r>
            <w:r>
              <w:rPr>
                <w:noProof/>
                <w:webHidden/>
              </w:rPr>
              <w:instrText xml:space="preserve"> PAGEREF _Toc114854599 \h </w:instrText>
            </w:r>
            <w:r>
              <w:rPr>
                <w:noProof/>
                <w:webHidden/>
              </w:rPr>
            </w:r>
            <w:r>
              <w:rPr>
                <w:noProof/>
                <w:webHidden/>
              </w:rPr>
              <w:fldChar w:fldCharType="separate"/>
            </w:r>
            <w:r>
              <w:rPr>
                <w:noProof/>
                <w:webHidden/>
              </w:rPr>
              <w:t>38</w:t>
            </w:r>
            <w:r>
              <w:rPr>
                <w:noProof/>
                <w:webHidden/>
              </w:rPr>
              <w:fldChar w:fldCharType="end"/>
            </w:r>
          </w:hyperlink>
        </w:p>
        <w:p w14:paraId="1688F8A0" w14:textId="07D4AAFB" w:rsidR="006E4532" w:rsidRDefault="006E4532">
          <w:pPr>
            <w:pStyle w:val="TOC2"/>
            <w:tabs>
              <w:tab w:val="right" w:leader="dot" w:pos="9350"/>
            </w:tabs>
            <w:rPr>
              <w:rFonts w:eastAsiaTheme="minorEastAsia" w:cstheme="minorBidi"/>
              <w:b w:val="0"/>
              <w:bCs w:val="0"/>
              <w:noProof/>
              <w:sz w:val="24"/>
              <w:szCs w:val="24"/>
            </w:rPr>
          </w:pPr>
          <w:hyperlink w:anchor="_Toc114854600" w:history="1">
            <w:r w:rsidRPr="00116F1A">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114854600 \h </w:instrText>
            </w:r>
            <w:r>
              <w:rPr>
                <w:noProof/>
                <w:webHidden/>
              </w:rPr>
            </w:r>
            <w:r>
              <w:rPr>
                <w:noProof/>
                <w:webHidden/>
              </w:rPr>
              <w:fldChar w:fldCharType="separate"/>
            </w:r>
            <w:r>
              <w:rPr>
                <w:noProof/>
                <w:webHidden/>
              </w:rPr>
              <w:t>40</w:t>
            </w:r>
            <w:r>
              <w:rPr>
                <w:noProof/>
                <w:webHidden/>
              </w:rPr>
              <w:fldChar w:fldCharType="end"/>
            </w:r>
          </w:hyperlink>
        </w:p>
        <w:p w14:paraId="1FB6CBF9" w14:textId="271575DD" w:rsidR="006E4532" w:rsidRDefault="006E4532">
          <w:pPr>
            <w:pStyle w:val="TOC2"/>
            <w:tabs>
              <w:tab w:val="right" w:leader="dot" w:pos="9350"/>
            </w:tabs>
            <w:rPr>
              <w:rFonts w:eastAsiaTheme="minorEastAsia" w:cstheme="minorBidi"/>
              <w:b w:val="0"/>
              <w:bCs w:val="0"/>
              <w:noProof/>
              <w:sz w:val="24"/>
              <w:szCs w:val="24"/>
            </w:rPr>
          </w:pPr>
          <w:hyperlink w:anchor="_Toc114854601" w:history="1">
            <w:r w:rsidRPr="00116F1A">
              <w:rPr>
                <w:rStyle w:val="Hyperlink"/>
                <w:noProof/>
              </w:rPr>
              <w:t>2.6 Checking for Broken Molecules</w:t>
            </w:r>
            <w:r>
              <w:rPr>
                <w:noProof/>
                <w:webHidden/>
              </w:rPr>
              <w:tab/>
            </w:r>
            <w:r>
              <w:rPr>
                <w:noProof/>
                <w:webHidden/>
              </w:rPr>
              <w:fldChar w:fldCharType="begin"/>
            </w:r>
            <w:r>
              <w:rPr>
                <w:noProof/>
                <w:webHidden/>
              </w:rPr>
              <w:instrText xml:space="preserve"> PAGEREF _Toc114854601 \h </w:instrText>
            </w:r>
            <w:r>
              <w:rPr>
                <w:noProof/>
                <w:webHidden/>
              </w:rPr>
            </w:r>
            <w:r>
              <w:rPr>
                <w:noProof/>
                <w:webHidden/>
              </w:rPr>
              <w:fldChar w:fldCharType="separate"/>
            </w:r>
            <w:r>
              <w:rPr>
                <w:noProof/>
                <w:webHidden/>
              </w:rPr>
              <w:t>41</w:t>
            </w:r>
            <w:r>
              <w:rPr>
                <w:noProof/>
                <w:webHidden/>
              </w:rPr>
              <w:fldChar w:fldCharType="end"/>
            </w:r>
          </w:hyperlink>
        </w:p>
        <w:p w14:paraId="42BBCBA0" w14:textId="7CC1AAD7" w:rsidR="006E4532" w:rsidRDefault="006E4532">
          <w:pPr>
            <w:pStyle w:val="TOC2"/>
            <w:tabs>
              <w:tab w:val="right" w:leader="dot" w:pos="9350"/>
            </w:tabs>
            <w:rPr>
              <w:rFonts w:eastAsiaTheme="minorEastAsia" w:cstheme="minorBidi"/>
              <w:b w:val="0"/>
              <w:bCs w:val="0"/>
              <w:noProof/>
              <w:sz w:val="24"/>
              <w:szCs w:val="24"/>
            </w:rPr>
          </w:pPr>
          <w:hyperlink w:anchor="_Toc114854602" w:history="1">
            <w:r w:rsidRPr="00116F1A">
              <w:rPr>
                <w:rStyle w:val="Hyperlink"/>
                <w:noProof/>
              </w:rPr>
              <w:t>2.7 Comparing Multiple Simulations</w:t>
            </w:r>
            <w:r>
              <w:rPr>
                <w:noProof/>
                <w:webHidden/>
              </w:rPr>
              <w:tab/>
            </w:r>
            <w:r>
              <w:rPr>
                <w:noProof/>
                <w:webHidden/>
              </w:rPr>
              <w:fldChar w:fldCharType="begin"/>
            </w:r>
            <w:r>
              <w:rPr>
                <w:noProof/>
                <w:webHidden/>
              </w:rPr>
              <w:instrText xml:space="preserve"> PAGEREF _Toc114854602 \h </w:instrText>
            </w:r>
            <w:r>
              <w:rPr>
                <w:noProof/>
                <w:webHidden/>
              </w:rPr>
            </w:r>
            <w:r>
              <w:rPr>
                <w:noProof/>
                <w:webHidden/>
              </w:rPr>
              <w:fldChar w:fldCharType="separate"/>
            </w:r>
            <w:r>
              <w:rPr>
                <w:noProof/>
                <w:webHidden/>
              </w:rPr>
              <w:t>42</w:t>
            </w:r>
            <w:r>
              <w:rPr>
                <w:noProof/>
                <w:webHidden/>
              </w:rPr>
              <w:fldChar w:fldCharType="end"/>
            </w:r>
          </w:hyperlink>
        </w:p>
        <w:p w14:paraId="397F8D7F" w14:textId="66C5741F" w:rsidR="006E4532" w:rsidRDefault="006E4532">
          <w:pPr>
            <w:pStyle w:val="TOC2"/>
            <w:tabs>
              <w:tab w:val="right" w:leader="dot" w:pos="9350"/>
            </w:tabs>
            <w:rPr>
              <w:rFonts w:eastAsiaTheme="minorEastAsia" w:cstheme="minorBidi"/>
              <w:b w:val="0"/>
              <w:bCs w:val="0"/>
              <w:noProof/>
              <w:sz w:val="24"/>
              <w:szCs w:val="24"/>
            </w:rPr>
          </w:pPr>
          <w:hyperlink w:anchor="_Toc114854603" w:history="1">
            <w:r w:rsidRPr="00116F1A">
              <w:rPr>
                <w:rStyle w:val="Hyperlink"/>
                <w:noProof/>
              </w:rPr>
              <w:t>2.8 Fixing Mistakes in the Trajectory Time</w:t>
            </w:r>
            <w:r>
              <w:rPr>
                <w:noProof/>
                <w:webHidden/>
              </w:rPr>
              <w:tab/>
            </w:r>
            <w:r>
              <w:rPr>
                <w:noProof/>
                <w:webHidden/>
              </w:rPr>
              <w:fldChar w:fldCharType="begin"/>
            </w:r>
            <w:r>
              <w:rPr>
                <w:noProof/>
                <w:webHidden/>
              </w:rPr>
              <w:instrText xml:space="preserve"> PAGEREF _Toc114854603 \h </w:instrText>
            </w:r>
            <w:r>
              <w:rPr>
                <w:noProof/>
                <w:webHidden/>
              </w:rPr>
            </w:r>
            <w:r>
              <w:rPr>
                <w:noProof/>
                <w:webHidden/>
              </w:rPr>
              <w:fldChar w:fldCharType="separate"/>
            </w:r>
            <w:r>
              <w:rPr>
                <w:noProof/>
                <w:webHidden/>
              </w:rPr>
              <w:t>43</w:t>
            </w:r>
            <w:r>
              <w:rPr>
                <w:noProof/>
                <w:webHidden/>
              </w:rPr>
              <w:fldChar w:fldCharType="end"/>
            </w:r>
          </w:hyperlink>
        </w:p>
        <w:p w14:paraId="6D6408D7" w14:textId="18419967" w:rsidR="006E4532" w:rsidRDefault="006E4532">
          <w:pPr>
            <w:pStyle w:val="TOC2"/>
            <w:tabs>
              <w:tab w:val="right" w:leader="dot" w:pos="9350"/>
            </w:tabs>
            <w:rPr>
              <w:rFonts w:eastAsiaTheme="minorEastAsia" w:cstheme="minorBidi"/>
              <w:b w:val="0"/>
              <w:bCs w:val="0"/>
              <w:noProof/>
              <w:sz w:val="24"/>
              <w:szCs w:val="24"/>
            </w:rPr>
          </w:pPr>
          <w:hyperlink w:anchor="_Toc114854604" w:history="1">
            <w:r w:rsidRPr="00116F1A">
              <w:rPr>
                <w:rStyle w:val="Hyperlink"/>
                <w:noProof/>
              </w:rPr>
              <w:t>2.9 Finding a Structure for Back Mapping</w:t>
            </w:r>
            <w:r>
              <w:rPr>
                <w:noProof/>
                <w:webHidden/>
              </w:rPr>
              <w:tab/>
            </w:r>
            <w:r>
              <w:rPr>
                <w:noProof/>
                <w:webHidden/>
              </w:rPr>
              <w:fldChar w:fldCharType="begin"/>
            </w:r>
            <w:r>
              <w:rPr>
                <w:noProof/>
                <w:webHidden/>
              </w:rPr>
              <w:instrText xml:space="preserve"> PAGEREF _Toc114854604 \h </w:instrText>
            </w:r>
            <w:r>
              <w:rPr>
                <w:noProof/>
                <w:webHidden/>
              </w:rPr>
            </w:r>
            <w:r>
              <w:rPr>
                <w:noProof/>
                <w:webHidden/>
              </w:rPr>
              <w:fldChar w:fldCharType="separate"/>
            </w:r>
            <w:r>
              <w:rPr>
                <w:noProof/>
                <w:webHidden/>
              </w:rPr>
              <w:t>44</w:t>
            </w:r>
            <w:r>
              <w:rPr>
                <w:noProof/>
                <w:webHidden/>
              </w:rPr>
              <w:fldChar w:fldCharType="end"/>
            </w:r>
          </w:hyperlink>
        </w:p>
        <w:p w14:paraId="31B419CA" w14:textId="07826C04" w:rsidR="006E4532" w:rsidRDefault="006E4532">
          <w:pPr>
            <w:pStyle w:val="TOC1"/>
            <w:tabs>
              <w:tab w:val="right" w:leader="dot" w:pos="9350"/>
            </w:tabs>
            <w:rPr>
              <w:rFonts w:eastAsiaTheme="minorEastAsia" w:cstheme="minorBidi"/>
              <w:b w:val="0"/>
              <w:bCs w:val="0"/>
              <w:i w:val="0"/>
              <w:iCs w:val="0"/>
              <w:noProof/>
            </w:rPr>
          </w:pPr>
          <w:hyperlink w:anchor="_Toc114854605" w:history="1">
            <w:r w:rsidRPr="00116F1A">
              <w:rPr>
                <w:rStyle w:val="Hyperlink"/>
                <w:noProof/>
              </w:rPr>
              <w:t>Chapter 3 Analysis of Lipid Structure</w:t>
            </w:r>
            <w:r>
              <w:rPr>
                <w:noProof/>
                <w:webHidden/>
              </w:rPr>
              <w:tab/>
            </w:r>
            <w:r>
              <w:rPr>
                <w:noProof/>
                <w:webHidden/>
              </w:rPr>
              <w:fldChar w:fldCharType="begin"/>
            </w:r>
            <w:r>
              <w:rPr>
                <w:noProof/>
                <w:webHidden/>
              </w:rPr>
              <w:instrText xml:space="preserve"> PAGEREF _Toc114854605 \h </w:instrText>
            </w:r>
            <w:r>
              <w:rPr>
                <w:noProof/>
                <w:webHidden/>
              </w:rPr>
            </w:r>
            <w:r>
              <w:rPr>
                <w:noProof/>
                <w:webHidden/>
              </w:rPr>
              <w:fldChar w:fldCharType="separate"/>
            </w:r>
            <w:r>
              <w:rPr>
                <w:noProof/>
                <w:webHidden/>
              </w:rPr>
              <w:t>46</w:t>
            </w:r>
            <w:r>
              <w:rPr>
                <w:noProof/>
                <w:webHidden/>
              </w:rPr>
              <w:fldChar w:fldCharType="end"/>
            </w:r>
          </w:hyperlink>
        </w:p>
        <w:p w14:paraId="654E339F" w14:textId="47862BC5" w:rsidR="006E4532" w:rsidRDefault="006E4532">
          <w:pPr>
            <w:pStyle w:val="TOC2"/>
            <w:tabs>
              <w:tab w:val="right" w:leader="dot" w:pos="9350"/>
            </w:tabs>
            <w:rPr>
              <w:rFonts w:eastAsiaTheme="minorEastAsia" w:cstheme="minorBidi"/>
              <w:b w:val="0"/>
              <w:bCs w:val="0"/>
              <w:noProof/>
              <w:sz w:val="24"/>
              <w:szCs w:val="24"/>
            </w:rPr>
          </w:pPr>
          <w:hyperlink w:anchor="_Toc114854606" w:history="1">
            <w:r w:rsidRPr="00116F1A">
              <w:rPr>
                <w:rStyle w:val="Hyperlink"/>
                <w:noProof/>
              </w:rPr>
              <w:t>3.1 Membrane Curvature and Thickness</w:t>
            </w:r>
            <w:r>
              <w:rPr>
                <w:noProof/>
                <w:webHidden/>
              </w:rPr>
              <w:tab/>
            </w:r>
            <w:r>
              <w:rPr>
                <w:noProof/>
                <w:webHidden/>
              </w:rPr>
              <w:fldChar w:fldCharType="begin"/>
            </w:r>
            <w:r>
              <w:rPr>
                <w:noProof/>
                <w:webHidden/>
              </w:rPr>
              <w:instrText xml:space="preserve"> PAGEREF _Toc114854606 \h </w:instrText>
            </w:r>
            <w:r>
              <w:rPr>
                <w:noProof/>
                <w:webHidden/>
              </w:rPr>
            </w:r>
            <w:r>
              <w:rPr>
                <w:noProof/>
                <w:webHidden/>
              </w:rPr>
              <w:fldChar w:fldCharType="separate"/>
            </w:r>
            <w:r>
              <w:rPr>
                <w:noProof/>
                <w:webHidden/>
              </w:rPr>
              <w:t>46</w:t>
            </w:r>
            <w:r>
              <w:rPr>
                <w:noProof/>
                <w:webHidden/>
              </w:rPr>
              <w:fldChar w:fldCharType="end"/>
            </w:r>
          </w:hyperlink>
        </w:p>
        <w:p w14:paraId="041F416B" w14:textId="5CD9802E" w:rsidR="006E4532" w:rsidRDefault="006E4532">
          <w:pPr>
            <w:pStyle w:val="TOC2"/>
            <w:tabs>
              <w:tab w:val="right" w:leader="dot" w:pos="9350"/>
            </w:tabs>
            <w:rPr>
              <w:rFonts w:eastAsiaTheme="minorEastAsia" w:cstheme="minorBidi"/>
              <w:b w:val="0"/>
              <w:bCs w:val="0"/>
              <w:noProof/>
              <w:sz w:val="24"/>
              <w:szCs w:val="24"/>
            </w:rPr>
          </w:pPr>
          <w:hyperlink w:anchor="_Toc114854607" w:history="1">
            <w:r w:rsidRPr="00116F1A">
              <w:rPr>
                <w:rStyle w:val="Hyperlink"/>
                <w:noProof/>
              </w:rPr>
              <w:t>3.2 Normalized Lipid Density</w:t>
            </w:r>
            <w:r>
              <w:rPr>
                <w:noProof/>
                <w:webHidden/>
              </w:rPr>
              <w:tab/>
            </w:r>
            <w:r>
              <w:rPr>
                <w:noProof/>
                <w:webHidden/>
              </w:rPr>
              <w:fldChar w:fldCharType="begin"/>
            </w:r>
            <w:r>
              <w:rPr>
                <w:noProof/>
                <w:webHidden/>
              </w:rPr>
              <w:instrText xml:space="preserve"> PAGEREF _Toc114854607 \h </w:instrText>
            </w:r>
            <w:r>
              <w:rPr>
                <w:noProof/>
                <w:webHidden/>
              </w:rPr>
            </w:r>
            <w:r>
              <w:rPr>
                <w:noProof/>
                <w:webHidden/>
              </w:rPr>
              <w:fldChar w:fldCharType="separate"/>
            </w:r>
            <w:r>
              <w:rPr>
                <w:noProof/>
                <w:webHidden/>
              </w:rPr>
              <w:t>53</w:t>
            </w:r>
            <w:r>
              <w:rPr>
                <w:noProof/>
                <w:webHidden/>
              </w:rPr>
              <w:fldChar w:fldCharType="end"/>
            </w:r>
          </w:hyperlink>
        </w:p>
        <w:p w14:paraId="3E1D5381" w14:textId="4C420C17" w:rsidR="006E4532" w:rsidRDefault="006E4532">
          <w:pPr>
            <w:pStyle w:val="TOC2"/>
            <w:tabs>
              <w:tab w:val="right" w:leader="dot" w:pos="9350"/>
            </w:tabs>
            <w:rPr>
              <w:rFonts w:eastAsiaTheme="minorEastAsia" w:cstheme="minorBidi"/>
              <w:b w:val="0"/>
              <w:bCs w:val="0"/>
              <w:noProof/>
              <w:sz w:val="24"/>
              <w:szCs w:val="24"/>
            </w:rPr>
          </w:pPr>
          <w:hyperlink w:anchor="_Toc114854608" w:history="1">
            <w:r w:rsidRPr="00116F1A">
              <w:rPr>
                <w:rStyle w:val="Hyperlink"/>
                <w:noProof/>
              </w:rPr>
              <w:t>3.3 The Rank 2 Order Parameter</w:t>
            </w:r>
            <w:r>
              <w:rPr>
                <w:noProof/>
                <w:webHidden/>
              </w:rPr>
              <w:tab/>
            </w:r>
            <w:r>
              <w:rPr>
                <w:noProof/>
                <w:webHidden/>
              </w:rPr>
              <w:fldChar w:fldCharType="begin"/>
            </w:r>
            <w:r>
              <w:rPr>
                <w:noProof/>
                <w:webHidden/>
              </w:rPr>
              <w:instrText xml:space="preserve"> PAGEREF _Toc114854608 \h </w:instrText>
            </w:r>
            <w:r>
              <w:rPr>
                <w:noProof/>
                <w:webHidden/>
              </w:rPr>
            </w:r>
            <w:r>
              <w:rPr>
                <w:noProof/>
                <w:webHidden/>
              </w:rPr>
              <w:fldChar w:fldCharType="separate"/>
            </w:r>
            <w:r>
              <w:rPr>
                <w:noProof/>
                <w:webHidden/>
              </w:rPr>
              <w:t>54</w:t>
            </w:r>
            <w:r>
              <w:rPr>
                <w:noProof/>
                <w:webHidden/>
              </w:rPr>
              <w:fldChar w:fldCharType="end"/>
            </w:r>
          </w:hyperlink>
        </w:p>
        <w:p w14:paraId="06194718" w14:textId="6D22C547" w:rsidR="006E4532" w:rsidRDefault="006E4532">
          <w:pPr>
            <w:pStyle w:val="TOC2"/>
            <w:tabs>
              <w:tab w:val="right" w:leader="dot" w:pos="9350"/>
            </w:tabs>
            <w:rPr>
              <w:rFonts w:eastAsiaTheme="minorEastAsia" w:cstheme="minorBidi"/>
              <w:b w:val="0"/>
              <w:bCs w:val="0"/>
              <w:noProof/>
              <w:sz w:val="24"/>
              <w:szCs w:val="24"/>
            </w:rPr>
          </w:pPr>
          <w:hyperlink w:anchor="_Toc114854609" w:history="1">
            <w:r w:rsidRPr="00116F1A">
              <w:rPr>
                <w:rStyle w:val="Hyperlink"/>
                <w:noProof/>
              </w:rPr>
              <w:t>3.4 Internal Lipid Distances</w:t>
            </w:r>
            <w:r>
              <w:rPr>
                <w:noProof/>
                <w:webHidden/>
              </w:rPr>
              <w:tab/>
            </w:r>
            <w:r>
              <w:rPr>
                <w:noProof/>
                <w:webHidden/>
              </w:rPr>
              <w:fldChar w:fldCharType="begin"/>
            </w:r>
            <w:r>
              <w:rPr>
                <w:noProof/>
                <w:webHidden/>
              </w:rPr>
              <w:instrText xml:space="preserve"> PAGEREF _Toc114854609 \h </w:instrText>
            </w:r>
            <w:r>
              <w:rPr>
                <w:noProof/>
                <w:webHidden/>
              </w:rPr>
            </w:r>
            <w:r>
              <w:rPr>
                <w:noProof/>
                <w:webHidden/>
              </w:rPr>
              <w:fldChar w:fldCharType="separate"/>
            </w:r>
            <w:r>
              <w:rPr>
                <w:noProof/>
                <w:webHidden/>
              </w:rPr>
              <w:t>56</w:t>
            </w:r>
            <w:r>
              <w:rPr>
                <w:noProof/>
                <w:webHidden/>
              </w:rPr>
              <w:fldChar w:fldCharType="end"/>
            </w:r>
          </w:hyperlink>
        </w:p>
        <w:p w14:paraId="12C92549" w14:textId="19B1731F" w:rsidR="006E4532" w:rsidRDefault="006E4532">
          <w:pPr>
            <w:pStyle w:val="TOC2"/>
            <w:tabs>
              <w:tab w:val="right" w:leader="dot" w:pos="9350"/>
            </w:tabs>
            <w:rPr>
              <w:rFonts w:eastAsiaTheme="minorEastAsia" w:cstheme="minorBidi"/>
              <w:b w:val="0"/>
              <w:bCs w:val="0"/>
              <w:noProof/>
              <w:sz w:val="24"/>
              <w:szCs w:val="24"/>
            </w:rPr>
          </w:pPr>
          <w:hyperlink w:anchor="_Toc114854610" w:history="1">
            <w:r w:rsidRPr="00116F1A">
              <w:rPr>
                <w:rStyle w:val="Hyperlink"/>
                <w:noProof/>
              </w:rPr>
              <w:t>3.5 The Lipid Tilt Angle</w:t>
            </w:r>
            <w:r>
              <w:rPr>
                <w:noProof/>
                <w:webHidden/>
              </w:rPr>
              <w:tab/>
            </w:r>
            <w:r>
              <w:rPr>
                <w:noProof/>
                <w:webHidden/>
              </w:rPr>
              <w:fldChar w:fldCharType="begin"/>
            </w:r>
            <w:r>
              <w:rPr>
                <w:noProof/>
                <w:webHidden/>
              </w:rPr>
              <w:instrText xml:space="preserve"> PAGEREF _Toc114854610 \h </w:instrText>
            </w:r>
            <w:r>
              <w:rPr>
                <w:noProof/>
                <w:webHidden/>
              </w:rPr>
            </w:r>
            <w:r>
              <w:rPr>
                <w:noProof/>
                <w:webHidden/>
              </w:rPr>
              <w:fldChar w:fldCharType="separate"/>
            </w:r>
            <w:r>
              <w:rPr>
                <w:noProof/>
                <w:webHidden/>
              </w:rPr>
              <w:t>58</w:t>
            </w:r>
            <w:r>
              <w:rPr>
                <w:noProof/>
                <w:webHidden/>
              </w:rPr>
              <w:fldChar w:fldCharType="end"/>
            </w:r>
          </w:hyperlink>
        </w:p>
        <w:p w14:paraId="49A81286" w14:textId="1F1FA0B7" w:rsidR="006E4532" w:rsidRDefault="006E4532">
          <w:pPr>
            <w:pStyle w:val="TOC2"/>
            <w:tabs>
              <w:tab w:val="right" w:leader="dot" w:pos="9350"/>
            </w:tabs>
            <w:rPr>
              <w:rFonts w:eastAsiaTheme="minorEastAsia" w:cstheme="minorBidi"/>
              <w:b w:val="0"/>
              <w:bCs w:val="0"/>
              <w:noProof/>
              <w:sz w:val="24"/>
              <w:szCs w:val="24"/>
            </w:rPr>
          </w:pPr>
          <w:hyperlink w:anchor="_Toc114854611" w:history="1">
            <w:r w:rsidRPr="00116F1A">
              <w:rPr>
                <w:rStyle w:val="Hyperlink"/>
                <w:noProof/>
              </w:rPr>
              <w:t>3.6 Leaflet Interdigitation</w:t>
            </w:r>
            <w:r>
              <w:rPr>
                <w:noProof/>
                <w:webHidden/>
              </w:rPr>
              <w:tab/>
            </w:r>
            <w:r>
              <w:rPr>
                <w:noProof/>
                <w:webHidden/>
              </w:rPr>
              <w:fldChar w:fldCharType="begin"/>
            </w:r>
            <w:r>
              <w:rPr>
                <w:noProof/>
                <w:webHidden/>
              </w:rPr>
              <w:instrText xml:space="preserve"> PAGEREF _Toc114854611 \h </w:instrText>
            </w:r>
            <w:r>
              <w:rPr>
                <w:noProof/>
                <w:webHidden/>
              </w:rPr>
            </w:r>
            <w:r>
              <w:rPr>
                <w:noProof/>
                <w:webHidden/>
              </w:rPr>
              <w:fldChar w:fldCharType="separate"/>
            </w:r>
            <w:r>
              <w:rPr>
                <w:noProof/>
                <w:webHidden/>
              </w:rPr>
              <w:t>60</w:t>
            </w:r>
            <w:r>
              <w:rPr>
                <w:noProof/>
                <w:webHidden/>
              </w:rPr>
              <w:fldChar w:fldCharType="end"/>
            </w:r>
          </w:hyperlink>
        </w:p>
        <w:p w14:paraId="4FDB7093" w14:textId="30DAB780" w:rsidR="006E4532" w:rsidRDefault="006E4532">
          <w:pPr>
            <w:pStyle w:val="TOC2"/>
            <w:tabs>
              <w:tab w:val="right" w:leader="dot" w:pos="9350"/>
            </w:tabs>
            <w:rPr>
              <w:rFonts w:eastAsiaTheme="minorEastAsia" w:cstheme="minorBidi"/>
              <w:b w:val="0"/>
              <w:bCs w:val="0"/>
              <w:noProof/>
              <w:sz w:val="24"/>
              <w:szCs w:val="24"/>
            </w:rPr>
          </w:pPr>
          <w:hyperlink w:anchor="_Toc114854612" w:history="1">
            <w:r w:rsidRPr="00116F1A">
              <w:rPr>
                <w:rStyle w:val="Hyperlink"/>
                <w:noProof/>
              </w:rPr>
              <w:t>3.7 Lipid Packing Density</w:t>
            </w:r>
            <w:r>
              <w:rPr>
                <w:noProof/>
                <w:webHidden/>
              </w:rPr>
              <w:tab/>
            </w:r>
            <w:r>
              <w:rPr>
                <w:noProof/>
                <w:webHidden/>
              </w:rPr>
              <w:fldChar w:fldCharType="begin"/>
            </w:r>
            <w:r>
              <w:rPr>
                <w:noProof/>
                <w:webHidden/>
              </w:rPr>
              <w:instrText xml:space="preserve"> PAGEREF _Toc114854612 \h </w:instrText>
            </w:r>
            <w:r>
              <w:rPr>
                <w:noProof/>
                <w:webHidden/>
              </w:rPr>
            </w:r>
            <w:r>
              <w:rPr>
                <w:noProof/>
                <w:webHidden/>
              </w:rPr>
              <w:fldChar w:fldCharType="separate"/>
            </w:r>
            <w:r>
              <w:rPr>
                <w:noProof/>
                <w:webHidden/>
              </w:rPr>
              <w:t>67</w:t>
            </w:r>
            <w:r>
              <w:rPr>
                <w:noProof/>
                <w:webHidden/>
              </w:rPr>
              <w:fldChar w:fldCharType="end"/>
            </w:r>
          </w:hyperlink>
        </w:p>
        <w:p w14:paraId="307AA5B3" w14:textId="5DC75476" w:rsidR="006E4532" w:rsidRDefault="006E4532">
          <w:pPr>
            <w:pStyle w:val="TOC2"/>
            <w:tabs>
              <w:tab w:val="right" w:leader="dot" w:pos="9350"/>
            </w:tabs>
            <w:rPr>
              <w:rFonts w:eastAsiaTheme="minorEastAsia" w:cstheme="minorBidi"/>
              <w:b w:val="0"/>
              <w:bCs w:val="0"/>
              <w:noProof/>
              <w:sz w:val="24"/>
              <w:szCs w:val="24"/>
            </w:rPr>
          </w:pPr>
          <w:hyperlink w:anchor="_Toc114854613" w:history="1">
            <w:r w:rsidRPr="00116F1A">
              <w:rPr>
                <w:rStyle w:val="Hyperlink"/>
                <w:noProof/>
              </w:rPr>
              <w:t>3.8 Contacts Between Lipids and Other Molecules</w:t>
            </w:r>
            <w:r>
              <w:rPr>
                <w:noProof/>
                <w:webHidden/>
              </w:rPr>
              <w:tab/>
            </w:r>
            <w:r>
              <w:rPr>
                <w:noProof/>
                <w:webHidden/>
              </w:rPr>
              <w:fldChar w:fldCharType="begin"/>
            </w:r>
            <w:r>
              <w:rPr>
                <w:noProof/>
                <w:webHidden/>
              </w:rPr>
              <w:instrText xml:space="preserve"> PAGEREF _Toc114854613 \h </w:instrText>
            </w:r>
            <w:r>
              <w:rPr>
                <w:noProof/>
                <w:webHidden/>
              </w:rPr>
            </w:r>
            <w:r>
              <w:rPr>
                <w:noProof/>
                <w:webHidden/>
              </w:rPr>
              <w:fldChar w:fldCharType="separate"/>
            </w:r>
            <w:r>
              <w:rPr>
                <w:noProof/>
                <w:webHidden/>
              </w:rPr>
              <w:t>72</w:t>
            </w:r>
            <w:r>
              <w:rPr>
                <w:noProof/>
                <w:webHidden/>
              </w:rPr>
              <w:fldChar w:fldCharType="end"/>
            </w:r>
          </w:hyperlink>
        </w:p>
        <w:p w14:paraId="6C3385E3" w14:textId="2A0F7E87" w:rsidR="006E4532" w:rsidRDefault="006E4532">
          <w:pPr>
            <w:pStyle w:val="TOC2"/>
            <w:tabs>
              <w:tab w:val="right" w:leader="dot" w:pos="9350"/>
            </w:tabs>
            <w:rPr>
              <w:rFonts w:eastAsiaTheme="minorEastAsia" w:cstheme="minorBidi"/>
              <w:b w:val="0"/>
              <w:bCs w:val="0"/>
              <w:noProof/>
              <w:sz w:val="24"/>
              <w:szCs w:val="24"/>
            </w:rPr>
          </w:pPr>
          <w:hyperlink w:anchor="_Toc114854614" w:history="1">
            <w:r w:rsidRPr="00116F1A">
              <w:rPr>
                <w:rStyle w:val="Hyperlink"/>
                <w:noProof/>
              </w:rPr>
              <w:t>3.9 Lipid Gyration</w:t>
            </w:r>
            <w:r>
              <w:rPr>
                <w:noProof/>
                <w:webHidden/>
              </w:rPr>
              <w:tab/>
            </w:r>
            <w:r>
              <w:rPr>
                <w:noProof/>
                <w:webHidden/>
              </w:rPr>
              <w:fldChar w:fldCharType="begin"/>
            </w:r>
            <w:r>
              <w:rPr>
                <w:noProof/>
                <w:webHidden/>
              </w:rPr>
              <w:instrText xml:space="preserve"> PAGEREF _Toc114854614 \h </w:instrText>
            </w:r>
            <w:r>
              <w:rPr>
                <w:noProof/>
                <w:webHidden/>
              </w:rPr>
            </w:r>
            <w:r>
              <w:rPr>
                <w:noProof/>
                <w:webHidden/>
              </w:rPr>
              <w:fldChar w:fldCharType="separate"/>
            </w:r>
            <w:r>
              <w:rPr>
                <w:noProof/>
                <w:webHidden/>
              </w:rPr>
              <w:t>77</w:t>
            </w:r>
            <w:r>
              <w:rPr>
                <w:noProof/>
                <w:webHidden/>
              </w:rPr>
              <w:fldChar w:fldCharType="end"/>
            </w:r>
          </w:hyperlink>
        </w:p>
        <w:p w14:paraId="0FA448B5" w14:textId="4A39C994" w:rsidR="006E4532" w:rsidRDefault="006E4532">
          <w:pPr>
            <w:pStyle w:val="TOC2"/>
            <w:tabs>
              <w:tab w:val="right" w:leader="dot" w:pos="9350"/>
            </w:tabs>
            <w:rPr>
              <w:rFonts w:eastAsiaTheme="minorEastAsia" w:cstheme="minorBidi"/>
              <w:b w:val="0"/>
              <w:bCs w:val="0"/>
              <w:noProof/>
              <w:sz w:val="24"/>
              <w:szCs w:val="24"/>
            </w:rPr>
          </w:pPr>
          <w:hyperlink w:anchor="_Toc114854615" w:history="1">
            <w:r w:rsidRPr="00116F1A">
              <w:rPr>
                <w:rStyle w:val="Hyperlink"/>
                <w:noProof/>
              </w:rPr>
              <w:t>3.10 Lipid Enrichment</w:t>
            </w:r>
            <w:r>
              <w:rPr>
                <w:noProof/>
                <w:webHidden/>
              </w:rPr>
              <w:tab/>
            </w:r>
            <w:r>
              <w:rPr>
                <w:noProof/>
                <w:webHidden/>
              </w:rPr>
              <w:fldChar w:fldCharType="begin"/>
            </w:r>
            <w:r>
              <w:rPr>
                <w:noProof/>
                <w:webHidden/>
              </w:rPr>
              <w:instrText xml:space="preserve"> PAGEREF _Toc114854615 \h </w:instrText>
            </w:r>
            <w:r>
              <w:rPr>
                <w:noProof/>
                <w:webHidden/>
              </w:rPr>
            </w:r>
            <w:r>
              <w:rPr>
                <w:noProof/>
                <w:webHidden/>
              </w:rPr>
              <w:fldChar w:fldCharType="separate"/>
            </w:r>
            <w:r>
              <w:rPr>
                <w:noProof/>
                <w:webHidden/>
              </w:rPr>
              <w:t>79</w:t>
            </w:r>
            <w:r>
              <w:rPr>
                <w:noProof/>
                <w:webHidden/>
              </w:rPr>
              <w:fldChar w:fldCharType="end"/>
            </w:r>
          </w:hyperlink>
        </w:p>
        <w:p w14:paraId="2C860951" w14:textId="6604BCAA" w:rsidR="006E4532" w:rsidRDefault="006E4532">
          <w:pPr>
            <w:pStyle w:val="TOC2"/>
            <w:tabs>
              <w:tab w:val="right" w:leader="dot" w:pos="9350"/>
            </w:tabs>
            <w:rPr>
              <w:rFonts w:eastAsiaTheme="minorEastAsia" w:cstheme="minorBidi"/>
              <w:b w:val="0"/>
              <w:bCs w:val="0"/>
              <w:noProof/>
              <w:sz w:val="24"/>
              <w:szCs w:val="24"/>
            </w:rPr>
          </w:pPr>
          <w:hyperlink w:anchor="_Toc114854616" w:history="1">
            <w:r w:rsidRPr="00116F1A">
              <w:rPr>
                <w:rStyle w:val="Hyperlink"/>
                <w:noProof/>
              </w:rPr>
              <w:t>3.11 Lipid Exposed Surface Atoms</w:t>
            </w:r>
            <w:r>
              <w:rPr>
                <w:noProof/>
                <w:webHidden/>
              </w:rPr>
              <w:tab/>
            </w:r>
            <w:r>
              <w:rPr>
                <w:noProof/>
                <w:webHidden/>
              </w:rPr>
              <w:fldChar w:fldCharType="begin"/>
            </w:r>
            <w:r>
              <w:rPr>
                <w:noProof/>
                <w:webHidden/>
              </w:rPr>
              <w:instrText xml:space="preserve"> PAGEREF _Toc114854616 \h </w:instrText>
            </w:r>
            <w:r>
              <w:rPr>
                <w:noProof/>
                <w:webHidden/>
              </w:rPr>
            </w:r>
            <w:r>
              <w:rPr>
                <w:noProof/>
                <w:webHidden/>
              </w:rPr>
              <w:fldChar w:fldCharType="separate"/>
            </w:r>
            <w:r>
              <w:rPr>
                <w:noProof/>
                <w:webHidden/>
              </w:rPr>
              <w:t>84</w:t>
            </w:r>
            <w:r>
              <w:rPr>
                <w:noProof/>
                <w:webHidden/>
              </w:rPr>
              <w:fldChar w:fldCharType="end"/>
            </w:r>
          </w:hyperlink>
        </w:p>
        <w:p w14:paraId="2D203FCB" w14:textId="65E3BD29" w:rsidR="006E4532" w:rsidRDefault="006E4532">
          <w:pPr>
            <w:pStyle w:val="TOC2"/>
            <w:tabs>
              <w:tab w:val="right" w:leader="dot" w:pos="9350"/>
            </w:tabs>
            <w:rPr>
              <w:rFonts w:eastAsiaTheme="minorEastAsia" w:cstheme="minorBidi"/>
              <w:b w:val="0"/>
              <w:bCs w:val="0"/>
              <w:noProof/>
              <w:sz w:val="24"/>
              <w:szCs w:val="24"/>
            </w:rPr>
          </w:pPr>
          <w:hyperlink w:anchor="_Toc114854617" w:history="1">
            <w:r w:rsidRPr="00116F1A">
              <w:rPr>
                <w:rStyle w:val="Hyperlink"/>
                <w:noProof/>
              </w:rPr>
              <w:t>3.12 Mean Atomic Coordinates</w:t>
            </w:r>
            <w:r>
              <w:rPr>
                <w:noProof/>
                <w:webHidden/>
              </w:rPr>
              <w:tab/>
            </w:r>
            <w:r>
              <w:rPr>
                <w:noProof/>
                <w:webHidden/>
              </w:rPr>
              <w:fldChar w:fldCharType="begin"/>
            </w:r>
            <w:r>
              <w:rPr>
                <w:noProof/>
                <w:webHidden/>
              </w:rPr>
              <w:instrText xml:space="preserve"> PAGEREF _Toc114854617 \h </w:instrText>
            </w:r>
            <w:r>
              <w:rPr>
                <w:noProof/>
                <w:webHidden/>
              </w:rPr>
            </w:r>
            <w:r>
              <w:rPr>
                <w:noProof/>
                <w:webHidden/>
              </w:rPr>
              <w:fldChar w:fldCharType="separate"/>
            </w:r>
            <w:r>
              <w:rPr>
                <w:noProof/>
                <w:webHidden/>
              </w:rPr>
              <w:t>86</w:t>
            </w:r>
            <w:r>
              <w:rPr>
                <w:noProof/>
                <w:webHidden/>
              </w:rPr>
              <w:fldChar w:fldCharType="end"/>
            </w:r>
          </w:hyperlink>
        </w:p>
        <w:p w14:paraId="493C20A4" w14:textId="53A82E2D" w:rsidR="006E4532" w:rsidRDefault="006E4532">
          <w:pPr>
            <w:pStyle w:val="TOC2"/>
            <w:tabs>
              <w:tab w:val="right" w:leader="dot" w:pos="9350"/>
            </w:tabs>
            <w:rPr>
              <w:rFonts w:eastAsiaTheme="minorEastAsia" w:cstheme="minorBidi"/>
              <w:b w:val="0"/>
              <w:bCs w:val="0"/>
              <w:noProof/>
              <w:sz w:val="24"/>
              <w:szCs w:val="24"/>
            </w:rPr>
          </w:pPr>
          <w:hyperlink w:anchor="_Toc114854618" w:history="1">
            <w:r w:rsidRPr="00116F1A">
              <w:rPr>
                <w:rStyle w:val="Hyperlink"/>
                <w:noProof/>
              </w:rPr>
              <w:t>3.13 The Protein Tilt Angle</w:t>
            </w:r>
            <w:r>
              <w:rPr>
                <w:noProof/>
                <w:webHidden/>
              </w:rPr>
              <w:tab/>
            </w:r>
            <w:r>
              <w:rPr>
                <w:noProof/>
                <w:webHidden/>
              </w:rPr>
              <w:fldChar w:fldCharType="begin"/>
            </w:r>
            <w:r>
              <w:rPr>
                <w:noProof/>
                <w:webHidden/>
              </w:rPr>
              <w:instrText xml:space="preserve"> PAGEREF _Toc114854618 \h </w:instrText>
            </w:r>
            <w:r>
              <w:rPr>
                <w:noProof/>
                <w:webHidden/>
              </w:rPr>
            </w:r>
            <w:r>
              <w:rPr>
                <w:noProof/>
                <w:webHidden/>
              </w:rPr>
              <w:fldChar w:fldCharType="separate"/>
            </w:r>
            <w:r>
              <w:rPr>
                <w:noProof/>
                <w:webHidden/>
              </w:rPr>
              <w:t>93</w:t>
            </w:r>
            <w:r>
              <w:rPr>
                <w:noProof/>
                <w:webHidden/>
              </w:rPr>
              <w:fldChar w:fldCharType="end"/>
            </w:r>
          </w:hyperlink>
        </w:p>
        <w:p w14:paraId="22BD21E0" w14:textId="79ADB615" w:rsidR="006E4532" w:rsidRDefault="006E4532">
          <w:pPr>
            <w:pStyle w:val="TOC2"/>
            <w:tabs>
              <w:tab w:val="right" w:leader="dot" w:pos="9350"/>
            </w:tabs>
            <w:rPr>
              <w:rFonts w:eastAsiaTheme="minorEastAsia" w:cstheme="minorBidi"/>
              <w:b w:val="0"/>
              <w:bCs w:val="0"/>
              <w:noProof/>
              <w:sz w:val="24"/>
              <w:szCs w:val="24"/>
            </w:rPr>
          </w:pPr>
          <w:hyperlink w:anchor="_Toc114854619" w:history="1">
            <w:r w:rsidRPr="00116F1A">
              <w:rPr>
                <w:rStyle w:val="Hyperlink"/>
                <w:noProof/>
              </w:rPr>
              <w:t>3.14 Lipid Hydrogen Bonding and Salt Bridges</w:t>
            </w:r>
            <w:r>
              <w:rPr>
                <w:noProof/>
                <w:webHidden/>
              </w:rPr>
              <w:tab/>
            </w:r>
            <w:r>
              <w:rPr>
                <w:noProof/>
                <w:webHidden/>
              </w:rPr>
              <w:fldChar w:fldCharType="begin"/>
            </w:r>
            <w:r>
              <w:rPr>
                <w:noProof/>
                <w:webHidden/>
              </w:rPr>
              <w:instrText xml:space="preserve"> PAGEREF _Toc114854619 \h </w:instrText>
            </w:r>
            <w:r>
              <w:rPr>
                <w:noProof/>
                <w:webHidden/>
              </w:rPr>
            </w:r>
            <w:r>
              <w:rPr>
                <w:noProof/>
                <w:webHidden/>
              </w:rPr>
              <w:fldChar w:fldCharType="separate"/>
            </w:r>
            <w:r>
              <w:rPr>
                <w:noProof/>
                <w:webHidden/>
              </w:rPr>
              <w:t>97</w:t>
            </w:r>
            <w:r>
              <w:rPr>
                <w:noProof/>
                <w:webHidden/>
              </w:rPr>
              <w:fldChar w:fldCharType="end"/>
            </w:r>
          </w:hyperlink>
        </w:p>
        <w:p w14:paraId="4CC9503D" w14:textId="776C2188" w:rsidR="006E4532" w:rsidRDefault="006E4532">
          <w:pPr>
            <w:pStyle w:val="TOC2"/>
            <w:tabs>
              <w:tab w:val="right" w:leader="dot" w:pos="9350"/>
            </w:tabs>
            <w:rPr>
              <w:rFonts w:eastAsiaTheme="minorEastAsia" w:cstheme="minorBidi"/>
              <w:b w:val="0"/>
              <w:bCs w:val="0"/>
              <w:noProof/>
              <w:sz w:val="24"/>
              <w:szCs w:val="24"/>
            </w:rPr>
          </w:pPr>
          <w:hyperlink w:anchor="_Toc114854620" w:history="1">
            <w:r w:rsidRPr="00116F1A">
              <w:rPr>
                <w:rStyle w:val="Hyperlink"/>
                <w:noProof/>
              </w:rPr>
              <w:t>3.15 Lipid Flip-flop</w:t>
            </w:r>
            <w:r>
              <w:rPr>
                <w:noProof/>
                <w:webHidden/>
              </w:rPr>
              <w:tab/>
            </w:r>
            <w:r>
              <w:rPr>
                <w:noProof/>
                <w:webHidden/>
              </w:rPr>
              <w:fldChar w:fldCharType="begin"/>
            </w:r>
            <w:r>
              <w:rPr>
                <w:noProof/>
                <w:webHidden/>
              </w:rPr>
              <w:instrText xml:space="preserve"> PAGEREF _Toc114854620 \h </w:instrText>
            </w:r>
            <w:r>
              <w:rPr>
                <w:noProof/>
                <w:webHidden/>
              </w:rPr>
            </w:r>
            <w:r>
              <w:rPr>
                <w:noProof/>
                <w:webHidden/>
              </w:rPr>
              <w:fldChar w:fldCharType="separate"/>
            </w:r>
            <w:r>
              <w:rPr>
                <w:noProof/>
                <w:webHidden/>
              </w:rPr>
              <w:t>104</w:t>
            </w:r>
            <w:r>
              <w:rPr>
                <w:noProof/>
                <w:webHidden/>
              </w:rPr>
              <w:fldChar w:fldCharType="end"/>
            </w:r>
          </w:hyperlink>
        </w:p>
        <w:p w14:paraId="62180109" w14:textId="3D3A72A7" w:rsidR="006E4532" w:rsidRDefault="006E4532">
          <w:pPr>
            <w:pStyle w:val="TOC2"/>
            <w:tabs>
              <w:tab w:val="right" w:leader="dot" w:pos="9350"/>
            </w:tabs>
            <w:rPr>
              <w:rFonts w:eastAsiaTheme="minorEastAsia" w:cstheme="minorBidi"/>
              <w:b w:val="0"/>
              <w:bCs w:val="0"/>
              <w:noProof/>
              <w:sz w:val="24"/>
              <w:szCs w:val="24"/>
            </w:rPr>
          </w:pPr>
          <w:hyperlink w:anchor="_Toc114854621" w:history="1">
            <w:r w:rsidRPr="00116F1A">
              <w:rPr>
                <w:rStyle w:val="Hyperlink"/>
                <w:noProof/>
              </w:rPr>
              <w:t>3.16 3-Dimensional Analysis</w:t>
            </w:r>
            <w:r>
              <w:rPr>
                <w:noProof/>
                <w:webHidden/>
              </w:rPr>
              <w:tab/>
            </w:r>
            <w:r>
              <w:rPr>
                <w:noProof/>
                <w:webHidden/>
              </w:rPr>
              <w:fldChar w:fldCharType="begin"/>
            </w:r>
            <w:r>
              <w:rPr>
                <w:noProof/>
                <w:webHidden/>
              </w:rPr>
              <w:instrText xml:space="preserve"> PAGEREF _Toc114854621 \h </w:instrText>
            </w:r>
            <w:r>
              <w:rPr>
                <w:noProof/>
                <w:webHidden/>
              </w:rPr>
            </w:r>
            <w:r>
              <w:rPr>
                <w:noProof/>
                <w:webHidden/>
              </w:rPr>
              <w:fldChar w:fldCharType="separate"/>
            </w:r>
            <w:r>
              <w:rPr>
                <w:noProof/>
                <w:webHidden/>
              </w:rPr>
              <w:t>106</w:t>
            </w:r>
            <w:r>
              <w:rPr>
                <w:noProof/>
                <w:webHidden/>
              </w:rPr>
              <w:fldChar w:fldCharType="end"/>
            </w:r>
          </w:hyperlink>
        </w:p>
        <w:p w14:paraId="4DEC9E0B" w14:textId="31EBBE5A" w:rsidR="006E4532" w:rsidRDefault="006E4532">
          <w:pPr>
            <w:pStyle w:val="TOC2"/>
            <w:tabs>
              <w:tab w:val="right" w:leader="dot" w:pos="9350"/>
            </w:tabs>
            <w:rPr>
              <w:rFonts w:eastAsiaTheme="minorEastAsia" w:cstheme="minorBidi"/>
              <w:b w:val="0"/>
              <w:bCs w:val="0"/>
              <w:noProof/>
              <w:sz w:val="24"/>
              <w:szCs w:val="24"/>
            </w:rPr>
          </w:pPr>
          <w:hyperlink w:anchor="_Toc114854622" w:history="1">
            <w:r w:rsidRPr="00116F1A">
              <w:rPr>
                <w:rStyle w:val="Hyperlink"/>
                <w:noProof/>
              </w:rPr>
              <w:t>3.17 Lipid Density 3D</w:t>
            </w:r>
            <w:r>
              <w:rPr>
                <w:noProof/>
                <w:webHidden/>
              </w:rPr>
              <w:tab/>
            </w:r>
            <w:r>
              <w:rPr>
                <w:noProof/>
                <w:webHidden/>
              </w:rPr>
              <w:fldChar w:fldCharType="begin"/>
            </w:r>
            <w:r>
              <w:rPr>
                <w:noProof/>
                <w:webHidden/>
              </w:rPr>
              <w:instrText xml:space="preserve"> PAGEREF _Toc114854622 \h </w:instrText>
            </w:r>
            <w:r>
              <w:rPr>
                <w:noProof/>
                <w:webHidden/>
              </w:rPr>
            </w:r>
            <w:r>
              <w:rPr>
                <w:noProof/>
                <w:webHidden/>
              </w:rPr>
              <w:fldChar w:fldCharType="separate"/>
            </w:r>
            <w:r>
              <w:rPr>
                <w:noProof/>
                <w:webHidden/>
              </w:rPr>
              <w:t>108</w:t>
            </w:r>
            <w:r>
              <w:rPr>
                <w:noProof/>
                <w:webHidden/>
              </w:rPr>
              <w:fldChar w:fldCharType="end"/>
            </w:r>
          </w:hyperlink>
        </w:p>
        <w:p w14:paraId="0977FBCB" w14:textId="61DECC2F" w:rsidR="006E4532" w:rsidRDefault="006E4532">
          <w:pPr>
            <w:pStyle w:val="TOC1"/>
            <w:tabs>
              <w:tab w:val="right" w:leader="dot" w:pos="9350"/>
            </w:tabs>
            <w:rPr>
              <w:rFonts w:eastAsiaTheme="minorEastAsia" w:cstheme="minorBidi"/>
              <w:b w:val="0"/>
              <w:bCs w:val="0"/>
              <w:i w:val="0"/>
              <w:iCs w:val="0"/>
              <w:noProof/>
            </w:rPr>
          </w:pPr>
          <w:hyperlink w:anchor="_Toc114854623" w:history="1">
            <w:r w:rsidRPr="00116F1A">
              <w:rPr>
                <w:rStyle w:val="Hyperlink"/>
                <w:noProof/>
              </w:rPr>
              <w:t>Chapter 4 Analysis of Lipid Dynamics</w:t>
            </w:r>
            <w:r>
              <w:rPr>
                <w:noProof/>
                <w:webHidden/>
              </w:rPr>
              <w:tab/>
            </w:r>
            <w:r>
              <w:rPr>
                <w:noProof/>
                <w:webHidden/>
              </w:rPr>
              <w:fldChar w:fldCharType="begin"/>
            </w:r>
            <w:r>
              <w:rPr>
                <w:noProof/>
                <w:webHidden/>
              </w:rPr>
              <w:instrText xml:space="preserve"> PAGEREF _Toc114854623 \h </w:instrText>
            </w:r>
            <w:r>
              <w:rPr>
                <w:noProof/>
                <w:webHidden/>
              </w:rPr>
            </w:r>
            <w:r>
              <w:rPr>
                <w:noProof/>
                <w:webHidden/>
              </w:rPr>
              <w:fldChar w:fldCharType="separate"/>
            </w:r>
            <w:r>
              <w:rPr>
                <w:noProof/>
                <w:webHidden/>
              </w:rPr>
              <w:t>110</w:t>
            </w:r>
            <w:r>
              <w:rPr>
                <w:noProof/>
                <w:webHidden/>
              </w:rPr>
              <w:fldChar w:fldCharType="end"/>
            </w:r>
          </w:hyperlink>
        </w:p>
        <w:p w14:paraId="5B034E85" w14:textId="0FF2BF1A" w:rsidR="006E4532" w:rsidRDefault="006E4532">
          <w:pPr>
            <w:pStyle w:val="TOC2"/>
            <w:tabs>
              <w:tab w:val="right" w:leader="dot" w:pos="9350"/>
            </w:tabs>
            <w:rPr>
              <w:rFonts w:eastAsiaTheme="minorEastAsia" w:cstheme="minorBidi"/>
              <w:b w:val="0"/>
              <w:bCs w:val="0"/>
              <w:noProof/>
              <w:sz w:val="24"/>
              <w:szCs w:val="24"/>
            </w:rPr>
          </w:pPr>
          <w:hyperlink w:anchor="_Toc114854624" w:history="1">
            <w:r w:rsidRPr="00116F1A">
              <w:rPr>
                <w:rStyle w:val="Hyperlink"/>
                <w:noProof/>
              </w:rPr>
              <w:t>4.1 Lipid Mixing</w:t>
            </w:r>
            <w:r>
              <w:rPr>
                <w:noProof/>
                <w:webHidden/>
              </w:rPr>
              <w:tab/>
            </w:r>
            <w:r>
              <w:rPr>
                <w:noProof/>
                <w:webHidden/>
              </w:rPr>
              <w:fldChar w:fldCharType="begin"/>
            </w:r>
            <w:r>
              <w:rPr>
                <w:noProof/>
                <w:webHidden/>
              </w:rPr>
              <w:instrText xml:space="preserve"> PAGEREF _Toc114854624 \h </w:instrText>
            </w:r>
            <w:r>
              <w:rPr>
                <w:noProof/>
                <w:webHidden/>
              </w:rPr>
            </w:r>
            <w:r>
              <w:rPr>
                <w:noProof/>
                <w:webHidden/>
              </w:rPr>
              <w:fldChar w:fldCharType="separate"/>
            </w:r>
            <w:r>
              <w:rPr>
                <w:noProof/>
                <w:webHidden/>
              </w:rPr>
              <w:t>110</w:t>
            </w:r>
            <w:r>
              <w:rPr>
                <w:noProof/>
                <w:webHidden/>
              </w:rPr>
              <w:fldChar w:fldCharType="end"/>
            </w:r>
          </w:hyperlink>
        </w:p>
        <w:p w14:paraId="28E831DD" w14:textId="7BB632EC" w:rsidR="006E4532" w:rsidRDefault="006E4532">
          <w:pPr>
            <w:pStyle w:val="TOC2"/>
            <w:tabs>
              <w:tab w:val="right" w:leader="dot" w:pos="9350"/>
            </w:tabs>
            <w:rPr>
              <w:rFonts w:eastAsiaTheme="minorEastAsia" w:cstheme="minorBidi"/>
              <w:b w:val="0"/>
              <w:bCs w:val="0"/>
              <w:noProof/>
              <w:sz w:val="24"/>
              <w:szCs w:val="24"/>
            </w:rPr>
          </w:pPr>
          <w:hyperlink w:anchor="_Toc114854625" w:history="1">
            <w:r w:rsidRPr="00116F1A">
              <w:rPr>
                <w:rStyle w:val="Hyperlink"/>
                <w:noProof/>
              </w:rPr>
              <w:t>4.2 The Diffusion Coefficient</w:t>
            </w:r>
            <w:r>
              <w:rPr>
                <w:noProof/>
                <w:webHidden/>
              </w:rPr>
              <w:tab/>
            </w:r>
            <w:r>
              <w:rPr>
                <w:noProof/>
                <w:webHidden/>
              </w:rPr>
              <w:fldChar w:fldCharType="begin"/>
            </w:r>
            <w:r>
              <w:rPr>
                <w:noProof/>
                <w:webHidden/>
              </w:rPr>
              <w:instrText xml:space="preserve"> PAGEREF _Toc114854625 \h </w:instrText>
            </w:r>
            <w:r>
              <w:rPr>
                <w:noProof/>
                <w:webHidden/>
              </w:rPr>
            </w:r>
            <w:r>
              <w:rPr>
                <w:noProof/>
                <w:webHidden/>
              </w:rPr>
              <w:fldChar w:fldCharType="separate"/>
            </w:r>
            <w:r>
              <w:rPr>
                <w:noProof/>
                <w:webHidden/>
              </w:rPr>
              <w:t>114</w:t>
            </w:r>
            <w:r>
              <w:rPr>
                <w:noProof/>
                <w:webHidden/>
              </w:rPr>
              <w:fldChar w:fldCharType="end"/>
            </w:r>
          </w:hyperlink>
        </w:p>
        <w:p w14:paraId="6ECDB430" w14:textId="27F96F35" w:rsidR="006E4532" w:rsidRDefault="006E4532">
          <w:pPr>
            <w:pStyle w:val="TOC2"/>
            <w:tabs>
              <w:tab w:val="right" w:leader="dot" w:pos="9350"/>
            </w:tabs>
            <w:rPr>
              <w:rFonts w:eastAsiaTheme="minorEastAsia" w:cstheme="minorBidi"/>
              <w:b w:val="0"/>
              <w:bCs w:val="0"/>
              <w:noProof/>
              <w:sz w:val="24"/>
              <w:szCs w:val="24"/>
            </w:rPr>
          </w:pPr>
          <w:hyperlink w:anchor="_Toc114854626" w:history="1">
            <w:r w:rsidRPr="00116F1A">
              <w:rPr>
                <w:rStyle w:val="Hyperlink"/>
                <w:noProof/>
              </w:rPr>
              <w:t>4.3 The Lipid Residence Time</w:t>
            </w:r>
            <w:r>
              <w:rPr>
                <w:noProof/>
                <w:webHidden/>
              </w:rPr>
              <w:tab/>
            </w:r>
            <w:r>
              <w:rPr>
                <w:noProof/>
                <w:webHidden/>
              </w:rPr>
              <w:fldChar w:fldCharType="begin"/>
            </w:r>
            <w:r>
              <w:rPr>
                <w:noProof/>
                <w:webHidden/>
              </w:rPr>
              <w:instrText xml:space="preserve"> PAGEREF _Toc114854626 \h </w:instrText>
            </w:r>
            <w:r>
              <w:rPr>
                <w:noProof/>
                <w:webHidden/>
              </w:rPr>
            </w:r>
            <w:r>
              <w:rPr>
                <w:noProof/>
                <w:webHidden/>
              </w:rPr>
              <w:fldChar w:fldCharType="separate"/>
            </w:r>
            <w:r>
              <w:rPr>
                <w:noProof/>
                <w:webHidden/>
              </w:rPr>
              <w:t>116</w:t>
            </w:r>
            <w:r>
              <w:rPr>
                <w:noProof/>
                <w:webHidden/>
              </w:rPr>
              <w:fldChar w:fldCharType="end"/>
            </w:r>
          </w:hyperlink>
        </w:p>
        <w:p w14:paraId="64868B86" w14:textId="19274242" w:rsidR="006E4532" w:rsidRDefault="006E4532">
          <w:pPr>
            <w:pStyle w:val="TOC2"/>
            <w:tabs>
              <w:tab w:val="right" w:leader="dot" w:pos="9350"/>
            </w:tabs>
            <w:rPr>
              <w:rFonts w:eastAsiaTheme="minorEastAsia" w:cstheme="minorBidi"/>
              <w:b w:val="0"/>
              <w:bCs w:val="0"/>
              <w:noProof/>
              <w:sz w:val="24"/>
              <w:szCs w:val="24"/>
            </w:rPr>
          </w:pPr>
          <w:hyperlink w:anchor="_Toc114854627" w:history="1">
            <w:r w:rsidRPr="00116F1A">
              <w:rPr>
                <w:rStyle w:val="Hyperlink"/>
                <w:noProof/>
              </w:rPr>
              <w:t>4.4 Solvation Shell Dynamics</w:t>
            </w:r>
            <w:r>
              <w:rPr>
                <w:noProof/>
                <w:webHidden/>
              </w:rPr>
              <w:tab/>
            </w:r>
            <w:r>
              <w:rPr>
                <w:noProof/>
                <w:webHidden/>
              </w:rPr>
              <w:fldChar w:fldCharType="begin"/>
            </w:r>
            <w:r>
              <w:rPr>
                <w:noProof/>
                <w:webHidden/>
              </w:rPr>
              <w:instrText xml:space="preserve"> PAGEREF _Toc114854627 \h </w:instrText>
            </w:r>
            <w:r>
              <w:rPr>
                <w:noProof/>
                <w:webHidden/>
              </w:rPr>
            </w:r>
            <w:r>
              <w:rPr>
                <w:noProof/>
                <w:webHidden/>
              </w:rPr>
              <w:fldChar w:fldCharType="separate"/>
            </w:r>
            <w:r>
              <w:rPr>
                <w:noProof/>
                <w:webHidden/>
              </w:rPr>
              <w:t>116</w:t>
            </w:r>
            <w:r>
              <w:rPr>
                <w:noProof/>
                <w:webHidden/>
              </w:rPr>
              <w:fldChar w:fldCharType="end"/>
            </w:r>
          </w:hyperlink>
        </w:p>
        <w:p w14:paraId="18A377B6" w14:textId="08106266" w:rsidR="006E4532" w:rsidRDefault="006E4532">
          <w:pPr>
            <w:pStyle w:val="TOC1"/>
            <w:tabs>
              <w:tab w:val="right" w:leader="dot" w:pos="9350"/>
            </w:tabs>
            <w:rPr>
              <w:rFonts w:eastAsiaTheme="minorEastAsia" w:cstheme="minorBidi"/>
              <w:b w:val="0"/>
              <w:bCs w:val="0"/>
              <w:i w:val="0"/>
              <w:iCs w:val="0"/>
              <w:noProof/>
            </w:rPr>
          </w:pPr>
          <w:hyperlink w:anchor="_Toc114854628" w:history="1">
            <w:r w:rsidRPr="00116F1A">
              <w:rPr>
                <w:rStyle w:val="Hyperlink"/>
                <w:noProof/>
              </w:rPr>
              <w:t>Chapter 5 General Tools</w:t>
            </w:r>
            <w:r>
              <w:rPr>
                <w:noProof/>
                <w:webHidden/>
              </w:rPr>
              <w:tab/>
            </w:r>
            <w:r>
              <w:rPr>
                <w:noProof/>
                <w:webHidden/>
              </w:rPr>
              <w:fldChar w:fldCharType="begin"/>
            </w:r>
            <w:r>
              <w:rPr>
                <w:noProof/>
                <w:webHidden/>
              </w:rPr>
              <w:instrText xml:space="preserve"> PAGEREF _Toc114854628 \h </w:instrText>
            </w:r>
            <w:r>
              <w:rPr>
                <w:noProof/>
                <w:webHidden/>
              </w:rPr>
            </w:r>
            <w:r>
              <w:rPr>
                <w:noProof/>
                <w:webHidden/>
              </w:rPr>
              <w:fldChar w:fldCharType="separate"/>
            </w:r>
            <w:r>
              <w:rPr>
                <w:noProof/>
                <w:webHidden/>
              </w:rPr>
              <w:t>117</w:t>
            </w:r>
            <w:r>
              <w:rPr>
                <w:noProof/>
                <w:webHidden/>
              </w:rPr>
              <w:fldChar w:fldCharType="end"/>
            </w:r>
          </w:hyperlink>
        </w:p>
        <w:p w14:paraId="52344766" w14:textId="276A499C" w:rsidR="006E4532" w:rsidRDefault="006E4532">
          <w:pPr>
            <w:pStyle w:val="TOC2"/>
            <w:tabs>
              <w:tab w:val="right" w:leader="dot" w:pos="9350"/>
            </w:tabs>
            <w:rPr>
              <w:rFonts w:eastAsiaTheme="minorEastAsia" w:cstheme="minorBidi"/>
              <w:b w:val="0"/>
              <w:bCs w:val="0"/>
              <w:noProof/>
              <w:sz w:val="24"/>
              <w:szCs w:val="24"/>
            </w:rPr>
          </w:pPr>
          <w:hyperlink w:anchor="_Toc114854629" w:history="1">
            <w:r w:rsidRPr="00116F1A">
              <w:rPr>
                <w:rStyle w:val="Hyperlink"/>
                <w:noProof/>
              </w:rPr>
              <w:t>5.1 Histogram</w:t>
            </w:r>
            <w:r>
              <w:rPr>
                <w:noProof/>
                <w:webHidden/>
              </w:rPr>
              <w:tab/>
            </w:r>
            <w:r>
              <w:rPr>
                <w:noProof/>
                <w:webHidden/>
              </w:rPr>
              <w:fldChar w:fldCharType="begin"/>
            </w:r>
            <w:r>
              <w:rPr>
                <w:noProof/>
                <w:webHidden/>
              </w:rPr>
              <w:instrText xml:space="preserve"> PAGEREF _Toc114854629 \h </w:instrText>
            </w:r>
            <w:r>
              <w:rPr>
                <w:noProof/>
                <w:webHidden/>
              </w:rPr>
            </w:r>
            <w:r>
              <w:rPr>
                <w:noProof/>
                <w:webHidden/>
              </w:rPr>
              <w:fldChar w:fldCharType="separate"/>
            </w:r>
            <w:r>
              <w:rPr>
                <w:noProof/>
                <w:webHidden/>
              </w:rPr>
              <w:t>117</w:t>
            </w:r>
            <w:r>
              <w:rPr>
                <w:noProof/>
                <w:webHidden/>
              </w:rPr>
              <w:fldChar w:fldCharType="end"/>
            </w:r>
          </w:hyperlink>
        </w:p>
        <w:p w14:paraId="3AA3FC6E" w14:textId="7B52FEB0" w:rsidR="006E4532" w:rsidRDefault="006E4532">
          <w:pPr>
            <w:pStyle w:val="TOC2"/>
            <w:tabs>
              <w:tab w:val="right" w:leader="dot" w:pos="9350"/>
            </w:tabs>
            <w:rPr>
              <w:rFonts w:eastAsiaTheme="minorEastAsia" w:cstheme="minorBidi"/>
              <w:b w:val="0"/>
              <w:bCs w:val="0"/>
              <w:noProof/>
              <w:sz w:val="24"/>
              <w:szCs w:val="24"/>
            </w:rPr>
          </w:pPr>
          <w:hyperlink w:anchor="_Toc114854630" w:history="1">
            <w:r w:rsidRPr="00116F1A">
              <w:rPr>
                <w:rStyle w:val="Hyperlink"/>
                <w:noProof/>
              </w:rPr>
              <w:t>5.2 Data Averager</w:t>
            </w:r>
            <w:r>
              <w:rPr>
                <w:noProof/>
                <w:webHidden/>
              </w:rPr>
              <w:tab/>
            </w:r>
            <w:r>
              <w:rPr>
                <w:noProof/>
                <w:webHidden/>
              </w:rPr>
              <w:fldChar w:fldCharType="begin"/>
            </w:r>
            <w:r>
              <w:rPr>
                <w:noProof/>
                <w:webHidden/>
              </w:rPr>
              <w:instrText xml:space="preserve"> PAGEREF _Toc114854630 \h </w:instrText>
            </w:r>
            <w:r>
              <w:rPr>
                <w:noProof/>
                <w:webHidden/>
              </w:rPr>
            </w:r>
            <w:r>
              <w:rPr>
                <w:noProof/>
                <w:webHidden/>
              </w:rPr>
              <w:fldChar w:fldCharType="separate"/>
            </w:r>
            <w:r>
              <w:rPr>
                <w:noProof/>
                <w:webHidden/>
              </w:rPr>
              <w:t>117</w:t>
            </w:r>
            <w:r>
              <w:rPr>
                <w:noProof/>
                <w:webHidden/>
              </w:rPr>
              <w:fldChar w:fldCharType="end"/>
            </w:r>
          </w:hyperlink>
        </w:p>
        <w:p w14:paraId="4017E2C6" w14:textId="665B41C6" w:rsidR="006E4532" w:rsidRDefault="006E4532">
          <w:pPr>
            <w:pStyle w:val="TOC1"/>
            <w:tabs>
              <w:tab w:val="right" w:leader="dot" w:pos="9350"/>
            </w:tabs>
            <w:rPr>
              <w:rFonts w:eastAsiaTheme="minorEastAsia" w:cstheme="minorBidi"/>
              <w:b w:val="0"/>
              <w:bCs w:val="0"/>
              <w:i w:val="0"/>
              <w:iCs w:val="0"/>
              <w:noProof/>
            </w:rPr>
          </w:pPr>
          <w:hyperlink w:anchor="_Toc114854631" w:history="1">
            <w:r w:rsidRPr="00116F1A">
              <w:rPr>
                <w:rStyle w:val="Hyperlink"/>
                <w:noProof/>
              </w:rPr>
              <w:t>Troubleshooting</w:t>
            </w:r>
            <w:r>
              <w:rPr>
                <w:noProof/>
                <w:webHidden/>
              </w:rPr>
              <w:tab/>
            </w:r>
            <w:r>
              <w:rPr>
                <w:noProof/>
                <w:webHidden/>
              </w:rPr>
              <w:fldChar w:fldCharType="begin"/>
            </w:r>
            <w:r>
              <w:rPr>
                <w:noProof/>
                <w:webHidden/>
              </w:rPr>
              <w:instrText xml:space="preserve"> PAGEREF _Toc114854631 \h </w:instrText>
            </w:r>
            <w:r>
              <w:rPr>
                <w:noProof/>
                <w:webHidden/>
              </w:rPr>
            </w:r>
            <w:r>
              <w:rPr>
                <w:noProof/>
                <w:webHidden/>
              </w:rPr>
              <w:fldChar w:fldCharType="separate"/>
            </w:r>
            <w:r>
              <w:rPr>
                <w:noProof/>
                <w:webHidden/>
              </w:rPr>
              <w:t>119</w:t>
            </w:r>
            <w:r>
              <w:rPr>
                <w:noProof/>
                <w:webHidden/>
              </w:rPr>
              <w:fldChar w:fldCharType="end"/>
            </w:r>
          </w:hyperlink>
        </w:p>
        <w:p w14:paraId="6F63A576" w14:textId="65B67366" w:rsidR="006E4532" w:rsidRDefault="006E4532">
          <w:pPr>
            <w:pStyle w:val="TOC1"/>
            <w:tabs>
              <w:tab w:val="right" w:leader="dot" w:pos="9350"/>
            </w:tabs>
            <w:rPr>
              <w:rFonts w:eastAsiaTheme="minorEastAsia" w:cstheme="minorBidi"/>
              <w:b w:val="0"/>
              <w:bCs w:val="0"/>
              <w:i w:val="0"/>
              <w:iCs w:val="0"/>
              <w:noProof/>
            </w:rPr>
          </w:pPr>
          <w:hyperlink w:anchor="_Toc114854632" w:history="1">
            <w:r w:rsidRPr="00116F1A">
              <w:rPr>
                <w:rStyle w:val="Hyperlink"/>
                <w:noProof/>
              </w:rPr>
              <w:t>Bibliography</w:t>
            </w:r>
            <w:r>
              <w:rPr>
                <w:noProof/>
                <w:webHidden/>
              </w:rPr>
              <w:tab/>
            </w:r>
            <w:r>
              <w:rPr>
                <w:noProof/>
                <w:webHidden/>
              </w:rPr>
              <w:fldChar w:fldCharType="begin"/>
            </w:r>
            <w:r>
              <w:rPr>
                <w:noProof/>
                <w:webHidden/>
              </w:rPr>
              <w:instrText xml:space="preserve"> PAGEREF _Toc114854632 \h </w:instrText>
            </w:r>
            <w:r>
              <w:rPr>
                <w:noProof/>
                <w:webHidden/>
              </w:rPr>
            </w:r>
            <w:r>
              <w:rPr>
                <w:noProof/>
                <w:webHidden/>
              </w:rPr>
              <w:fldChar w:fldCharType="separate"/>
            </w:r>
            <w:r>
              <w:rPr>
                <w:noProof/>
                <w:webHidden/>
              </w:rPr>
              <w:t>120</w:t>
            </w:r>
            <w:r>
              <w:rPr>
                <w:noProof/>
                <w:webHidden/>
              </w:rPr>
              <w:fldChar w:fldCharType="end"/>
            </w:r>
          </w:hyperlink>
        </w:p>
        <w:p w14:paraId="5CCF9068" w14:textId="11C3B388" w:rsidR="006E4532" w:rsidRDefault="006E4532">
          <w:pPr>
            <w:pStyle w:val="TOC1"/>
            <w:tabs>
              <w:tab w:val="right" w:leader="dot" w:pos="9350"/>
            </w:tabs>
            <w:rPr>
              <w:rFonts w:eastAsiaTheme="minorEastAsia" w:cstheme="minorBidi"/>
              <w:b w:val="0"/>
              <w:bCs w:val="0"/>
              <w:i w:val="0"/>
              <w:iCs w:val="0"/>
              <w:noProof/>
            </w:rPr>
          </w:pPr>
          <w:hyperlink w:anchor="_Toc114854633" w:history="1">
            <w:r w:rsidRPr="00116F1A">
              <w:rPr>
                <w:rStyle w:val="Hyperlink"/>
                <w:noProof/>
              </w:rPr>
              <w:t>Index</w:t>
            </w:r>
            <w:r>
              <w:rPr>
                <w:noProof/>
                <w:webHidden/>
              </w:rPr>
              <w:tab/>
            </w:r>
            <w:r>
              <w:rPr>
                <w:noProof/>
                <w:webHidden/>
              </w:rPr>
              <w:fldChar w:fldCharType="begin"/>
            </w:r>
            <w:r>
              <w:rPr>
                <w:noProof/>
                <w:webHidden/>
              </w:rPr>
              <w:instrText xml:space="preserve"> PAGEREF _Toc114854633 \h </w:instrText>
            </w:r>
            <w:r>
              <w:rPr>
                <w:noProof/>
                <w:webHidden/>
              </w:rPr>
            </w:r>
            <w:r>
              <w:rPr>
                <w:noProof/>
                <w:webHidden/>
              </w:rPr>
              <w:fldChar w:fldCharType="separate"/>
            </w:r>
            <w:r>
              <w:rPr>
                <w:noProof/>
                <w:webHidden/>
              </w:rPr>
              <w:t>121</w:t>
            </w:r>
            <w:r>
              <w:rPr>
                <w:noProof/>
                <w:webHidden/>
              </w:rPr>
              <w:fldChar w:fldCharType="end"/>
            </w:r>
          </w:hyperlink>
        </w:p>
        <w:p w14:paraId="46CCDAA4" w14:textId="21E3DF64" w:rsidR="00CD42A7" w:rsidRPr="00464892" w:rsidRDefault="00376C84" w:rsidP="004279A9">
          <w:pPr>
            <w:rPr>
              <w:b/>
              <w:bCs/>
              <w:noProof/>
            </w:rPr>
            <w:sectPr w:rsidR="00CD42A7" w:rsidRPr="00464892" w:rsidSect="00CD42A7">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42" w:displacedByCustomXml="prev"/>
    <w:bookmarkStart w:id="3" w:name="_Ref42178851" w:displacedByCustomXml="prev"/>
    <w:bookmarkStart w:id="4" w:name="_Ref42205910" w:displacedByCustomXml="prev"/>
    <w:bookmarkStart w:id="5" w:name="_Ref47900998"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1BCB10B8"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demonstrational 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14854577"/>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14854578"/>
      <w:r w:rsidR="006E03AD">
        <w:t>How to be</w:t>
      </w:r>
      <w:r>
        <w:t xml:space="preserve"> Successful with MOSAICS</w:t>
      </w:r>
      <w:bookmarkEnd w:id="11"/>
    </w:p>
    <w:p w14:paraId="20BCC213" w14:textId="29CE3DAF"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 xml:space="preserve">On the other hand, the manual is quite larg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 </w:t>
      </w:r>
      <w:r>
        <w:fldChar w:fldCharType="begin"/>
      </w:r>
      <w:r>
        <w:instrText xml:space="preserve"> REF _Ref110328062 \r \h </w:instrText>
      </w:r>
      <w:r>
        <w:fldChar w:fldCharType="separate"/>
      </w:r>
      <w:r w:rsidR="006E4532">
        <w:t>1.4</w:t>
      </w:r>
      <w:r>
        <w:fldChar w:fldCharType="end"/>
      </w:r>
      <w:r>
        <w:t xml:space="preserve">. It is also common for MOSAICS tools to compute a spatially resolved time average of some observable and this topic is covered in section </w:t>
      </w:r>
      <w:r>
        <w:fldChar w:fldCharType="begin"/>
      </w:r>
      <w:r>
        <w:instrText xml:space="preserve"> REF _Ref92468245 \r \h </w:instrText>
      </w:r>
      <w:r>
        <w:fldChar w:fldCharType="separate"/>
      </w:r>
      <w:r w:rsidR="006E4532">
        <w:t>1.11</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6E4532">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6E4532">
        <w:t>2.1</w:t>
      </w:r>
      <w:r>
        <w:fldChar w:fldCharType="end"/>
      </w:r>
      <w:r>
        <w:t xml:space="preserve">, which discusses several considerations that should be taken when prepping a trajectory. After measuring the membrane thickness, the user should have no problem using the remaining tools and may consult the remaining text as needed. </w:t>
      </w:r>
    </w:p>
    <w:p w14:paraId="3EA1BD10" w14:textId="10B9827F" w:rsidR="00E91648" w:rsidRPr="00DD07AD" w:rsidRDefault="009F351C" w:rsidP="006A33F5">
      <w:pPr>
        <w:pStyle w:val="Heading2"/>
      </w:pPr>
      <w:bookmarkStart w:id="12" w:name="_Ref92875260"/>
      <w:r>
        <w:t xml:space="preserve"> </w:t>
      </w:r>
      <w:bookmarkStart w:id="13" w:name="_Toc114854579"/>
      <w:r w:rsidR="002D3236" w:rsidRPr="00DD07AD">
        <w:t>About</w:t>
      </w:r>
      <w:r w:rsidR="00CC6106" w:rsidRPr="00DD07AD">
        <w:t xml:space="preserve"> M</w:t>
      </w:r>
      <w:bookmarkEnd w:id="9"/>
      <w:r w:rsidR="00BA1566" w:rsidRPr="00DD07AD">
        <w:t>OSAI</w:t>
      </w:r>
      <w:r w:rsidR="00E3693E" w:rsidRPr="00DD07AD">
        <w:t>CS</w:t>
      </w:r>
      <w:bookmarkEnd w:id="12"/>
      <w:bookmarkEnd w:id="13"/>
    </w:p>
    <w:p w14:paraId="1688F11C" w14:textId="6B626D89" w:rsidR="00A810DF" w:rsidRDefault="00E91648" w:rsidP="00A810DF">
      <w:pPr>
        <w:jc w:val="both"/>
      </w:pPr>
      <w:r>
        <w:t>The relationship between lipid bilayer</w:t>
      </w:r>
      <w:r w:rsidR="002D3840">
        <w:t>s</w:t>
      </w:r>
      <w:r>
        <w:t xml:space="preserve"> and their constituent protein </w:t>
      </w:r>
      <w:r w:rsidR="002D3840">
        <w:t xml:space="preserve">is important in the field of biophysics. Yet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Membrane </w:t>
      </w:r>
      <w:r w:rsidR="00445752">
        <w:t xml:space="preserve">Organization and Structure Analyzed </w:t>
      </w:r>
      <w:r w:rsidR="00E82CBE">
        <w:t>and Interpreted with Computer Simulations</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xml:space="preserve">. </w:t>
      </w:r>
      <w:r w:rsidR="00F22CBE">
        <w:lastRenderedPageBreak/>
        <w:t>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59B6729E"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C6106">
        <w:t>)</w:t>
      </w:r>
      <w:r>
        <w:t xml:space="preserve"> is used</w:t>
      </w:r>
      <w:r w:rsidR="00CC6106">
        <w:t xml:space="preserve"> (see section </w:t>
      </w:r>
      <w:r w:rsidR="007D4C36">
        <w:fldChar w:fldCharType="begin"/>
      </w:r>
      <w:r w:rsidR="007D4C36">
        <w:instrText xml:space="preserve"> REF _Ref92450442 \r \h </w:instrText>
      </w:r>
      <w:r w:rsidR="007D4C36">
        <w:fldChar w:fldCharType="separate"/>
      </w:r>
      <w:r w:rsidR="006E4532">
        <w:t>1.4</w:t>
      </w:r>
      <w:r w:rsidR="007D4C36">
        <w:fldChar w:fldCharType="end"/>
      </w:r>
      <w:r w:rsidR="00CC6106">
        <w:t>)</w:t>
      </w:r>
      <w:r>
        <w:t>.</w:t>
      </w:r>
      <w:r w:rsidR="00CC6106">
        <w:t xml:space="preserve"> These programs are thus located in the </w:t>
      </w:r>
      <w:r w:rsidR="007510DB">
        <w:t>Mos</w:t>
      </w:r>
      <w:r w:rsidR="00CC6106">
        <w:t>AT directory</w:t>
      </w:r>
      <w:r w:rsidR="006E171F">
        <w:t>,</w:t>
      </w:r>
      <w:r w:rsidR="00F562ED">
        <w:t xml:space="preserve"> while the remaining tools </w:t>
      </w:r>
      <w:r w:rsidR="0088655A">
        <w:t>are in</w:t>
      </w:r>
      <w:r w:rsidR="00F562ED">
        <w:t xml:space="preserve"> the other-tools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B02AC63"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8372BFF"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FD4818D" w:rsidR="00A810DF" w:rsidRDefault="00A810DF" w:rsidP="00BF19B4">
      <w:pPr>
        <w:pStyle w:val="ListParagraph"/>
        <w:numPr>
          <w:ilvl w:val="0"/>
          <w:numId w:val="19"/>
        </w:numPr>
        <w:jc w:val="both"/>
      </w:pPr>
      <w:r>
        <w:t xml:space="preserve">Identifying other molecules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57E8EC4"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7CB4FFA6" w14:textId="7B6D6816"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6E4532">
        <w:t>Chapter 3</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6E4532">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6E4532">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4" w:name="_Ref89280870"/>
      <w:bookmarkStart w:id="15" w:name="_Ref89280895"/>
      <w:r>
        <w:t xml:space="preserve"> </w:t>
      </w:r>
      <w:bookmarkStart w:id="16" w:name="_Toc114854580"/>
      <w:r w:rsidR="00645801">
        <w:t>Installation Instructions</w:t>
      </w:r>
      <w:bookmarkEnd w:id="16"/>
    </w:p>
    <w:p w14:paraId="6321EA85" w14:textId="3D74B7C8" w:rsidR="00F94A0C" w:rsidRDefault="00F94A0C" w:rsidP="00433355">
      <w:pPr>
        <w:spacing w:after="200"/>
        <w:jc w:val="both"/>
      </w:pPr>
      <w:r>
        <w:t>Dependencies: MPI</w:t>
      </w:r>
    </w:p>
    <w:p w14:paraId="26C2FC8F" w14:textId="3177FC97" w:rsidR="003451A6" w:rsidRDefault="00480333" w:rsidP="00433355">
      <w:pPr>
        <w:spacing w:after="200"/>
        <w:jc w:val="both"/>
      </w:pPr>
      <w:r>
        <w:t xml:space="preserve">MOSAICS </w:t>
      </w:r>
      <w:r w:rsidR="00530624">
        <w:t xml:space="preserve">may be installed </w:t>
      </w:r>
      <w:r w:rsidR="003451A6">
        <w:t xml:space="preserve">on a computing cluster </w:t>
      </w:r>
      <w:r w:rsidR="00530624">
        <w:t xml:space="preserve">using </w:t>
      </w:r>
      <w:r w:rsidR="00956EA0">
        <w:t xml:space="preserve">the following </w:t>
      </w:r>
      <w:r w:rsidR="003451A6">
        <w:t>CMake</w:t>
      </w:r>
      <w:r w:rsidR="00956EA0">
        <w:t xml:space="preserve"> recipe</w:t>
      </w:r>
      <w:r w:rsidR="00E14FB5">
        <w:t>:</w:t>
      </w:r>
      <w:r w:rsidR="00956EA0">
        <w:t xml:space="preserve"> </w:t>
      </w:r>
    </w:p>
    <w:p w14:paraId="1EB142EB" w14:textId="308EEE2B" w:rsidR="008D1251" w:rsidRPr="00C21BA0" w:rsidRDefault="00AD33A2" w:rsidP="00645801">
      <w:pPr>
        <w:rPr>
          <w:i/>
          <w:iCs/>
          <w:color w:val="000000" w:themeColor="text1"/>
        </w:rPr>
      </w:pPr>
      <w:r w:rsidRPr="00C21BA0">
        <w:rPr>
          <w:i/>
          <w:iCs/>
          <w:color w:val="000000" w:themeColor="text1"/>
        </w:rPr>
        <w:t xml:space="preserve">$ </w:t>
      </w:r>
      <w:r w:rsidR="008D1251" w:rsidRPr="00C21BA0">
        <w:rPr>
          <w:i/>
          <w:iCs/>
          <w:color w:val="000000" w:themeColor="text1"/>
        </w:rPr>
        <w:t>cd MOSAIC</w:t>
      </w:r>
      <w:r w:rsidR="00480333" w:rsidRPr="00C21BA0">
        <w:rPr>
          <w:i/>
          <w:iCs/>
          <w:color w:val="000000" w:themeColor="text1"/>
        </w:rPr>
        <w:t>S</w:t>
      </w:r>
    </w:p>
    <w:p w14:paraId="281B58A1" w14:textId="0323C0B8" w:rsidR="003451A6" w:rsidRPr="00C21BA0" w:rsidRDefault="00AD33A2" w:rsidP="00AD33A2">
      <w:pPr>
        <w:rPr>
          <w:i/>
          <w:iCs/>
          <w:color w:val="000000" w:themeColor="text1"/>
        </w:rPr>
      </w:pPr>
      <w:r w:rsidRPr="00C21BA0">
        <w:rPr>
          <w:i/>
          <w:iCs/>
          <w:color w:val="000000" w:themeColor="text1"/>
        </w:rPr>
        <w:t xml:space="preserve">$ </w:t>
      </w:r>
      <w:r w:rsidR="008D1251" w:rsidRPr="00C21BA0">
        <w:rPr>
          <w:i/>
          <w:iCs/>
          <w:color w:val="000000" w:themeColor="text1"/>
        </w:rPr>
        <w:t>mkdir build</w:t>
      </w:r>
    </w:p>
    <w:p w14:paraId="6C7186EC" w14:textId="310C271E" w:rsidR="0088655A" w:rsidRPr="00C21BA0" w:rsidRDefault="00AD33A2" w:rsidP="00AD33A2">
      <w:pPr>
        <w:rPr>
          <w:i/>
          <w:iCs/>
          <w:color w:val="000000" w:themeColor="text1"/>
        </w:rPr>
      </w:pPr>
      <w:r w:rsidRPr="00C21BA0">
        <w:rPr>
          <w:i/>
          <w:iCs/>
          <w:color w:val="000000" w:themeColor="text1"/>
        </w:rPr>
        <w:t xml:space="preserve">$ </w:t>
      </w:r>
      <w:r w:rsidR="0088655A" w:rsidRPr="00C21BA0">
        <w:rPr>
          <w:i/>
          <w:iCs/>
          <w:color w:val="000000" w:themeColor="text1"/>
        </w:rPr>
        <w:t>cmake src/</w:t>
      </w:r>
      <w:r w:rsidR="007510DB">
        <w:rPr>
          <w:i/>
          <w:iCs/>
          <w:color w:val="000000" w:themeColor="text1"/>
        </w:rPr>
        <w:t>Mos</w:t>
      </w:r>
      <w:r w:rsidR="0088655A" w:rsidRPr="00C21BA0">
        <w:rPr>
          <w:i/>
          <w:iCs/>
          <w:color w:val="000000" w:themeColor="text1"/>
        </w:rPr>
        <w:t>AT/programs/ -S . -B build/</w:t>
      </w:r>
    </w:p>
    <w:p w14:paraId="6B7D73A1" w14:textId="7C90B965" w:rsidR="0088655A" w:rsidRPr="00C21BA0" w:rsidRDefault="00AD33A2" w:rsidP="00433355">
      <w:pPr>
        <w:spacing w:after="200"/>
        <w:rPr>
          <w:i/>
          <w:iCs/>
          <w:color w:val="000000" w:themeColor="text1"/>
        </w:rPr>
      </w:pPr>
      <w:r w:rsidRPr="00C21BA0">
        <w:rPr>
          <w:i/>
          <w:iCs/>
          <w:color w:val="000000" w:themeColor="text1"/>
        </w:rPr>
        <w:t xml:space="preserve">$ </w:t>
      </w:r>
      <w:r w:rsidR="0088655A" w:rsidRPr="00C21BA0">
        <w:rPr>
          <w:i/>
          <w:iCs/>
          <w:color w:val="000000" w:themeColor="text1"/>
        </w:rPr>
        <w:t>cmake --build build/</w:t>
      </w:r>
    </w:p>
    <w:p w14:paraId="2DBBF23A" w14:textId="3203CAB5" w:rsidR="009878CE" w:rsidRPr="00433355" w:rsidRDefault="009878CE" w:rsidP="00433355">
      <w:pPr>
        <w:spacing w:after="200"/>
        <w:jc w:val="both"/>
      </w:pPr>
      <w:r w:rsidRPr="00433355">
        <w:t xml:space="preserve">Alternatively, the tools may </w:t>
      </w:r>
      <w:r w:rsidR="00EA2BBC" w:rsidRPr="00433355">
        <w:t xml:space="preserve">be </w:t>
      </w:r>
      <w:r w:rsidRPr="00433355">
        <w:t>installed using the install_commands file:</w:t>
      </w:r>
    </w:p>
    <w:p w14:paraId="5282E8AE" w14:textId="4D2B6F37" w:rsidR="009878CE" w:rsidRPr="00C21BA0" w:rsidRDefault="00AD33A2" w:rsidP="00433355">
      <w:pPr>
        <w:spacing w:after="200"/>
        <w:jc w:val="both"/>
        <w:rPr>
          <w:i/>
          <w:iCs/>
        </w:rPr>
      </w:pPr>
      <w:r w:rsidRPr="00C21BA0">
        <w:rPr>
          <w:i/>
          <w:iCs/>
        </w:rPr>
        <w:t xml:space="preserve">$ </w:t>
      </w:r>
      <w:r w:rsidR="009878CE" w:rsidRPr="00C21BA0">
        <w:rPr>
          <w:i/>
          <w:iCs/>
        </w:rPr>
        <w:t>sh install_commands</w:t>
      </w:r>
    </w:p>
    <w:p w14:paraId="344B04D9" w14:textId="1453014B" w:rsidR="00590042" w:rsidRPr="00433355" w:rsidRDefault="009878CE" w:rsidP="00433355">
      <w:pPr>
        <w:spacing w:after="200"/>
        <w:jc w:val="both"/>
      </w:pPr>
      <w:r w:rsidRPr="00433355">
        <w:lastRenderedPageBreak/>
        <w:t>Once completed</w:t>
      </w:r>
      <w:r w:rsidR="00091378" w:rsidRPr="00433355">
        <w:t xml:space="preserve">, the user can check that the installation was successful by displaying the help options for one of the programs. </w:t>
      </w:r>
      <w:r w:rsidR="00586795" w:rsidRPr="00586795">
        <w:t>Th</w:t>
      </w:r>
      <w:r w:rsidR="00586795">
        <w:t>is</w:t>
      </w:r>
      <w:r w:rsidR="00586795" w:rsidRPr="00586795">
        <w:t xml:space="preserve"> printing of help options</w:t>
      </w:r>
      <w:r w:rsidR="00091378" w:rsidRPr="00433355">
        <w:t xml:space="preserve"> is demonstrated in the following example</w:t>
      </w:r>
      <w:r w:rsidR="00E14FB5">
        <w:t>.</w:t>
      </w:r>
    </w:p>
    <w:p w14:paraId="7DF52E30" w14:textId="03A4B0EE" w:rsidR="00590042" w:rsidRPr="00C21BA0" w:rsidRDefault="00AD33A2" w:rsidP="00433355">
      <w:pPr>
        <w:spacing w:after="200"/>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590042" w:rsidRPr="00C21BA0">
        <w:rPr>
          <w:i/>
          <w:iCs/>
          <w:color w:val="000000" w:themeColor="text1"/>
        </w:rPr>
        <w:t>at_mpi -h</w:t>
      </w:r>
    </w:p>
    <w:p w14:paraId="0F783737" w14:textId="2B924642" w:rsidR="004279A9" w:rsidRPr="004279A9" w:rsidRDefault="00F1628B" w:rsidP="008A569C">
      <w:pPr>
        <w:pStyle w:val="Heading2"/>
      </w:pPr>
      <w:bookmarkStart w:id="17" w:name="_Ref92450375"/>
      <w:bookmarkStart w:id="18" w:name="_Ref92450396"/>
      <w:bookmarkStart w:id="19" w:name="_Ref92450415"/>
      <w:bookmarkStart w:id="20" w:name="_Ref92450442"/>
      <w:r>
        <w:t xml:space="preserve"> </w:t>
      </w:r>
      <w:bookmarkStart w:id="21" w:name="_Ref110328062"/>
      <w:bookmarkStart w:id="22" w:name="_Toc114854581"/>
      <w:r w:rsidR="002D3236">
        <w:t>The Trajectory Reader</w:t>
      </w:r>
      <w:r w:rsidR="007939E9">
        <w:t>/writer</w:t>
      </w:r>
      <w:r w:rsidR="00377DB6">
        <w:t xml:space="preserve"> </w:t>
      </w:r>
      <w:r w:rsidR="007510DB">
        <w:t>Mos</w:t>
      </w:r>
      <w:r w:rsidR="00BB21BB" w:rsidRPr="004279A9">
        <w:t>AT</w:t>
      </w:r>
      <w:bookmarkEnd w:id="5"/>
      <w:bookmarkEnd w:id="4"/>
      <w:bookmarkEnd w:id="10"/>
      <w:bookmarkEnd w:id="14"/>
      <w:bookmarkEnd w:id="15"/>
      <w:bookmarkEnd w:id="17"/>
      <w:bookmarkEnd w:id="18"/>
      <w:bookmarkEnd w:id="19"/>
      <w:bookmarkEnd w:id="20"/>
      <w:bookmarkEnd w:id="21"/>
      <w:bookmarkEnd w:id="22"/>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2ADAE319" w14:textId="3529EF2E"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46EF3">
        <w:t xml:space="preserve">). </w:t>
      </w:r>
    </w:p>
    <w:p w14:paraId="6D39E37C" w14:textId="236C431A" w:rsidR="0036213E" w:rsidRDefault="007510DB" w:rsidP="00AD33A2">
      <w:pPr>
        <w:ind w:firstLine="720"/>
        <w:jc w:val="both"/>
      </w:pPr>
      <w:r>
        <w:t>Mos</w:t>
      </w:r>
      <w:r w:rsidR="0036213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533BD7" w:rsidRPr="00892612">
        <w:instrText>GromAT</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533BD7" w:rsidRPr="00C81657">
        <w:instrText>GromAT</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533BD7" w:rsidRPr="00FD4DD7">
        <w:instrText>GromAT</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6E4532">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 With a trajectory and reference file specified, </w:t>
      </w:r>
      <w:r>
        <w:t>Mos</w:t>
      </w:r>
      <w:r w:rsidR="00533BD7">
        <w:t>AT</w:t>
      </w:r>
      <w:r w:rsidR="00533BD7">
        <w:fldChar w:fldCharType="begin"/>
      </w:r>
      <w:r w:rsidR="00533BD7">
        <w:instrText xml:space="preserve"> XE "</w:instrText>
      </w:r>
      <w:r w:rsidR="00533BD7" w:rsidRPr="00B7165E">
        <w:instrText>GromAT</w:instrText>
      </w:r>
      <w:r w:rsidR="00533BD7">
        <w:instrText xml:space="preserve">" </w:instrText>
      </w:r>
      <w:r w:rsidR="00533BD7">
        <w:fldChar w:fldCharType="end"/>
      </w:r>
      <w:r w:rsidR="00533BD7">
        <w:t xml:space="preserve"> </w:t>
      </w:r>
      <w:r w:rsidR="0036213E">
        <w:t>will r</w:t>
      </w:r>
      <w:r w:rsidR="00DF30F5">
        <w:t>ead each trajectory frame and extract the atomic 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533BD7" w:rsidRPr="00870113">
        <w:instrText>GromAT</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533BD7" w:rsidRPr="00557B40">
        <w:instrText>GromAT</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 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533BD7" w:rsidRPr="0082053C">
        <w:instrText>GromAT</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131629C0"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6E4532">
        <w:t xml:space="preserve">Figure </w:t>
      </w:r>
      <w:r w:rsidR="006E4532">
        <w:rPr>
          <w:noProof/>
        </w:rPr>
        <w:t>1</w:t>
      </w:r>
      <w:r w:rsidR="006E4532">
        <w:noBreakHyphen/>
      </w:r>
      <w:r w:rsidR="006E4532">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w:t>
      </w:r>
      <w:r w:rsidR="00586795" w:rsidRPr="00586795">
        <w:lastRenderedPageBreak/>
        <w:t>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6562D3AA" w:rsidR="00F56B9F" w:rsidRDefault="008E29C9" w:rsidP="00AD33A2">
      <w:pPr>
        <w:pStyle w:val="Caption"/>
        <w:jc w:val="both"/>
      </w:pPr>
      <w:bookmarkStart w:id="23" w:name="_Ref89409566"/>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w:t>
      </w:r>
      <w:r w:rsidR="00000000">
        <w:rPr>
          <w:noProof/>
        </w:rPr>
        <w:fldChar w:fldCharType="end"/>
      </w:r>
      <w:bookmarkEnd w:id="23"/>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02F32423" w:rsidR="000966BF" w:rsidRDefault="007510DB" w:rsidP="00644332">
      <w:pPr>
        <w:ind w:firstLine="360"/>
        <w:jc w:val="both"/>
      </w:pPr>
      <w:r>
        <w:t>Mos</w:t>
      </w:r>
      <w:r w:rsidR="003A2CC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eded with the .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This workaround reduces the time spent 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4F2818">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101B3081"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533BD7" w:rsidRPr="00B8316A">
        <w:instrText>GromAT</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533BD7" w:rsidRPr="003A3AE4">
        <w:instrText>GromAT</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r w:rsidR="00000000">
        <w:fldChar w:fldCharType="begin"/>
      </w:r>
      <w:r w:rsidR="00000000">
        <w:instrText xml:space="preserve"> REF _Ref42205716 \r </w:instrText>
      </w:r>
      <w:r w:rsidR="00000000">
        <w:fldChar w:fldCharType="separate"/>
      </w:r>
      <w:r w:rsidR="006E4532">
        <w:t>1.6</w:t>
      </w:r>
      <w:r w:rsidR="00000000">
        <w:fldChar w:fldCharType="end"/>
      </w:r>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w:t>
      </w:r>
      <w:r w:rsidR="00624884">
        <w:lastRenderedPageBreak/>
        <w:t>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533BD7" w:rsidRPr="003B1726">
        <w:instrText>GromAT</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58A82119"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533BD7" w:rsidRPr="004B3800">
        <w:instrText>GromAT</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6E4532">
        <w:t xml:space="preserve">Figure </w:t>
      </w:r>
      <w:r w:rsidR="006E4532">
        <w:rPr>
          <w:noProof/>
        </w:rPr>
        <w:t>1</w:t>
      </w:r>
      <w:r w:rsidR="006E4532">
        <w:noBreakHyphen/>
      </w:r>
      <w:r w:rsidR="006E4532">
        <w:rPr>
          <w:noProof/>
        </w:rPr>
        <w:t>2</w:t>
      </w:r>
      <w:r w:rsidR="00321D93">
        <w:fldChar w:fldCharType="end"/>
      </w:r>
      <w:r w:rsidR="00321D93">
        <w:t>)</w:t>
      </w:r>
      <w:r w:rsidR="00581C35">
        <w:t xml:space="preserve">. This </w:t>
      </w:r>
      <w:r w:rsidR="008F0DC9">
        <w:t xml:space="preserve">renumbering </w:t>
      </w:r>
      <w:r w:rsidR="00A57DA4">
        <w:t>guarantees</w:t>
      </w:r>
      <w:r w:rsidR="00581C35">
        <w:t xml:space="preserve"> 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581C35">
        <w:t xml:space="preserve">GROMACS indexes atoms </w:t>
      </w:r>
      <w:r w:rsidR="00F813AE">
        <w:t>up</w:t>
      </w:r>
      <w:r w:rsidR="00581C35">
        <w:t xml:space="preserve"> to 99,999 and residues to 9,999 before repeating the numbering</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Orientation</w:t>
      </w:r>
      <w:r w:rsidR="00590139">
        <w:t xml:space="preserve"> (section </w:t>
      </w:r>
      <w:r w:rsidR="00590139">
        <w:fldChar w:fldCharType="begin"/>
      </w:r>
      <w:r w:rsidR="00590139">
        <w:instrText xml:space="preserve"> REF _Ref91147237 \r \h </w:instrText>
      </w:r>
      <w:r w:rsidR="00590139">
        <w:fldChar w:fldCharType="separate"/>
      </w:r>
      <w:r w:rsidR="006E4532">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6E4532">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is to pass your reference file through </w:t>
      </w:r>
      <w:r w:rsidR="007510DB">
        <w:t>Mos</w:t>
      </w:r>
      <w:r w:rsidR="0004626B">
        <w:t>AT</w:t>
      </w:r>
      <w:r w:rsidR="00533BD7">
        <w:fldChar w:fldCharType="begin"/>
      </w:r>
      <w:r w:rsidR="00533BD7">
        <w:instrText xml:space="preserve"> XE "</w:instrText>
      </w:r>
      <w:r w:rsidR="00533BD7" w:rsidRPr="0097769D">
        <w:instrText>GromAT</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6B007A35"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lastRenderedPageBreak/>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24A10685" w:rsidR="00EB089B" w:rsidRDefault="008E29C9" w:rsidP="00AD33A2">
      <w:pPr>
        <w:pStyle w:val="Caption"/>
        <w:jc w:val="both"/>
      </w:pPr>
      <w:bookmarkStart w:id="24" w:name="_Ref89344576"/>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w:t>
      </w:r>
      <w:r w:rsidR="00000000">
        <w:rPr>
          <w:noProof/>
        </w:rPr>
        <w:fldChar w:fldCharType="end"/>
      </w:r>
      <w:bookmarkEnd w:id="24"/>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5" w:name="_Ref89329258"/>
      <w:r>
        <w:t xml:space="preserve"> </w:t>
      </w:r>
      <w:bookmarkStart w:id="26" w:name="_Toc114854582"/>
      <w:r w:rsidR="00AE7295">
        <w:t>Command Line Arguments</w:t>
      </w:r>
      <w:bookmarkEnd w:id="25"/>
      <w:bookmarkEnd w:id="26"/>
    </w:p>
    <w:p w14:paraId="7B570990" w14:textId="4DAC9CBA"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 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47AFBC7A" w:rsidR="00CA6C64" w:rsidRDefault="00CA6C64" w:rsidP="00E47D0E">
      <w:pPr>
        <w:spacing w:after="200"/>
        <w:jc w:val="both"/>
      </w:pPr>
      <w:r>
        <w:t>In th</w:t>
      </w:r>
      <w:r w:rsidR="00CA3C9C">
        <w:t>is example,</w:t>
      </w:r>
      <w:r>
        <w:t xml:space="preserve"> the trajectory file to be read is preceded with the -traj tag. Similarly, the reference and output files are preceded by the -ref and -o tags and the first and last frames to be extracted with the -b and -e tags. Note, the user can view a list of possible command line arguments by running the program and including the -h tag as follows. </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7A292F69"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 xml:space="preserve">If an </w:t>
      </w:r>
      <w:r w:rsidR="00160098">
        <w:lastRenderedPageBreak/>
        <w:t xml:space="preserve">argument is required but not provided by the user, then the program will report the error and terminate. 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27" w:name="_Ref42205716"/>
      <w:bookmarkStart w:id="28" w:name="_Ref42205734"/>
      <w:bookmarkStart w:id="29" w:name="_Ref42205775"/>
      <w:r>
        <w:t xml:space="preserve"> </w:t>
      </w:r>
      <w:bookmarkStart w:id="30" w:name="_Toc114854583"/>
      <w:r w:rsidR="00F93ED3" w:rsidRPr="007E4251">
        <w:t>Least Squares Fitting</w:t>
      </w:r>
      <w:bookmarkEnd w:id="27"/>
      <w:bookmarkEnd w:id="28"/>
      <w:bookmarkEnd w:id="29"/>
      <w:bookmarkEnd w:id="30"/>
    </w:p>
    <w:p w14:paraId="1D59206F" w14:textId="4193C277"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533BD7" w:rsidRPr="00013104">
        <w:instrText>GromAT</w:instrText>
      </w:r>
      <w:r w:rsidR="00533BD7">
        <w:instrText xml:space="preserve">" </w:instrText>
      </w:r>
      <w:r w:rsidR="00533BD7">
        <w:fldChar w:fldCharType="end"/>
      </w:r>
      <w:r w:rsidR="00272F25">
        <w:t xml:space="preserve">. Not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6E4532">
        <w:t>1.1</w:t>
      </w:r>
      <w:r>
        <w:fldChar w:fldCharType="end"/>
      </w:r>
      <w:r w:rsidR="00272F25">
        <w:t xml:space="preserve"> and the reader is encouraged to read th</w:t>
      </w:r>
      <w:r w:rsidR="006D7AD2">
        <w:t>at</w:t>
      </w:r>
      <w:r w:rsidR="00272F25">
        <w:t xml:space="preserve"> section before proceeding</w:t>
      </w:r>
      <w:r w:rsidR="00F93ED3">
        <w:t xml:space="preserve">. </w:t>
      </w:r>
    </w:p>
    <w:p w14:paraId="77234A7E" w14:textId="39AFA7E8" w:rsidR="00272F25" w:rsidRDefault="00272F25" w:rsidP="00E47D0E">
      <w:pPr>
        <w:spacing w:after="200"/>
        <w:ind w:firstLine="720"/>
        <w:jc w:val="both"/>
      </w:pPr>
      <w:r>
        <w:t xml:space="preserve">To use </w:t>
      </w:r>
      <w:r w:rsidR="00947DFD">
        <w:t xml:space="preserve">the </w:t>
      </w:r>
      <w:r>
        <w:t xml:space="preserve">least squares fitting procedur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533BD7" w:rsidRPr="00CF071A">
        <w:instrText>GromAT</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533BD7" w:rsidRPr="003B553F">
        <w:instrText>GromAT</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1E28B6EE"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GromAT" </w:instrText>
      </w:r>
      <w:r w:rsidR="00533BD7" w:rsidRPr="0073109A">
        <w:fldChar w:fldCharType="end"/>
      </w:r>
      <w:r w:rsidR="006D7AD2" w:rsidRPr="0073109A">
        <w:t xml:space="preserve"> using the -lsq tag. </w:t>
      </w:r>
      <w:r w:rsidR="006C7E19" w:rsidRPr="0073109A">
        <w:t>In addition to this</w:t>
      </w:r>
      <w:r w:rsidR="006D7AD2" w:rsidRPr="0073109A">
        <w:t xml:space="preserve">, least squares fitting requires a target structure for </w:t>
      </w:r>
      <w:r w:rsidR="006C7E19" w:rsidRPr="0073109A">
        <w:t>which the trajectory frames</w:t>
      </w:r>
      <w:r w:rsidR="006C7E19">
        <w:t xml:space="preserve"> are to be fit. This structure is indicated using the -lsq_r tag. Currently, there are two 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 xml:space="preserve">dimensional fit the user should use -lsq_d 3. However, GROMACS allows for a 2-dimensional fit (-lsq_d 2) in which the rotation is </w:t>
      </w:r>
      <w:r w:rsidR="007A3696">
        <w:t>made around</w:t>
      </w:r>
      <w:r w:rsidR="006C7E19">
        <w:t xml:space="preserve"> the z-axis only.</w:t>
      </w:r>
    </w:p>
    <w:p w14:paraId="6938F952" w14:textId="46756339"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6E4532">
        <w:t xml:space="preserve">Figure </w:t>
      </w:r>
      <w:r w:rsidR="006E4532">
        <w:rPr>
          <w:noProof/>
        </w:rPr>
        <w:t>1</w:t>
      </w:r>
      <w:r w:rsidR="006E4532">
        <w:noBreakHyphen/>
      </w:r>
      <w:r w:rsidR="006E4532">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 xml:space="preserve">centered at the origin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w:t>
      </w:r>
      <w:r w:rsidR="005742E6">
        <w:lastRenderedPageBreak/>
        <w:t xml:space="preserve">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3B9C4906" w:rsidR="00996FDB" w:rsidRDefault="00996FDB" w:rsidP="0073109A">
      <w:pPr>
        <w:spacing w:before="200"/>
        <w:jc w:val="both"/>
      </w:pPr>
      <w:r>
        <w:t>Despite these differences, both options should result in a good fit. Once the system is centered at the origin a rotation matrix is applied and the system rotated. Then, in a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108296EB" w:rsidR="00696533" w:rsidRDefault="00696533" w:rsidP="00E47D0E">
      <w:pPr>
        <w:spacing w:after="200"/>
        <w:ind w:firstLine="720"/>
        <w:jc w:val="both"/>
      </w:pPr>
      <w:r>
        <w:t xml:space="preserve">Not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14827119" w:rsidR="00996FDB" w:rsidRDefault="00696533" w:rsidP="00E47D0E">
      <w:pPr>
        <w:spacing w:after="200"/>
        <w:jc w:val="both"/>
      </w:pPr>
      <w:r>
        <w:t xml:space="preserve">In the example abo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533BD7" w:rsidRPr="00A567E1">
        <w:instrText>GromAT</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 system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lastRenderedPageBreak/>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2559B252" w:rsidR="00F93ED3" w:rsidRDefault="00F93ED3" w:rsidP="00433355">
      <w:pPr>
        <w:pStyle w:val="Caption"/>
        <w:jc w:val="both"/>
      </w:pPr>
      <w:bookmarkStart w:id="31" w:name="_Ref42083671"/>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3</w:t>
      </w:r>
      <w:r w:rsidR="00000000">
        <w:rPr>
          <w:noProof/>
        </w:rPr>
        <w:fldChar w:fldCharType="end"/>
      </w:r>
      <w:bookmarkEnd w:id="31"/>
      <w:r>
        <w:t xml:space="preserve"> </w:t>
      </w:r>
      <w:r w:rsidRPr="0094391F">
        <w:t xml:space="preserve">Least Squares Fitting protocol used by GROMACS.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2" w:name="_Toc114854584"/>
      <w:r w:rsidR="00F67867">
        <w:t>Selection Cards</w:t>
      </w:r>
      <w:bookmarkEnd w:id="32"/>
      <w:r w:rsidR="00746F42">
        <w:t xml:space="preserve"> </w:t>
      </w:r>
    </w:p>
    <w:p w14:paraId="45999F93" w14:textId="4EF58D78"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 as i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7777777" w:rsidR="00433355" w:rsidRDefault="00DB1520" w:rsidP="009F351C">
      <w:pPr>
        <w:spacing w:before="200"/>
        <w:jc w:val="both"/>
      </w:pPr>
      <w:r>
        <w:t xml:space="preserve">In the example </w:t>
      </w:r>
      <w:r w:rsidR="00984452">
        <w:t xml:space="preserve">considered </w:t>
      </w:r>
      <w:r>
        <w:t xml:space="preserve">her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6CCC0F34"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 xml:space="preserve">atom selections are simple. However, some analysis requires greater flexibility than others. For example, the computation of the lipid-solvent contacts lets the user define the lipid atoms participating the in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w:t>
      </w:r>
      <w:r w:rsidR="00EC3B05">
        <w:lastRenderedPageBreak/>
        <w:t xml:space="preserve">determined during the software development. In contrast, the number of rows may generally vary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453CC900" w14:textId="26B1CC65" w:rsidR="00EC3B05" w:rsidRPr="00EC3B05" w:rsidRDefault="00EC3B05" w:rsidP="00433355">
      <w:pPr>
        <w:pStyle w:val="Caption"/>
        <w:jc w:val="both"/>
      </w:pPr>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4</w:t>
      </w:r>
      <w:r w:rsidR="00000000">
        <w:rPr>
          <w:noProof/>
        </w:rPr>
        <w:fldChar w:fldCharType="end"/>
      </w:r>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D77E59" w14:textId="67253F19" w:rsidR="0071044E" w:rsidRPr="000C5982" w:rsidRDefault="00F1628B" w:rsidP="004279A9">
      <w:pPr>
        <w:pStyle w:val="Heading2"/>
      </w:pPr>
      <w:r>
        <w:t xml:space="preserve"> </w:t>
      </w:r>
      <w:bookmarkStart w:id="33" w:name="_Toc114854585"/>
      <w:r w:rsidR="0071044E" w:rsidRPr="000C5982">
        <w:t>Leaflet Finder</w:t>
      </w:r>
      <w:bookmarkEnd w:id="33"/>
      <w:r w:rsidR="00302A54" w:rsidRPr="000C5982">
        <w:t xml:space="preserve"> </w:t>
      </w:r>
    </w:p>
    <w:p w14:paraId="551FD642" w14:textId="77777777"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 xml:space="preserve">The program then assumes that no lipids flip over the course of the trajectory. If this is not the case </w:t>
      </w:r>
      <w:r w:rsidR="00415C60">
        <w:t>an iterative procedure</w:t>
      </w:r>
      <w:r w:rsidR="00B959EF">
        <w:t xml:space="preserve"> may be required</w:t>
      </w:r>
      <w:r w:rsidR="00415C60">
        <w:t xml:space="preserve"> (not yet supported)</w:t>
      </w:r>
      <w:r w:rsidR="00B959EF">
        <w:t xml:space="preserve">. </w:t>
      </w:r>
    </w:p>
    <w:p w14:paraId="63F28616" w14:textId="2A44DA50" w:rsidR="000348A3" w:rsidRDefault="003B1395" w:rsidP="007F4556">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6E4532">
        <w:t xml:space="preserve">Figure </w:t>
      </w:r>
      <w:r w:rsidR="006E4532">
        <w:rPr>
          <w:noProof/>
        </w:rPr>
        <w:t>1</w:t>
      </w:r>
      <w:r w:rsidR="006E4532">
        <w:noBreakHyphen/>
      </w:r>
      <w:r w:rsidR="006E4532">
        <w:rPr>
          <w:noProof/>
        </w:rPr>
        <w:t>6</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leaflet finder is likely to work. </w:t>
      </w:r>
      <w:r w:rsidR="00B5674A">
        <w:t xml:space="preserve">Of course, it is best practice to confirm that the leaflets have been correctly identified. This may be done by including the -lf_pdb command line argument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6E4532">
        <w:t xml:space="preserve">Figure </w:t>
      </w:r>
      <w:r w:rsidR="006E4532">
        <w:rPr>
          <w:noProof/>
        </w:rPr>
        <w:t>1</w:t>
      </w:r>
      <w:r w:rsidR="006E4532">
        <w:noBreakHyphen/>
      </w:r>
      <w:r w:rsidR="006E4532">
        <w:rPr>
          <w:noProof/>
        </w:rPr>
        <w:t>5</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lastRenderedPageBreak/>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18">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19">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437A8C30" w:rsidR="002D5910" w:rsidRDefault="0034039B" w:rsidP="0034039B">
      <w:pPr>
        <w:pStyle w:val="Caption"/>
        <w:jc w:val="both"/>
      </w:pPr>
      <w:bookmarkStart w:id="34" w:name="_Ref42083224"/>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5</w:t>
      </w:r>
      <w:r w:rsidR="00000000">
        <w:rPr>
          <w:noProof/>
        </w:rPr>
        <w:fldChar w:fldCharType="end"/>
      </w:r>
      <w:bookmarkEnd w:id="34"/>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470ABE26" w:rsidR="008C162C" w:rsidRDefault="002D5910" w:rsidP="007F4556">
      <w:pPr>
        <w:spacing w:after="200"/>
        <w:jc w:val="both"/>
      </w:pPr>
      <w:r>
        <w:t xml:space="preserve">It is also standard for programs using 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1A846D7B" w:rsidR="00FF18E9" w:rsidRDefault="006C7C77" w:rsidP="007F4556">
      <w:pPr>
        <w:spacing w:after="200"/>
        <w:jc w:val="both"/>
      </w:pPr>
      <w:r>
        <w:t xml:space="preserve">In the example above leaflet finder selected the upper leaflet, identified the types </w:t>
      </w:r>
      <w:r w:rsidR="00EB2CB6">
        <w:t xml:space="preserve">of </w:t>
      </w:r>
      <w:r>
        <w:t xml:space="preserve">lipids making the leaflet and counted the number of lipids for each type. This information can be used to check that leaflet finder is working correctly. For example, if leaflet finder fails to identify one of the lipid types in your </w:t>
      </w:r>
      <w:r w:rsidR="00EB2CB6">
        <w:t>system,</w:t>
      </w:r>
      <w:r>
        <w:t xml:space="preserve"> then that lipid will not be included in the report. </w:t>
      </w:r>
      <w:r w:rsidR="00A01B87">
        <w:t>We</w:t>
      </w:r>
      <w:r w:rsidR="00835547">
        <w:t xml:space="preserve"> note that</w:t>
      </w:r>
      <w:r>
        <w:t xml:space="preserve"> l</w:t>
      </w:r>
      <w:r w:rsidR="00B5674A">
        <w:t>eaflet finder comes with several common lipid types pre-programmed</w:t>
      </w:r>
      <w:r w:rsidR="00EB2CB6">
        <w:t xml:space="preserve"> and additional lipids may be added </w:t>
      </w:r>
      <w:r w:rsidR="00200AD0">
        <w:t>by construction of</w:t>
      </w:r>
      <w:r w:rsidR="00EB2CB6">
        <w:t xml:space="preserve"> a </w:t>
      </w:r>
      <w:r w:rsidR="00200AD0">
        <w:t xml:space="preserve">parameter file. The new </w:t>
      </w:r>
      <w:r w:rsidR="00835547">
        <w:t>lipid types</w:t>
      </w:r>
      <w:r w:rsidR="00200AD0">
        <w:t xml:space="preserve"> are provided by the user</w:t>
      </w:r>
      <w:r w:rsidR="00FF18E9">
        <w:t xml:space="preserve"> using the -lf_prm </w:t>
      </w:r>
      <w:r w:rsidR="00200AD0">
        <w:t>command line argument</w:t>
      </w:r>
      <w:r w:rsidR="00FF18E9">
        <w:t>. An example is 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43AE8B31" w:rsidR="0034039B" w:rsidRDefault="00FF18E9" w:rsidP="007F4556">
      <w:pPr>
        <w:spacing w:after="200"/>
        <w:jc w:val="both"/>
      </w:pPr>
      <w:r>
        <w:t xml:space="preserve">In the example abo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A6492E">
        <w:t xml:space="preserve"> while</w:t>
      </w:r>
      <w:r>
        <w:t xml:space="preserve"> </w:t>
      </w:r>
      <w:r w:rsidR="00A6492E">
        <w:t>c</w:t>
      </w:r>
      <w:r>
        <w:t xml:space="preserve">olumns 2 and 3 give the atom names for the head and tail atoms respectively (tail 1). Columns 4 and 5 give the head and tail atoms for the second tail of the lipid. </w:t>
      </w:r>
      <w:r w:rsidR="00A6492E">
        <w:t xml:space="preserve">This brings us to an important point. </w:t>
      </w:r>
      <w:r>
        <w:t xml:space="preserve">With leaflet finder, both tails are analyzed, and </w:t>
      </w:r>
      <w:r w:rsidR="00A85027">
        <w:sym w:font="Symbol" w:char="F044"/>
      </w:r>
      <w:r w:rsidR="00A85027">
        <w:t>Z</w:t>
      </w:r>
      <w:r>
        <w:t xml:space="preserve"> measured for each. T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 xml:space="preserve">reduce errors caused by splaying of the tails where it is possible for </w:t>
      </w:r>
      <w:r w:rsidR="00835547">
        <w:t>one of the</w:t>
      </w:r>
      <w:r>
        <w:t xml:space="preserve"> tail</w:t>
      </w:r>
      <w:r w:rsidR="00835547">
        <w:t>s</w:t>
      </w:r>
      <w:r>
        <w:t xml:space="preserve"> to curl back toward the lipid head</w:t>
      </w:r>
      <w:r w:rsidR="00A85027">
        <w:t xml:space="preserve"> group</w:t>
      </w:r>
      <w:r>
        <w:t>. In this case the z-coordinate could be</w:t>
      </w:r>
      <w:r w:rsidR="00A85027">
        <w:t>come</w:t>
      </w:r>
      <w:r>
        <w:t xml:space="preserve"> greater than </w:t>
      </w:r>
      <w:r w:rsidR="006E5467">
        <w:t xml:space="preserve">that of </w:t>
      </w:r>
      <w:r>
        <w:t>the head atom</w:t>
      </w:r>
      <w:r w:rsidR="00A85027">
        <w:t>,</w:t>
      </w:r>
      <w:r>
        <w:t xml:space="preserve"> for example in the upper leaflet. This would cause an </w:t>
      </w:r>
      <w:r>
        <w:lastRenderedPageBreak/>
        <w:t xml:space="preserve">improper leaflet assignment. However, it is unlikely for both tails to </w:t>
      </w:r>
      <w:r w:rsidR="006E5467">
        <w:t>do this</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6E4532">
        <w:t xml:space="preserve">Figure </w:t>
      </w:r>
      <w:r w:rsidR="006E4532">
        <w:rPr>
          <w:noProof/>
        </w:rPr>
        <w:t>1</w:t>
      </w:r>
      <w:r w:rsidR="006E4532">
        <w:noBreakHyphen/>
      </w:r>
      <w:r w:rsidR="006E4532">
        <w:rPr>
          <w:noProof/>
        </w:rPr>
        <w:t>6</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0">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3E471495" w:rsidR="0045798D" w:rsidRDefault="0045798D" w:rsidP="007F4556">
      <w:pPr>
        <w:pStyle w:val="Caption"/>
        <w:jc w:val="both"/>
      </w:pPr>
      <w:bookmarkStart w:id="35" w:name="_Ref46142556"/>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6</w:t>
      </w:r>
      <w:r w:rsidR="00000000">
        <w:rPr>
          <w:noProof/>
        </w:rPr>
        <w:fldChar w:fldCharType="end"/>
      </w:r>
      <w:bookmarkEnd w:id="35"/>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02A306E2" w:rsidR="000348A3" w:rsidRDefault="00AA0AC6" w:rsidP="007F4556">
      <w:pPr>
        <w:spacing w:after="200"/>
        <w:ind w:firstLine="720"/>
        <w:jc w:val="both"/>
      </w:pPr>
      <w:r>
        <w:t>As a final n</w:t>
      </w:r>
      <w:r w:rsidR="006C7C77">
        <w:t xml:space="preserve">ote, 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To check if </w:t>
      </w:r>
      <w:r w:rsidR="006E5467">
        <w:t>a</w:t>
      </w:r>
      <w:r w:rsidR="006C7C77">
        <w:t xml:space="preserve"> </w:t>
      </w:r>
      <w:r w:rsidR="006E5467">
        <w:t>MOSAIC</w:t>
      </w:r>
      <w:r w:rsidR="00E3693E">
        <w:t>S</w:t>
      </w:r>
      <w:r w:rsidR="006C7C77">
        <w:t xml:space="preserve"> </w:t>
      </w:r>
      <w:r w:rsidR="006E5467">
        <w:t>tool</w:t>
      </w:r>
      <w:r w:rsidR="006C7C77">
        <w:t xml:space="preserve"> includes leaflet finder</w:t>
      </w:r>
      <w:r w:rsidR="006E5467">
        <w:t xml:space="preserve"> the user can</w:t>
      </w:r>
      <w:r w:rsidR="006C7C77">
        <w:t xml:space="preserve"> type the program name </w:t>
      </w:r>
      <w:r w:rsidR="006E5467">
        <w:t xml:space="preserve">along </w:t>
      </w:r>
      <w:r w:rsidR="006C7C77">
        <w:t xml:space="preserve">with the -h tag. This will print to screen a list of the command line arguments for that program. </w:t>
      </w:r>
      <w:r w:rsidR="006E5467">
        <w:t>Then, a</w:t>
      </w:r>
      <w:r w:rsidR="006C7C77">
        <w:t xml:space="preserve">ny program using leaflet finder will contain a -leaf and -lf_pdb argument. </w:t>
      </w:r>
      <w:r w:rsidR="006E5467">
        <w:t>These arguments are</w:t>
      </w:r>
      <w:r w:rsidR="006C7C77">
        <w:t xml:space="preserve"> used to specify </w:t>
      </w:r>
      <w:r w:rsidR="006E5467">
        <w:t>the</w:t>
      </w:r>
      <w:r w:rsidR="006C7C77">
        <w:t xml:space="preserve"> leaflet used in the analysis (0:both, 1:upper, 2:lower) and the name of th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36" w:name="_Ref42205888"/>
      <w:r>
        <w:t xml:space="preserve"> </w:t>
      </w:r>
      <w:bookmarkStart w:id="37" w:name="_Toc114854586"/>
      <w:r w:rsidR="000348A3" w:rsidRPr="000C5982">
        <w:t xml:space="preserve">Protein </w:t>
      </w:r>
      <w:r w:rsidR="000348A3" w:rsidRPr="004279A9">
        <w:rPr>
          <w:rStyle w:val="Heading2Char"/>
        </w:rPr>
        <w:t>Finder</w:t>
      </w:r>
      <w:bookmarkEnd w:id="36"/>
      <w:bookmarkEnd w:id="37"/>
    </w:p>
    <w:p w14:paraId="217C3FF3" w14:textId="24BC28A7" w:rsidR="00982AF1" w:rsidRDefault="00182E51" w:rsidP="007F4556">
      <w:pPr>
        <w:spacing w:after="200"/>
        <w:jc w:val="both"/>
      </w:pPr>
      <w:r>
        <w:t xml:space="preserve">For some </w:t>
      </w:r>
      <w:r w:rsidR="00845650">
        <w:t>computations</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6E4532">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 xml:space="preserve">between the lipids and other molecules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Protein finder </w:t>
      </w:r>
      <w:r w:rsidR="00066163">
        <w:t>works by</w:t>
      </w:r>
      <w:r>
        <w:t xml:space="preserve"> compar</w:t>
      </w:r>
      <w:r w:rsidR="00066163">
        <w:t>ing</w:t>
      </w:r>
      <w:r>
        <w:t xml:space="preserve"> the residue names for the system with a list of pre-programmed amino acid names</w:t>
      </w:r>
      <w:r w:rsidR="00F33CB4">
        <w:t xml:space="preserve">. </w:t>
      </w:r>
      <w:r w:rsidR="00066163">
        <w:lastRenderedPageBreak/>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567683D5" w:rsidR="00F33CB4" w:rsidRDefault="000C5C12" w:rsidP="007F4556">
      <w:pPr>
        <w:spacing w:after="200"/>
        <w:jc w:val="both"/>
      </w:pPr>
      <w:r>
        <w:t xml:space="preserve">Output included in the report includes the residue types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not recognized by 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6016EAED" w:rsidR="00AE5BF9" w:rsidRDefault="00F33CB4" w:rsidP="007F4556">
      <w:pPr>
        <w:spacing w:after="200"/>
        <w:jc w:val="both"/>
      </w:pPr>
      <w:r>
        <w:t xml:space="preserve">In the example </w:t>
      </w:r>
      <w:r w:rsidR="002514AF">
        <w:t>here</w:t>
      </w:r>
      <w:r>
        <w:t xml:space="preserve"> several histidine types are added to the protein finder. </w:t>
      </w:r>
    </w:p>
    <w:p w14:paraId="2C7C312C" w14:textId="6788305D" w:rsidR="000348A3" w:rsidRPr="000C5982" w:rsidRDefault="00F1628B" w:rsidP="004279A9">
      <w:pPr>
        <w:pStyle w:val="Heading2"/>
      </w:pPr>
      <w:r>
        <w:lastRenderedPageBreak/>
        <w:t xml:space="preserve"> </w:t>
      </w:r>
      <w:bookmarkStart w:id="38" w:name="_Toc114854587"/>
      <w:r w:rsidR="000348A3" w:rsidRPr="000C5982">
        <w:t>Solvent Finder</w:t>
      </w:r>
      <w:bookmarkEnd w:id="38"/>
    </w:p>
    <w:p w14:paraId="56F2C1E0" w14:textId="5D0AB8DD"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6E4532">
        <w:t>1.9</w:t>
      </w:r>
      <w:r w:rsidR="00CD0E15">
        <w:fldChar w:fldCharType="end"/>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6E4532">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 or tails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Solvent finder works </w:t>
      </w:r>
      <w:r w:rsidR="00C760A0">
        <w:t>like</w:t>
      </w:r>
      <w:r>
        <w:t xml:space="preserve"> protein finder and compares residue names with a list of pre-programmed water </w:t>
      </w:r>
      <w:r w:rsidR="00C760A0">
        <w:t>types</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09A8B347" w:rsidR="000A6EAC" w:rsidRDefault="000A6EAC" w:rsidP="004110C6">
            <w:pPr>
              <w:jc w:val="both"/>
            </w:pPr>
            <w:r>
              <w:t>There are    879 atoms, 430 molecules and 20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32FF39A4"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39" w:name="_Ref90969330"/>
      <w:bookmarkStart w:id="40" w:name="_Ref90970721"/>
      <w:r>
        <w:t xml:space="preserve"> </w:t>
      </w:r>
      <w:bookmarkStart w:id="41" w:name="_Ref92468245"/>
      <w:bookmarkStart w:id="42" w:name="_Ref92469044"/>
      <w:bookmarkStart w:id="43" w:name="_Ref92469227"/>
      <w:bookmarkStart w:id="44" w:name="_Toc114854588"/>
      <w:r w:rsidR="00BB64AA">
        <w:t xml:space="preserve">Computing Averages using </w:t>
      </w:r>
      <w:r w:rsidR="005851DC">
        <w:t xml:space="preserve">Grid </w:t>
      </w:r>
      <w:r w:rsidR="005851DC" w:rsidRPr="005851DC">
        <w:t>Interpolat</w:t>
      </w:r>
      <w:r w:rsidR="00BB64AA">
        <w:t>ion</w:t>
      </w:r>
      <w:bookmarkEnd w:id="39"/>
      <w:bookmarkEnd w:id="40"/>
      <w:bookmarkEnd w:id="41"/>
      <w:bookmarkEnd w:id="42"/>
      <w:bookmarkEnd w:id="43"/>
      <w:bookmarkEnd w:id="44"/>
      <w:r w:rsidR="005851DC" w:rsidRPr="005851DC">
        <w:t xml:space="preserve"> </w:t>
      </w:r>
    </w:p>
    <w:p w14:paraId="28DAAF7D" w14:textId="11F36DFC" w:rsidR="00C915A1" w:rsidRDefault="00466CDF" w:rsidP="007F4556">
      <w:pPr>
        <w:spacing w:after="200"/>
        <w:jc w:val="both"/>
      </w:pPr>
      <w:r>
        <w:t xml:space="preserve">Here we briefly introduce the grid-based averaging procedure used by MOSAICS. This theory is provided in greater detail in ref? and the reader is encouraged to read that paper. However, we add to that description important details for using the tools. To begin let us consider the characterization of a lipid bilayer in relation to an embedded protein. </w:t>
      </w:r>
      <w:r w:rsidR="000A184B">
        <w:t xml:space="preserve">More specifically, we are interested in any observable f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w:t>
      </w:r>
      <w:r w:rsidR="007F411C">
        <w:lastRenderedPageBreak/>
        <w:t>constraint</w:t>
      </w:r>
      <w:r w:rsidR="00921C37">
        <w:t xml:space="preserve">, a lipid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construction of a 2-dimensional lattice. The bilayer is then characterized </w:t>
      </w:r>
      <w:r w:rsidR="000A0918">
        <w:t>at each grid point</w:t>
      </w:r>
      <w:r w:rsidR="00CB18E8">
        <w:t xml:space="preserve"> </w:t>
      </w:r>
      <w:r w:rsidR="001B759D">
        <w:t>i,</w:t>
      </w:r>
      <w:r w:rsidR="00CB18E8">
        <w:t>j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6E4532">
        <w:t xml:space="preserve">Figure </w:t>
      </w:r>
      <w:r w:rsidR="006E4532">
        <w:rPr>
          <w:noProof/>
        </w:rPr>
        <w:t>1</w:t>
      </w:r>
      <w:r w:rsidR="006E4532">
        <w:noBreakHyphen/>
      </w:r>
      <w:r w:rsidR="006E4532">
        <w:rPr>
          <w:noProof/>
        </w:rPr>
        <w:t>7</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6E4532">
        <w:t xml:space="preserve">Figure </w:t>
      </w:r>
      <w:r w:rsidR="006E4532">
        <w:rPr>
          <w:noProof/>
        </w:rPr>
        <w:t>1</w:t>
      </w:r>
      <w:r w:rsidR="006E4532">
        <w:noBreakHyphen/>
      </w:r>
      <w:r w:rsidR="006E4532">
        <w:rPr>
          <w:noProof/>
        </w:rPr>
        <w:t>7</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1D1DBA26"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 xml:space="preserve">t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68C9C1DE" w:rsidR="00E81903" w:rsidRDefault="001D6C33" w:rsidP="007F4556">
      <w:pPr>
        <w:pStyle w:val="Caption"/>
        <w:jc w:val="both"/>
      </w:pPr>
      <w:bookmarkStart w:id="45" w:name="_Ref42083401"/>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7</w:t>
      </w:r>
      <w:r w:rsidR="00000000">
        <w:rPr>
          <w:noProof/>
        </w:rPr>
        <w:fldChar w:fldCharType="end"/>
      </w:r>
      <w:bookmarkEnd w:id="45"/>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43497F7B"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6E4532">
        <w:t xml:space="preserve">Figure </w:t>
      </w:r>
      <w:r w:rsidR="006E4532">
        <w:rPr>
          <w:noProof/>
        </w:rPr>
        <w:t>1</w:t>
      </w:r>
      <w:r w:rsidR="006E4532">
        <w:noBreakHyphen/>
      </w:r>
      <w:r w:rsidR="006E4532">
        <w:rPr>
          <w:noProof/>
        </w:rPr>
        <w:t>7</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7E25F5EF"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m</w:t>
      </w:r>
      <w:r w:rsidR="005C5DEA">
        <w:t xml:space="preserve"> and</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Pr>
          <w:rFonts w:eastAsiaTheme="minorEastAsia"/>
        </w:rPr>
        <w:t xml:space="preserve"> and the </w:t>
      </w:r>
      <w:r>
        <w:rPr>
          <w:rFonts w:eastAsiaTheme="minorEastAsia"/>
        </w:rPr>
        <w:lastRenderedPageBreak/>
        <w:t>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33B143D5"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 where G is the total number of lattice points and N is the number of lipids. For high resolution analysis of biologically significant systems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and we may ignore lipids beyond a threshold distance</w:t>
      </w:r>
      <w:r w:rsidR="00F45A01">
        <w:t xml:space="preserve"> (r)</w:t>
      </w:r>
      <w:r>
        <w:t>. If this method is implemented by scanning over each grid point, then a 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 thus reducing the number of distance calculations for each lipid to 4r</w:t>
      </w:r>
      <w:r w:rsidRPr="00714BC9">
        <w:rPr>
          <w:vertAlign w:val="superscript"/>
        </w:rPr>
        <w:t>2</w:t>
      </w:r>
      <w:r>
        <w:t>/</w:t>
      </w:r>
      <w:r>
        <w:sym w:font="Symbol" w:char="F044"/>
      </w:r>
      <w:r w:rsidRPr="003519B6">
        <w:rPr>
          <w:vertAlign w:val="superscript"/>
        </w:rPr>
        <w:t>2</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6E4532">
        <w:t xml:space="preserve">Figure </w:t>
      </w:r>
      <w:r w:rsidR="006E4532">
        <w:rPr>
          <w:noProof/>
        </w:rPr>
        <w:t>1</w:t>
      </w:r>
      <w:r w:rsidR="006E4532">
        <w:noBreakHyphen/>
      </w:r>
      <w:r w:rsidR="006E4532">
        <w:rPr>
          <w:noProof/>
        </w:rPr>
        <w:t>8</w:t>
      </w:r>
      <w:r>
        <w:fldChar w:fldCharType="end"/>
      </w:r>
      <w:r>
        <w:t xml:space="preserve">). For MOSAICS tools, this latter approach is taken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lastRenderedPageBreak/>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1B6215B4" w:rsidR="00AD02DC" w:rsidRDefault="00EB4E6E" w:rsidP="007F4556">
      <w:pPr>
        <w:pStyle w:val="Caption"/>
        <w:jc w:val="both"/>
      </w:pPr>
      <w:bookmarkStart w:id="46" w:name="_Ref90917244"/>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8</w:t>
      </w:r>
      <w:r w:rsidR="00000000">
        <w:rPr>
          <w:noProof/>
        </w:rPr>
        <w:fldChar w:fldCharType="end"/>
      </w:r>
      <w:bookmarkEnd w:id="46"/>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4E0E8C62" w:rsidR="000B0C14" w:rsidRPr="000B0C14" w:rsidRDefault="0069423A" w:rsidP="007F4556">
      <w:pPr>
        <w:spacing w:after="200"/>
        <w:ind w:firstLine="720"/>
        <w:jc w:val="both"/>
      </w:pPr>
      <w:r>
        <w:t xml:space="preserve">As was mentioned previously, weighted data is deposited to the grid around each lipid. It is therefore necessary to select a point in </w:t>
      </w:r>
      <w:r w:rsidR="00F7044F">
        <w:t>XY</w:t>
      </w:r>
      <w:r>
        <w:t xml:space="preserve"> to represent the lipids position. This could be taken as the center of mass of the lipid or one of the atoms making the head group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 and we recommend the carbon atoms of the glycosidic linkages or their coarse-grained counterparts.  In addition to this, the user must specify a cutoff radius </w:t>
      </w:r>
      <w:r w:rsidR="00114345">
        <w:t xml:space="preserve">(r) </w:t>
      </w:r>
      <w:r>
        <w:t xml:space="preserve">using the -r command line argument. Currently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lastRenderedPageBreak/>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00DADAB2" w:rsidR="00484E70" w:rsidRDefault="00982DBC" w:rsidP="007F4556">
      <w:pPr>
        <w:pStyle w:val="Caption"/>
        <w:jc w:val="both"/>
      </w:pPr>
      <w:bookmarkStart w:id="47" w:name="_Ref42083452"/>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9</w:t>
      </w:r>
      <w:r w:rsidR="00000000">
        <w:rPr>
          <w:noProof/>
        </w:rPr>
        <w:fldChar w:fldCharType="end"/>
      </w:r>
      <w:bookmarkEnd w:id="47"/>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33EEB1B2" w:rsidR="00963035" w:rsidRDefault="008C638D" w:rsidP="00B33534">
      <w:pPr>
        <w:spacing w:before="200"/>
        <w:jc w:val="both"/>
      </w:pPr>
      <w:r>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6E4532">
        <w:rPr>
          <w:rFonts w:eastAsiaTheme="minorEastAsia"/>
        </w:rPr>
        <w:t>1.13</w:t>
      </w:r>
      <w:r w:rsidR="00BC135A">
        <w:rPr>
          <w:rFonts w:eastAsiaTheme="minorEastAsia"/>
        </w:rPr>
        <w:fldChar w:fldCharType="end"/>
      </w:r>
      <w:r>
        <w:rPr>
          <w:rFonts w:eastAsiaTheme="minorEastAsia"/>
        </w:rPr>
        <w:t xml:space="preserve">. </w:t>
      </w:r>
      <w:r w:rsidR="00010511">
        <w:rPr>
          <w:rFonts w:eastAsiaTheme="minorEastAsia"/>
        </w:rPr>
        <w:t xml:space="preserve">In either cases, insignificant lattice points are marked with a value of “NaN” in the resulting grid data. </w:t>
      </w:r>
    </w:p>
    <w:p w14:paraId="5B2CAB84" w14:textId="671F8CEB"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s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 xml:space="preserve">resolution may be set with the -APS tag </w:t>
      </w:r>
      <w:r>
        <w:t>which is short for “</w:t>
      </w:r>
      <w:r w:rsidR="00865082">
        <w:t>area per square</w:t>
      </w:r>
      <w:r>
        <w:t>”</w:t>
      </w:r>
      <w:r w:rsidR="00865082">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from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 xml:space="preserve">he overall size of the grid may be taken from the initial box at frame zero or the user may specify the dimensions </w:t>
      </w:r>
      <w:r w:rsidR="00865082">
        <w:lastRenderedPageBreak/>
        <w:t xml:space="preserve">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 </w:t>
      </w:r>
      <w:r w:rsidR="0001318D">
        <w:t xml:space="preserve">as </w:t>
      </w:r>
      <w:r w:rsidR="007B1FA8">
        <w:t xml:space="preserve">is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903E20B"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2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2BCCA89D" w:rsidR="00923672" w:rsidRDefault="00865082" w:rsidP="00B33534">
      <w:pPr>
        <w:spacing w:before="200" w:after="200"/>
        <w:jc w:val="both"/>
      </w:pPr>
      <w:r>
        <w:t>Th</w:t>
      </w:r>
      <w:r w:rsidR="000A0B7D">
        <w:t>e</w:t>
      </w:r>
      <w:r>
        <w:t>s</w:t>
      </w:r>
      <w:r w:rsidR="000A0B7D">
        <w:t>e</w:t>
      </w:r>
      <w:r>
        <w:t xml:space="preserve"> </w:t>
      </w:r>
      <w:r w:rsidR="00AE462F">
        <w:t>option</w:t>
      </w:r>
      <w:r w:rsidR="000A0B7D">
        <w:t>s</w:t>
      </w:r>
      <w:r w:rsidR="00AE462F">
        <w:t xml:space="preserve"> </w:t>
      </w:r>
      <w:r>
        <w:t xml:space="preserve">may be </w:t>
      </w:r>
      <w:r w:rsidR="00AE462F">
        <w:t>selected by inclusion of the</w:t>
      </w:r>
      <w:r>
        <w:t xml:space="preserve"> -stdev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6E4532">
        <w:t xml:space="preserve">Figure </w:t>
      </w:r>
      <w:r w:rsidR="006E4532">
        <w:rPr>
          <w:noProof/>
        </w:rPr>
        <w:t>1</w:t>
      </w:r>
      <w:r w:rsidR="006E4532">
        <w:noBreakHyphen/>
      </w:r>
      <w:r w:rsidR="006E4532">
        <w:rPr>
          <w:noProof/>
        </w:rPr>
        <w:t>7</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t xml:space="preserve"> and the deviation from the average is recorded</w:t>
      </w:r>
      <w:r w:rsidR="00CB7482">
        <w:t xml:space="preserve"> until finally the standard deviation</w:t>
      </w:r>
      <w:r w:rsidR="000A0B7D">
        <w:t xml:space="preserve"> and standard error of the mean</w:t>
      </w:r>
      <w:r w:rsidR="00CB7482">
        <w:t xml:space="preserve"> is found</w:t>
      </w:r>
      <w:r w:rsidR="005A4CE6">
        <w:t xml:space="preserve"> (</w:t>
      </w:r>
      <w:r w:rsidR="005A4CE6">
        <w:fldChar w:fldCharType="begin"/>
      </w:r>
      <w:r w:rsidR="005A4CE6">
        <w:instrText xml:space="preserve"> REF _Ref90966777 \h </w:instrText>
      </w:r>
      <w:r w:rsidR="005A4CE6">
        <w:fldChar w:fldCharType="separate"/>
      </w:r>
      <w:r w:rsidR="006E4532">
        <w:t xml:space="preserve">Figure </w:t>
      </w:r>
      <w:r w:rsidR="006E4532">
        <w:rPr>
          <w:noProof/>
        </w:rPr>
        <w:t>1</w:t>
      </w:r>
      <w:r w:rsidR="006E4532">
        <w:noBreakHyphen/>
      </w:r>
      <w:r w:rsidR="006E4532">
        <w:rPr>
          <w:noProof/>
        </w:rPr>
        <w:t>10</w:t>
      </w:r>
      <w:r w:rsidR="005A4CE6">
        <w:fldChar w:fldCharType="end"/>
      </w:r>
      <w:r w:rsidR="005A4CE6">
        <w:t>)</w:t>
      </w:r>
      <w:r w:rsidR="00CB7482">
        <w:t>.</w:t>
      </w:r>
      <w:r>
        <w:t xml:space="preserve"> Because single frame grid data is written to </w:t>
      </w:r>
      <w:r w:rsidR="00CB7482">
        <w:t xml:space="preserve">an </w:t>
      </w:r>
      <w:r>
        <w:t>output file</w:t>
      </w:r>
      <w:r w:rsidR="00CB7482">
        <w:t xml:space="preserve"> for each frame</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lastRenderedPageBreak/>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71D99B4B" w:rsidR="004948FE" w:rsidRDefault="00923672" w:rsidP="007F4556">
      <w:pPr>
        <w:pStyle w:val="Caption"/>
        <w:jc w:val="both"/>
      </w:pPr>
      <w:bookmarkStart w:id="48" w:name="_Ref90966777"/>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0</w:t>
      </w:r>
      <w:r w:rsidR="00000000">
        <w:rPr>
          <w:noProof/>
        </w:rPr>
        <w:fldChar w:fldCharType="end"/>
      </w:r>
      <w:bookmarkEnd w:id="48"/>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718A2026" w:rsidR="00751493" w:rsidRDefault="00751493" w:rsidP="007F4556">
      <w:pPr>
        <w:spacing w:after="200"/>
        <w:jc w:val="both"/>
      </w:pPr>
      <w:r>
        <w:t>As a last not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6E4532">
        <w:t xml:space="preserve">Figure </w:t>
      </w:r>
      <w:r w:rsidR="006E4532">
        <w:rPr>
          <w:noProof/>
        </w:rPr>
        <w:t>1</w:t>
      </w:r>
      <w:r w:rsidR="006E4532">
        <w:noBreakHyphen/>
      </w:r>
      <w:r w:rsidR="006E4532">
        <w:rPr>
          <w:noProof/>
        </w:rPr>
        <w:t>11</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5989A351" w:rsidR="00751493" w:rsidRDefault="00751493" w:rsidP="007F4556">
      <w:pPr>
        <w:spacing w:after="200"/>
        <w:jc w:val="both"/>
      </w:pPr>
      <w:r>
        <w:t>In the above example the user will be prompted to select a group of atoms</w:t>
      </w:r>
      <w:r w:rsidR="007F4556">
        <w:t xml:space="preserve"> </w:t>
      </w:r>
      <w:r>
        <w:t xml:space="preserve">whose center will be placed in the box center. By including -pbc res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drawing>
          <wp:inline distT="0" distB="0" distL="0" distR="0" wp14:anchorId="1DFF01C8" wp14:editId="047CE2F5">
            <wp:extent cx="5164417" cy="187082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64417" cy="1870824"/>
                    </a:xfrm>
                    <a:prstGeom prst="rect">
                      <a:avLst/>
                    </a:prstGeom>
                  </pic:spPr>
                </pic:pic>
              </a:graphicData>
            </a:graphic>
          </wp:inline>
        </w:drawing>
      </w:r>
    </w:p>
    <w:p w14:paraId="0FB7C7D5" w14:textId="7235D5B4" w:rsidR="00AD1ECE" w:rsidRDefault="00751493" w:rsidP="007F4556">
      <w:pPr>
        <w:pStyle w:val="Caption"/>
        <w:jc w:val="both"/>
      </w:pPr>
      <w:bookmarkStart w:id="49" w:name="_Ref42083629"/>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1</w:t>
      </w:r>
      <w:r w:rsidR="00000000">
        <w:rPr>
          <w:noProof/>
        </w:rPr>
        <w:fldChar w:fldCharType="end"/>
      </w:r>
      <w:bookmarkEnd w:id="49"/>
      <w:r>
        <w:t xml:space="preserve"> </w:t>
      </w:r>
      <w:r w:rsidRPr="00150169">
        <w:t>2-dimensional representation of system boxes. Left panel contains a G</w:t>
      </w:r>
      <w:r w:rsidR="00651D07">
        <w:t>ROMACS</w:t>
      </w:r>
      <w:r w:rsidRPr="00150169">
        <w:t xml:space="preserve"> box and the middle panel a NAMD box. The origin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p>
    <w:p w14:paraId="55B3DB61" w14:textId="6256309D" w:rsidR="00010511" w:rsidRDefault="00010511" w:rsidP="00010511">
      <w:pPr>
        <w:pStyle w:val="Heading2"/>
      </w:pPr>
      <w:r>
        <w:lastRenderedPageBreak/>
        <w:t xml:space="preserve"> </w:t>
      </w:r>
      <w:bookmarkStart w:id="50" w:name="_Toc114854589"/>
      <w:r>
        <w:t>Plotting Grid Data</w:t>
      </w:r>
      <w:bookmarkEnd w:id="50"/>
    </w:p>
    <w:p w14:paraId="23F48101" w14:textId="20441D0E" w:rsidR="00010511" w:rsidRDefault="00010511" w:rsidP="00010511">
      <w:pPr>
        <w:jc w:val="both"/>
      </w:pPr>
      <w:r>
        <w:t xml:space="preserve">As was mentioned in section </w:t>
      </w:r>
      <w:r>
        <w:fldChar w:fldCharType="begin"/>
      </w:r>
      <w:r>
        <w:instrText xml:space="preserve"> REF _Ref92468245 \r \h  \* MERGEFORMAT </w:instrText>
      </w:r>
      <w:r>
        <w:fldChar w:fldCharType="separate"/>
      </w:r>
      <w:r w:rsidR="006E4532">
        <w:t>1.11</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6E4532">
        <w:t>1.11</w:t>
      </w:r>
      <w:r>
        <w:fldChar w:fldCharType="end"/>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 xml:space="preserve">units of distance. This is compared to the matrix format where the </w:t>
      </w:r>
      <w:r w:rsidR="002E01AD">
        <w:t xml:space="preserve">resulting </w:t>
      </w:r>
      <w:r>
        <w:t xml:space="preserve">units are given in lattice point. Of course, it is possible to convert the units to distance for the matrix format if the spacing between lattice points is known but this adds extra work. Each format thus has some strengths and weaknesses. With that said, we have </w:t>
      </w:r>
      <w:r w:rsidR="002E01AD">
        <w:t>obtained good</w:t>
      </w:r>
      <w:r>
        <w:t xml:space="preserve"> results using the matrix format and have included a Gnuplot script for this format called “heatmap_template.gnu” that is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1C890B41"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the color bar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51" w:name="_Ref90903967"/>
      <w:bookmarkStart w:id="52" w:name="_Toc114854590"/>
      <w:r>
        <w:t>Extended</w:t>
      </w:r>
      <w:r w:rsidR="00E54B6B">
        <w:t xml:space="preserve"> Analysis of Grid Data</w:t>
      </w:r>
      <w:bookmarkEnd w:id="51"/>
      <w:bookmarkEnd w:id="52"/>
    </w:p>
    <w:p w14:paraId="1E21E423" w14:textId="6523F62C"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observable f as a function of distance from 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6E4532">
        <w:t>1.15</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 we will introduce additional</w:t>
      </w:r>
      <w:r w:rsidR="00044EDC">
        <w:t xml:space="preserve"> MOSAIC</w:t>
      </w:r>
      <w:r w:rsidR="00E3693E">
        <w:t>S</w:t>
      </w:r>
      <w:r w:rsidR="00044EDC">
        <w:t xml:space="preserve"> </w:t>
      </w:r>
      <w:r w:rsidR="00F509D5">
        <w:t>tools which make possible these analys</w:t>
      </w:r>
      <w:r w:rsidR="0066321C">
        <w:t>es</w:t>
      </w:r>
      <w:r w:rsidR="00F509D5">
        <w:t xml:space="preserve"> and more. </w:t>
      </w:r>
    </w:p>
    <w:p w14:paraId="09135DE7" w14:textId="53FF21C5"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6E4532">
        <w:t>1.11</w:t>
      </w:r>
      <w:r w:rsidR="0066321C">
        <w:fldChar w:fldCharType="end"/>
      </w:r>
      <w:r w:rsidR="00D47DA7">
        <w:t xml:space="preserve"> 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 respectively as i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7A59164C" w:rsidR="001969DB" w:rsidRDefault="001969DB" w:rsidP="001969DB">
      <w:pPr>
        <w:jc w:val="both"/>
      </w:pPr>
      <w:r>
        <w:lastRenderedPageBreak/>
        <w:t>In th</w:t>
      </w:r>
      <w:r w:rsidR="00D47DA7">
        <w:t>is</w:t>
      </w:r>
      <w:r>
        <w:t xml:space="preserve"> example</w:t>
      </w:r>
      <w:r w:rsidR="00D47DA7">
        <w:t>,</w:t>
      </w:r>
      <w:r>
        <w:t xml:space="preserve"> grid points with a </w:t>
      </w:r>
      <w:r w:rsidR="00A9288D">
        <w:t>sample count</w:t>
      </w:r>
      <w:r>
        <w:t xml:space="preserve"> less than 40 percent of the </w:t>
      </w:r>
      <w:r w:rsidR="00A9288D">
        <w:t>average count</w:t>
      </w:r>
      <w:r>
        <w:t xml:space="preserve"> will be excluded (see </w:t>
      </w:r>
      <w:r>
        <w:fldChar w:fldCharType="begin"/>
      </w:r>
      <w:r>
        <w:instrText xml:space="preserve"> REF _Ref42083452 \h </w:instrText>
      </w:r>
      <w:r>
        <w:fldChar w:fldCharType="separate"/>
      </w:r>
      <w:r w:rsidR="006E4532">
        <w:t xml:space="preserve">Figure </w:t>
      </w:r>
      <w:r w:rsidR="006E4532">
        <w:rPr>
          <w:noProof/>
        </w:rPr>
        <w:t>1</w:t>
      </w:r>
      <w:r w:rsidR="006E4532">
        <w:noBreakHyphen/>
      </w:r>
      <w:r w:rsidR="006E4532">
        <w:rPr>
          <w:noProof/>
        </w:rPr>
        <w:t>9</w:t>
      </w:r>
      <w:r>
        <w:fldChar w:fldCharType="end"/>
      </w:r>
      <w:r>
        <w:t xml:space="preserve">). </w:t>
      </w:r>
    </w:p>
    <w:p w14:paraId="1BBB7DBB" w14:textId="65091836"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6E4532">
        <w:t>1.15</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6E4532">
        <w:t>1.15</w:t>
      </w:r>
      <w:r w:rsidR="00A844C5">
        <w:fldChar w:fldCharType="end"/>
      </w:r>
      <w:r w:rsidR="00A844C5">
        <w:t>)</w:t>
      </w:r>
      <w:r w:rsidR="007971BD">
        <w:t>. We note that the mask filename is specified with the -mask tag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0099B774" w:rsidR="00CB7B1A" w:rsidRDefault="007971BD" w:rsidP="007971BD">
      <w:pPr>
        <w:spacing w:after="200"/>
        <w:jc w:val="both"/>
      </w:pPr>
      <w:r>
        <w:t xml:space="preserve">W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Pr>
          <w:rFonts w:eastAsiaTheme="minorEastAsia"/>
        </w:rPr>
        <w:t xml:space="preserve"> are restricted to the values of 0 or 1. </w:t>
      </w:r>
      <w:r w:rsidR="00173720">
        <w:t>An example is now provided in which the average membrane thickness is computed for a patch of the membrane from the bulk</w:t>
      </w:r>
      <w:r>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58FE0105"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 xml:space="preserve">length and height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6E4532">
        <w:t xml:space="preserve">Figure </w:t>
      </w:r>
      <w:r w:rsidR="006E4532">
        <w:rPr>
          <w:noProof/>
        </w:rPr>
        <w:t>1</w:t>
      </w:r>
      <w:r w:rsidR="006E4532">
        <w:noBreakHyphen/>
      </w:r>
      <w:r w:rsidR="006E4532">
        <w:rPr>
          <w:noProof/>
        </w:rPr>
        <w:t>12</w:t>
      </w:r>
      <w:r w:rsidR="00FB0C11">
        <w:fldChar w:fldCharType="end"/>
      </w:r>
      <w:r w:rsidR="001E1C29">
        <w:t xml:space="preserve">). </w:t>
      </w:r>
      <w:r w:rsidR="007971BD">
        <w:t xml:space="preserve">Output from grid region i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included in the average to a list. This option may be used by including a filename for the resulting data using the -list tag. </w:t>
      </w:r>
      <w:r w:rsidR="007971BD">
        <w:t xml:space="preserve"> </w:t>
      </w:r>
    </w:p>
    <w:p w14:paraId="78B6B234" w14:textId="7B198236"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thickness data. This would make 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31E5526B"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6E4532">
        <w:t xml:space="preserve">Figure </w:t>
      </w:r>
      <w:r w:rsidR="006E4532">
        <w:rPr>
          <w:noProof/>
        </w:rPr>
        <w:t>1</w:t>
      </w:r>
      <w:r w:rsidR="006E4532">
        <w:noBreakHyphen/>
      </w:r>
      <w:r w:rsidR="006E4532">
        <w:rPr>
          <w:noProof/>
        </w:rPr>
        <w:t>12</w:t>
      </w:r>
      <w:r w:rsidR="00FB0C11">
        <w:fldChar w:fldCharType="end"/>
      </w:r>
      <w:r w:rsidR="001E1C29">
        <w:t xml:space="preserve">). </w:t>
      </w:r>
    </w:p>
    <w:p w14:paraId="1BD54562" w14:textId="77777777" w:rsidR="0034039B" w:rsidRDefault="001E1C29" w:rsidP="0034039B">
      <w:pPr>
        <w:keepNext/>
        <w:jc w:val="center"/>
      </w:pPr>
      <w:r>
        <w:rPr>
          <w:noProof/>
        </w:rPr>
        <w:lastRenderedPageBreak/>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3A5BE600" w:rsidR="00CB7B1A" w:rsidRDefault="0034039B" w:rsidP="00166484">
      <w:pPr>
        <w:pStyle w:val="Caption"/>
        <w:jc w:val="both"/>
      </w:pPr>
      <w:bookmarkStart w:id="53" w:name="_Ref42083567"/>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2</w:t>
      </w:r>
      <w:r w:rsidR="00000000">
        <w:rPr>
          <w:noProof/>
        </w:rPr>
        <w:fldChar w:fldCharType="end"/>
      </w:r>
      <w:bookmarkEnd w:id="53"/>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02102EBF"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1EAC603D" w:rsidR="00C43846" w:rsidRDefault="00C43846" w:rsidP="00B33534">
      <w:pPr>
        <w:spacing w:before="200" w:after="200"/>
        <w:jc w:val="both"/>
      </w:pPr>
      <w:r>
        <w:t>Where I</w:t>
      </w:r>
      <w:r>
        <w:rPr>
          <w:vertAlign w:val="subscript"/>
        </w:rPr>
        <w:t>l</w:t>
      </w:r>
      <w:r>
        <w:t xml:space="preserve"> and I</w:t>
      </w:r>
      <w:r w:rsidRPr="00C43846">
        <w:rPr>
          <w:vertAlign w:val="subscript"/>
        </w:rPr>
        <w:t>u</w:t>
      </w:r>
      <w:r>
        <w:t xml:space="preserve"> </w:t>
      </w:r>
      <w:r w:rsidR="001B0A31">
        <w:t>are</w:t>
      </w:r>
      <w:r>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t xml:space="preserve"> for the lower and upper leaflets. The weights are </w:t>
      </w:r>
      <w:r w:rsidR="00E26C49">
        <w:t xml:space="preserve">computed from the </w:t>
      </w:r>
      <w:r w:rsidR="00A9288D">
        <w:t>sample counts</w:t>
      </w:r>
      <w:r>
        <w:t xml:space="preserve"> </w:t>
      </w:r>
      <w:r w:rsidR="00E26C49">
        <w:t>by</w:t>
      </w:r>
      <w:r w:rsidR="00A9288D">
        <w:t>:</w:t>
      </w:r>
      <w:r>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63F53461"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6E4532">
        <w:t>1.11</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28163A0F" w:rsidR="00C93AC2" w:rsidRDefault="000575E3" w:rsidP="00166484">
      <w:pPr>
        <w:spacing w:after="200"/>
        <w:jc w:val="both"/>
      </w:pPr>
      <w:r>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6E4532">
        <w:t xml:space="preserve">Figure </w:t>
      </w:r>
      <w:r w:rsidR="006E4532">
        <w:rPr>
          <w:noProof/>
        </w:rPr>
        <w:t>1</w:t>
      </w:r>
      <w:r w:rsidR="006E4532">
        <w:noBreakHyphen/>
      </w:r>
      <w:r w:rsidR="006E4532">
        <w:rPr>
          <w:noProof/>
        </w:rPr>
        <w:t>13</w:t>
      </w:r>
      <w:r w:rsidR="00C93AC2">
        <w:fldChar w:fldCharType="end"/>
      </w:r>
      <w:r w:rsidR="00C93AC2">
        <w:t xml:space="preserve">. </w:t>
      </w:r>
    </w:p>
    <w:p w14:paraId="349C530D" w14:textId="77777777" w:rsidR="00C93AC2" w:rsidRDefault="00C93AC2" w:rsidP="00C93AC2">
      <w:pPr>
        <w:keepNext/>
        <w:jc w:val="center"/>
      </w:pPr>
      <w:r>
        <w:rPr>
          <w:noProof/>
        </w:rPr>
        <w:lastRenderedPageBreak/>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7B450974" w:rsidR="00A03ECA" w:rsidRDefault="00C93AC2" w:rsidP="00166484">
      <w:pPr>
        <w:pStyle w:val="Caption"/>
        <w:jc w:val="both"/>
      </w:pPr>
      <w:bookmarkStart w:id="54" w:name="_Ref42718535"/>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3</w:t>
      </w:r>
      <w:r w:rsidR="00000000">
        <w:rPr>
          <w:noProof/>
        </w:rPr>
        <w:fldChar w:fldCharType="end"/>
      </w:r>
      <w:bookmarkEnd w:id="54"/>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677EEA">
        <w:instrText xml:space="preserve"> ADDIN EN.CITE </w:instrText>
      </w:r>
      <w:r w:rsidR="00677EEA">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677EEA">
        <w:instrText xml:space="preserve"> ADDIN EN.CITE.DATA </w:instrText>
      </w:r>
      <w:r w:rsidR="00677EEA">
        <w:fldChar w:fldCharType="end"/>
      </w:r>
      <w:r w:rsidR="00677EEA">
        <w:fldChar w:fldCharType="separate"/>
      </w:r>
      <w:r w:rsidR="00677EEA">
        <w:rPr>
          <w:noProof/>
        </w:rPr>
        <w:t>[10]</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47A30B74"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6E4532">
        <w:t xml:space="preserve">Figure </w:t>
      </w:r>
      <w:r w:rsidR="006E4532">
        <w:rPr>
          <w:noProof/>
        </w:rPr>
        <w:t>1</w:t>
      </w:r>
      <w:r w:rsidR="006E4532">
        <w:noBreakHyphen/>
      </w:r>
      <w:r w:rsidR="006E4532">
        <w:rPr>
          <w:noProof/>
        </w:rPr>
        <w:t>16</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3652E9E8"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6E4532">
        <w:t xml:space="preserve">Figure </w:t>
      </w:r>
      <w:r w:rsidR="006E4532">
        <w:rPr>
          <w:noProof/>
        </w:rPr>
        <w:t>1</w:t>
      </w:r>
      <w:r w:rsidR="006E4532">
        <w:noBreakHyphen/>
      </w:r>
      <w:r w:rsidR="006E4532">
        <w:rPr>
          <w:noProof/>
        </w:rPr>
        <w:t>14</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5551FFD9"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i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3DC81246" w:rsidR="00B24E13" w:rsidRDefault="00C75F96" w:rsidP="00166484">
      <w:pPr>
        <w:spacing w:after="200"/>
        <w:jc w:val="both"/>
      </w:pPr>
      <w:r>
        <w:t xml:space="preserve">In </w:t>
      </w:r>
      <w:r w:rsidR="009F7DEE">
        <w:t>this</w:t>
      </w:r>
      <w:r>
        <w:t xml:space="preserve"> example</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6E4532">
        <w:t>1.15</w:t>
      </w:r>
      <w:r w:rsidR="00A70868">
        <w:fldChar w:fldCharType="end"/>
      </w:r>
      <w:r w:rsidR="00A70868">
        <w:t>)</w:t>
      </w:r>
      <w:r>
        <w:t xml:space="preserve"> centered at -x, -y with a half 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0B9D51B5" w:rsidR="00B24E13" w:rsidRDefault="0016015D" w:rsidP="0016015D">
      <w:pPr>
        <w:pStyle w:val="Caption"/>
        <w:jc w:val="both"/>
      </w:pPr>
      <w:bookmarkStart w:id="55" w:name="_Ref43419418"/>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4</w:t>
      </w:r>
      <w:r w:rsidR="00000000">
        <w:rPr>
          <w:noProof/>
        </w:rPr>
        <w:fldChar w:fldCharType="end"/>
      </w:r>
      <w:bookmarkEnd w:id="55"/>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2ABECC3"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 xml:space="preserve">user must specify a grid point (-x, -y) for which a mask will be grown from.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1’s. </w:t>
      </w:r>
      <w:r w:rsidR="00DC0DB2">
        <w:t>This is accomplished by finding all lattice points with a value of 1 that neighbor the seed. Note, the seed should also have a value of 1. These points are then set to 1 and the process 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0EEE5AD8"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lastRenderedPageBreak/>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71F3B05A"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6E4532">
        <w:t xml:space="preserve">Figure </w:t>
      </w:r>
      <w:r w:rsidR="006E4532">
        <w:rPr>
          <w:noProof/>
        </w:rPr>
        <w:t>1</w:t>
      </w:r>
      <w:r w:rsidR="006E4532">
        <w:noBreakHyphen/>
      </w:r>
      <w:r w:rsidR="006E4532">
        <w:rPr>
          <w:noProof/>
        </w:rPr>
        <w:t>15</w:t>
      </w:r>
      <w:r w:rsidR="007A00AE">
        <w:fldChar w:fldCharType="end"/>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0F511536"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hen determining which lattice points belong to the shell</w:t>
      </w:r>
      <w:r w:rsidR="00A356B7">
        <w:t xml:space="preserve">. </w:t>
      </w:r>
      <w:r w:rsidR="006B3A88">
        <w:t xml:space="preserve">Furthermore, </w:t>
      </w:r>
      <w:r w:rsidR="00E10904">
        <w:t>a rectangular selection has been</w:t>
      </w:r>
      <w:r>
        <w:t xml:space="preserve"> used</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6E4532">
        <w:t>1.15</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1501D0DE" w:rsidR="00795FBB" w:rsidRDefault="00795FBB" w:rsidP="00795FBB">
      <w:pPr>
        <w:pStyle w:val="Caption"/>
        <w:jc w:val="both"/>
      </w:pPr>
      <w:bookmarkStart w:id="56" w:name="_Ref43419560"/>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5</w:t>
      </w:r>
      <w:r w:rsidR="00000000">
        <w:rPr>
          <w:noProof/>
        </w:rPr>
        <w:fldChar w:fldCharType="end"/>
      </w:r>
      <w:bookmarkEnd w:id="56"/>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6E4532">
        <w:t>1.14</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086F1089"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note that the selection masks</w:t>
      </w:r>
      <w:r w:rsidR="000E222D">
        <w:t>,</w:t>
      </w:r>
      <w:r w:rsidR="00555805">
        <w:t xml:space="preserve"> </w:t>
      </w:r>
      <w:r w:rsidR="007D54E0">
        <w:t>defining which lattice points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6E4532">
        <w:t xml:space="preserve">Figure </w:t>
      </w:r>
      <w:r w:rsidR="006E4532">
        <w:rPr>
          <w:noProof/>
        </w:rPr>
        <w:t>1</w:t>
      </w:r>
      <w:r w:rsidR="006E4532">
        <w:noBreakHyphen/>
      </w:r>
      <w:r w:rsidR="006E4532">
        <w:rPr>
          <w:noProof/>
        </w:rPr>
        <w:t>15</w:t>
      </w:r>
      <w:r w:rsidR="000E222D">
        <w:fldChar w:fldCharType="end"/>
      </w:r>
      <w:r w:rsidR="000E222D">
        <w:t>)</w:t>
      </w:r>
      <w:r w:rsidR="007D54E0">
        <w:t xml:space="preserve">. These files are given the same name as </w:t>
      </w:r>
      <w:r w:rsidR="007D54E0">
        <w:lastRenderedPageBreak/>
        <w:t xml:space="preserve">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6E4532">
        <w:t xml:space="preserve">Figure </w:t>
      </w:r>
      <w:r w:rsidR="006E4532">
        <w:rPr>
          <w:noProof/>
        </w:rPr>
        <w:t>1</w:t>
      </w:r>
      <w:r w:rsidR="006E4532">
        <w:noBreakHyphen/>
      </w:r>
      <w:r w:rsidR="006E4532">
        <w:rPr>
          <w:noProof/>
        </w:rPr>
        <w:t>16</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611400DD">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466E91DA" w:rsidR="004D7002" w:rsidRPr="004D7002" w:rsidRDefault="00700761" w:rsidP="00166484">
      <w:pPr>
        <w:pStyle w:val="Caption"/>
      </w:pPr>
      <w:bookmarkStart w:id="57" w:name="_Ref43419268"/>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6</w:t>
      </w:r>
      <w:r w:rsidR="00000000">
        <w:rPr>
          <w:noProof/>
        </w:rPr>
        <w:fldChar w:fldCharType="end"/>
      </w:r>
      <w:bookmarkEnd w:id="57"/>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70C37A84"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 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6E4532">
        <w:t>1.15</w:t>
      </w:r>
      <w:r w:rsidR="00A70868">
        <w:fldChar w:fldCharType="end"/>
      </w:r>
      <w:r w:rsidR="00A70868">
        <w:t xml:space="preserve">) </w:t>
      </w:r>
      <w:r w:rsidR="00CC735E">
        <w:t>centered at -x,-y with a half width of -rx,-ry. With the -invert 0 option, only grid points inside the rectangle will be included in the output mask and with -invert 1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ar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42BF03C9"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6E4532">
        <w:t xml:space="preserve">Figure </w:t>
      </w:r>
      <w:r w:rsidR="006E4532">
        <w:rPr>
          <w:noProof/>
        </w:rPr>
        <w:t>1</w:t>
      </w:r>
      <w:r w:rsidR="006E4532">
        <w:noBreakHyphen/>
      </w:r>
      <w:r w:rsidR="006E4532">
        <w:rPr>
          <w:noProof/>
        </w:rPr>
        <w:t>17</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07FA2C6B" w:rsidR="00CC735E" w:rsidRDefault="00CC735E" w:rsidP="00166484">
      <w:pPr>
        <w:pStyle w:val="Caption"/>
        <w:jc w:val="both"/>
      </w:pPr>
      <w:bookmarkStart w:id="58" w:name="_Ref90976014"/>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7</w:t>
      </w:r>
      <w:r w:rsidR="00000000">
        <w:rPr>
          <w:noProof/>
        </w:rPr>
        <w:fldChar w:fldCharType="end"/>
      </w:r>
      <w:bookmarkEnd w:id="58"/>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037FAB78"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region of interest. For example, we could make a probability distribution for the rank 2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6E4532">
        <w:t>1.14</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00D3ED9C"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6E4532">
        <w:t xml:space="preserve">Figure </w:t>
      </w:r>
      <w:r w:rsidR="006E4532">
        <w:rPr>
          <w:noProof/>
        </w:rPr>
        <w:t>1</w:t>
      </w:r>
      <w:r w:rsidR="006E4532">
        <w:noBreakHyphen/>
      </w:r>
      <w:r w:rsidR="006E4532">
        <w:rPr>
          <w:noProof/>
        </w:rPr>
        <w:t>18</w:t>
      </w:r>
      <w:r w:rsidR="00E71530">
        <w:fldChar w:fldCharType="end"/>
      </w:r>
      <w:r w:rsidR="00E71530">
        <w:t>.</w:t>
      </w:r>
    </w:p>
    <w:p w14:paraId="4C973D22" w14:textId="77777777" w:rsidR="00E71530" w:rsidRDefault="00E71530" w:rsidP="00E71530">
      <w:pPr>
        <w:keepNext/>
        <w:jc w:val="center"/>
      </w:pPr>
      <w:r>
        <w:rPr>
          <w:noProof/>
        </w:rPr>
        <w:lastRenderedPageBreak/>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78E0B04B" w:rsidR="00627F1B" w:rsidRDefault="00E71530" w:rsidP="00166484">
      <w:pPr>
        <w:pStyle w:val="Caption"/>
        <w:jc w:val="both"/>
      </w:pPr>
      <w:bookmarkStart w:id="59" w:name="_Ref81947989"/>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8</w:t>
      </w:r>
      <w:r w:rsidR="00000000">
        <w:rPr>
          <w:noProof/>
        </w:rPr>
        <w:fldChar w:fldCharType="end"/>
      </w:r>
      <w:bookmarkEnd w:id="59"/>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10s of nm thick around that. The resulting mask defines the bulk lipids. </w:t>
      </w:r>
      <w:r>
        <w:t xml:space="preserve"> </w:t>
      </w:r>
    </w:p>
    <w:p w14:paraId="41A3911B" w14:textId="7B52EDBB" w:rsidR="00E658FB" w:rsidRDefault="00F1628B" w:rsidP="00E658FB">
      <w:pPr>
        <w:pStyle w:val="Heading2"/>
      </w:pPr>
      <w:bookmarkStart w:id="60" w:name="_Ref90976402"/>
      <w:bookmarkStart w:id="61" w:name="_Ref91363483"/>
      <w:r>
        <w:t xml:space="preserve"> </w:t>
      </w:r>
      <w:bookmarkStart w:id="62" w:name="_Ref109045124"/>
      <w:bookmarkStart w:id="63" w:name="_Toc114854591"/>
      <w:r w:rsidR="00E658FB">
        <w:t>File Naming</w:t>
      </w:r>
      <w:r w:rsidR="00CE067C">
        <w:t xml:space="preserve"> Convention</w:t>
      </w:r>
      <w:bookmarkEnd w:id="60"/>
      <w:r w:rsidR="00085BF6">
        <w:t>s</w:t>
      </w:r>
      <w:bookmarkEnd w:id="61"/>
      <w:bookmarkEnd w:id="62"/>
      <w:bookmarkEnd w:id="63"/>
    </w:p>
    <w:p w14:paraId="0C17635F" w14:textId="0604239E"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leaflet finder</w:t>
      </w:r>
      <w:r w:rsidR="00287DCE">
        <w:t>,</w:t>
      </w:r>
      <w:r w:rsidR="00400D5D">
        <w:t xml:space="preserve"> receive the prm extension.</w:t>
      </w:r>
      <w:r w:rsidR="00EB1834">
        <w:t xml:space="preserve">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an error message is displayed, and the program terminated should</w:t>
      </w:r>
      <w:r w:rsidR="00B90851">
        <w:t xml:space="preserve"> the wrong extension is used</w:t>
      </w:r>
      <w:r w:rsidR="00287DCE">
        <w:t>.</w:t>
      </w:r>
      <w:r w:rsidR="00B90851">
        <w:t xml:space="preserve"> </w:t>
      </w:r>
    </w:p>
    <w:p w14:paraId="761342CB" w14:textId="12D78F6F"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6E4532">
        <w:rPr>
          <w:rFonts w:eastAsiaTheme="minorEastAsia"/>
        </w:rPr>
        <w:t>1.11</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6E4532">
        <w:t>1.13</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6E4532">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When these files are used as 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w:t>
      </w:r>
      <w:r w:rsidR="003C4F03">
        <w:lastRenderedPageBreak/>
        <w:t>indexing tag.</w:t>
      </w:r>
      <w:r w:rsidR="00CD6F60">
        <w:t xml:space="preserve"> N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 which </w:t>
      </w:r>
      <w:r w:rsidR="00535FD5">
        <w:t>may</w:t>
      </w:r>
      <w:r w:rsidR="003035E8">
        <w:t xml:space="preserve"> be viewed by including the -h tag.  </w:t>
      </w:r>
    </w:p>
    <w:p w14:paraId="0C9AC303" w14:textId="3777092F" w:rsidR="00627F1B" w:rsidRDefault="00F1628B" w:rsidP="00627F1B">
      <w:pPr>
        <w:pStyle w:val="Heading2"/>
      </w:pPr>
      <w:bookmarkStart w:id="64" w:name="_Ref90969940"/>
      <w:bookmarkStart w:id="65" w:name="_Ref91669196"/>
      <w:bookmarkStart w:id="66" w:name="_Ref91669378"/>
      <w:bookmarkStart w:id="67" w:name="_Ref91670344"/>
      <w:bookmarkStart w:id="68" w:name="_Ref91671113"/>
      <w:bookmarkStart w:id="69" w:name="_Ref91671245"/>
      <w:r>
        <w:t xml:space="preserve"> </w:t>
      </w:r>
      <w:bookmarkStart w:id="70" w:name="_Toc114854592"/>
      <w:r w:rsidR="00627F1B">
        <w:t>Rectangular Selections</w:t>
      </w:r>
      <w:bookmarkEnd w:id="64"/>
      <w:r w:rsidR="00CB22A3">
        <w:t xml:space="preserve"> and Masking Files</w:t>
      </w:r>
      <w:bookmarkEnd w:id="65"/>
      <w:bookmarkEnd w:id="66"/>
      <w:bookmarkEnd w:id="67"/>
      <w:bookmarkEnd w:id="68"/>
      <w:bookmarkEnd w:id="69"/>
      <w:bookmarkEnd w:id="70"/>
    </w:p>
    <w:p w14:paraId="535FE46A" w14:textId="1A7FD3DD" w:rsidR="00816FAF" w:rsidRDefault="009C44AA" w:rsidP="00602FFE">
      <w:pPr>
        <w:jc w:val="both"/>
      </w:pPr>
      <w:r>
        <w:t>For some analysis tools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 width of each side. This is done with the -x, -y, -rx and -ry tags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6E4532">
        <w:t>1.11</w:t>
      </w:r>
      <w:r w:rsidR="00D673DD">
        <w:fldChar w:fldCharType="end"/>
      </w:r>
      <w:r w:rsidR="00D673DD">
        <w:t>)</w:t>
      </w:r>
      <w:r w:rsidR="006E0E09">
        <w:t xml:space="preserve"> and nm otherwise</w:t>
      </w:r>
      <w:r w:rsidR="000A51EC">
        <w:t xml:space="preserve">. For example, </w:t>
      </w:r>
      <w:r w:rsidR="006E0E09">
        <w:t xml:space="preserve">if assuming a matrix format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 xml:space="preserve">twice -rx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6E4532">
        <w:t xml:space="preserve">Figure </w:t>
      </w:r>
      <w:r w:rsidR="006E4532">
        <w:rPr>
          <w:noProof/>
        </w:rPr>
        <w:t>1</w:t>
      </w:r>
      <w:r w:rsidR="006E4532">
        <w:noBreakHyphen/>
      </w:r>
      <w:r w:rsidR="006E4532">
        <w:rPr>
          <w:noProof/>
        </w:rPr>
        <w:t>19</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63708C4A"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6E4532">
        <w:t xml:space="preserve">Figure </w:t>
      </w:r>
      <w:r w:rsidR="006E4532">
        <w:rPr>
          <w:noProof/>
        </w:rPr>
        <w:t>1</w:t>
      </w:r>
      <w:r w:rsidR="006E4532">
        <w:noBreakHyphen/>
      </w:r>
      <w:r w:rsidR="006E4532">
        <w:rPr>
          <w:noProof/>
        </w:rPr>
        <w:t>19</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4C4137FA" w:rsidR="00BA6382" w:rsidRPr="00627F1B" w:rsidRDefault="00BA6382" w:rsidP="00166484">
      <w:pPr>
        <w:pStyle w:val="Caption"/>
        <w:jc w:val="both"/>
      </w:pPr>
      <w:bookmarkStart w:id="71" w:name="_Ref90980174"/>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9</w:t>
      </w:r>
      <w:r w:rsidR="00000000">
        <w:rPr>
          <w:noProof/>
        </w:rPr>
        <w:fldChar w:fldCharType="end"/>
      </w:r>
      <w:bookmarkEnd w:id="71"/>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72" w:name="_Ref91257590"/>
      <w:r>
        <w:t xml:space="preserve"> </w:t>
      </w:r>
      <w:bookmarkStart w:id="73" w:name="_Toc114854593"/>
      <w:r w:rsidR="00F348A9">
        <w:t>Noise</w:t>
      </w:r>
      <w:r w:rsidR="00E658FB">
        <w:t xml:space="preserve"> Filters</w:t>
      </w:r>
      <w:bookmarkEnd w:id="72"/>
      <w:bookmarkEnd w:id="73"/>
    </w:p>
    <w:p w14:paraId="37787AE8" w14:textId="34021B28"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be </w:t>
      </w:r>
      <w:r w:rsidR="009107A2">
        <w:t xml:space="preserve">deemed </w:t>
      </w:r>
      <w:r w:rsidR="00872FCB">
        <w:t xml:space="preserve">insignificant if the </w:t>
      </w:r>
      <w:r w:rsidR="004C01B6">
        <w:t>residence time</w:t>
      </w:r>
      <w:r w:rsidR="00872FCB">
        <w:t xml:space="preserve"> is too small. </w:t>
      </w:r>
      <w:r w:rsidR="00BF7E86">
        <w:t>In this case, a</w:t>
      </w:r>
      <w:r w:rsidR="00872FCB">
        <w:t xml:space="preserve"> </w:t>
      </w:r>
      <w:r w:rsidR="00176DA5">
        <w:t>noise</w:t>
      </w:r>
      <w:r w:rsidR="00872FCB">
        <w:t xml:space="preserve"> filter c</w:t>
      </w:r>
      <w:r w:rsidR="009107A2">
        <w:t>a</w:t>
      </w:r>
      <w:r w:rsidR="00BF7E86">
        <w:t>n</w:t>
      </w:r>
      <w:r w:rsidR="00872FCB">
        <w:t xml:space="preserve"> be used </w:t>
      </w:r>
      <w:r w:rsidR="00872FCB">
        <w:lastRenderedPageBreak/>
        <w:t xml:space="preserve">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6A60A3C4"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6E4532">
        <w:t xml:space="preserve">Figure </w:t>
      </w:r>
      <w:r w:rsidR="006E4532">
        <w:rPr>
          <w:noProof/>
        </w:rPr>
        <w:t>1</w:t>
      </w:r>
      <w:r w:rsidR="006E4532">
        <w:noBreakHyphen/>
      </w:r>
      <w:r w:rsidR="006E4532">
        <w:rPr>
          <w:noProof/>
        </w:rPr>
        <w:t>20</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drawing>
          <wp:inline distT="0" distB="0" distL="0" distR="0" wp14:anchorId="47C3D8A6" wp14:editId="487D11C6">
            <wp:extent cx="4353942" cy="281645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53942" cy="2816456"/>
                    </a:xfrm>
                    <a:prstGeom prst="rect">
                      <a:avLst/>
                    </a:prstGeom>
                  </pic:spPr>
                </pic:pic>
              </a:graphicData>
            </a:graphic>
          </wp:inline>
        </w:drawing>
      </w:r>
    </w:p>
    <w:p w14:paraId="40922C11" w14:textId="7D55192F" w:rsidR="00226DA3" w:rsidRDefault="00F82E60" w:rsidP="008E7A94">
      <w:pPr>
        <w:pStyle w:val="Caption"/>
        <w:jc w:val="both"/>
      </w:pPr>
      <w:bookmarkStart w:id="74" w:name="_Ref90980815"/>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0</w:t>
      </w:r>
      <w:r w:rsidR="00000000">
        <w:rPr>
          <w:noProof/>
        </w:rPr>
        <w:fldChar w:fldCharType="end"/>
      </w:r>
      <w:bookmarkEnd w:id="74"/>
      <w:r>
        <w:t xml:space="preserve"> An example of a </w:t>
      </w:r>
      <w:r w:rsidR="00176DA5">
        <w:t>noise</w:t>
      </w:r>
      <w:r>
        <w:t xml:space="preserve"> filter</w:t>
      </w:r>
      <w:r w:rsidR="00EB37F6">
        <w:t>. Here the filtered property is the binding state as described in the main text above. The filter half</w:t>
      </w:r>
      <w:r w:rsidR="00EE3B2D">
        <w:t>-</w:t>
      </w:r>
      <w:r w:rsidR="00EB37F6">
        <w:t xml:space="preserve">width is set to N = 3 frames and a cutoff of 0.5 is used. This means a total 0f 0.5*(2*3+1) = 4 frames must be bound for the binding state to be classified as 1.   </w:t>
      </w:r>
    </w:p>
    <w:p w14:paraId="06CAB22D" w14:textId="06299FF7" w:rsidR="008E7A94" w:rsidRDefault="008E7A94" w:rsidP="00226DA3">
      <w:pPr>
        <w:pStyle w:val="Heading2"/>
      </w:pPr>
      <w:r>
        <w:t xml:space="preserve"> </w:t>
      </w:r>
      <w:bookmarkStart w:id="75" w:name="_Ref108689834"/>
      <w:bookmarkStart w:id="76" w:name="_Toc114854594"/>
      <w:r>
        <w:t>Discretized Voronoi Diagrams</w:t>
      </w:r>
      <w:bookmarkEnd w:id="75"/>
      <w:bookmarkEnd w:id="76"/>
    </w:p>
    <w:p w14:paraId="0A41E0E2" w14:textId="34B17646" w:rsidR="008E7A94" w:rsidRDefault="008E7A94" w:rsidP="0069471B">
      <w:pPr>
        <w:spacing w:after="200"/>
        <w:jc w:val="both"/>
      </w:pPr>
      <w:r>
        <w:t>MOSAICS uses discretized Voronoi tessellations also called a Voronoi diagram to represent the lipid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5">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069F6E7F" w:rsidR="0069471B" w:rsidRDefault="0069471B" w:rsidP="0069471B">
      <w:pPr>
        <w:pStyle w:val="Caption"/>
        <w:jc w:val="both"/>
      </w:pPr>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1</w:t>
      </w:r>
      <w:r w:rsidR="00000000">
        <w:rPr>
          <w:noProof/>
        </w:rPr>
        <w:fldChar w:fldCharType="end"/>
      </w:r>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571BC590" w:rsidR="008E7A94" w:rsidRDefault="008E7A94" w:rsidP="0069471B">
      <w:pPr>
        <w:spacing w:after="200"/>
        <w:ind w:firstLine="720"/>
        <w:jc w:val="both"/>
      </w:pPr>
      <w:r>
        <w:t xml:space="preserve">The computation of a discretized Voronoi diagram thus requires N*L distance calculations where N is the number of lipids and L 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 the lipid whose lipid-to-lattice-point distance is shortest will be contained in the list. It then reasons that the lipid-to-lattice-point distance must be computed and compared only for these lipids. For lattice points missed by the stamping procedur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 xml:space="preserve">approximately 0.8 nm and the default stamping radius is thus set to this value. Given this approach, we observe an increase in computational efficiency of discretized Voronoi diagrams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5F7716E7" w14:textId="594A5D81" w:rsidR="001B346B" w:rsidRDefault="001B346B" w:rsidP="001B346B">
      <w:pPr>
        <w:pStyle w:val="Caption"/>
        <w:jc w:val="both"/>
      </w:pPr>
      <w:r>
        <w:t xml:space="preserve">Figure </w:t>
      </w:r>
      <w:r w:rsidR="00000000">
        <w:fldChar w:fldCharType="begin"/>
      </w:r>
      <w:r w:rsidR="00000000">
        <w:instrText xml:space="preserve"> STYLEREF 1 \s </w:instrText>
      </w:r>
      <w:r w:rsidR="00000000">
        <w:fldChar w:fldCharType="separate"/>
      </w:r>
      <w:r w:rsidR="006E4532">
        <w:rPr>
          <w:noProof/>
        </w:rPr>
        <w:t>1</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2</w:t>
      </w:r>
      <w:r w:rsidR="00000000">
        <w:rPr>
          <w:noProof/>
        </w:rPr>
        <w:fldChar w:fldCharType="end"/>
      </w:r>
      <w:r>
        <w:t xml:space="preserve"> Example of the stamp assisted Voronoi tessellation where each lipid stamps its res id to the lattice. In the example shown here we focus on a single lattice point as indicated by the intersection red lines. In this case, the lipid contains overlap with two lipids. The discretized Voronoi diagram is thus characterized at this lattice point by one of these two lipids.  </w:t>
      </w:r>
    </w:p>
    <w:p w14:paraId="4F2C6E00" w14:textId="1E5EEDE8" w:rsidR="001B346B" w:rsidRDefault="001B346B" w:rsidP="008E7A94">
      <w:pPr>
        <w:ind w:firstLine="720"/>
        <w:jc w:val="both"/>
        <w:sectPr w:rsidR="001B346B" w:rsidSect="00603CD6">
          <w:headerReference w:type="default" r:id="rId37"/>
          <w:footerReference w:type="default" r:id="rId38"/>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77" w:name="_Ref89325440"/>
      <w:bookmarkStart w:id="78" w:name="_Toc114854595"/>
      <w:r w:rsidRPr="00EF39A3">
        <w:lastRenderedPageBreak/>
        <w:t>System Prep</w:t>
      </w:r>
      <w:bookmarkEnd w:id="77"/>
      <w:r w:rsidR="00B467AF" w:rsidRPr="00EF39A3">
        <w:t>aration</w:t>
      </w:r>
      <w:bookmarkEnd w:id="78"/>
    </w:p>
    <w:p w14:paraId="6511E0F2" w14:textId="07E46423" w:rsidR="00363477" w:rsidRDefault="00F1628B" w:rsidP="00C90432">
      <w:pPr>
        <w:pStyle w:val="Heading2"/>
      </w:pPr>
      <w:bookmarkStart w:id="79" w:name="_Ref91344927"/>
      <w:bookmarkStart w:id="80" w:name="_Ref44345482"/>
      <w:r>
        <w:t xml:space="preserve"> </w:t>
      </w:r>
      <w:bookmarkStart w:id="81" w:name="_Ref110328425"/>
      <w:bookmarkStart w:id="82" w:name="_Toc114854596"/>
      <w:r w:rsidR="00363477">
        <w:t>Guidelines for Preparing Your System for Analysis</w:t>
      </w:r>
      <w:bookmarkEnd w:id="79"/>
      <w:bookmarkEnd w:id="81"/>
      <w:bookmarkEnd w:id="82"/>
    </w:p>
    <w:p w14:paraId="7A909912" w14:textId="3E6EE64A" w:rsidR="00B467AF" w:rsidRDefault="00EA74C1" w:rsidP="00B467AF">
      <w:pPr>
        <w:jc w:val="both"/>
      </w:pPr>
      <w:r>
        <w:t xml:space="preserve">In this section we </w:t>
      </w:r>
      <w:r w:rsidR="00422221">
        <w:t xml:space="preserve">discuss </w:t>
      </w:r>
      <w:r w:rsidR="004B2580">
        <w:t xml:space="preserve">the various considerations one should make when preparing their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 the individual tools are described in</w:t>
      </w:r>
      <w:r w:rsidR="00BC4CCE">
        <w:t xml:space="preserve"> greater</w:t>
      </w:r>
      <w:r w:rsidR="00B467AF">
        <w:t xml:space="preserve"> detail. </w:t>
      </w:r>
      <w:r w:rsidR="00232F20">
        <w:t xml:space="preserve">Note the recommendations provided here are not a recipe that should be strictly followed. It is up to the user to determine the best procedure for preparing their trajectories. </w:t>
      </w:r>
    </w:p>
    <w:p w14:paraId="6CA7C1C8" w14:textId="58922B36" w:rsidR="004B2580" w:rsidRDefault="00B467AF" w:rsidP="00EA74C1">
      <w:r>
        <w:t xml:space="preserve">   </w:t>
      </w:r>
    </w:p>
    <w:p w14:paraId="5BEA6718" w14:textId="1CE30115"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scripts folder for more details. </w:t>
      </w:r>
      <w:r w:rsidR="00E27CD1">
        <w:t xml:space="preserve">Note, the user will also need to generate a reference file. </w:t>
      </w:r>
      <w:r w:rsidR="00141F32">
        <w:t xml:space="preserve">For example, a good reference file can be acquired by extracting the first frame of the trajectory as a .pdb file. </w:t>
      </w:r>
    </w:p>
    <w:p w14:paraId="3748A24F" w14:textId="77777777" w:rsidR="00BC4CCE" w:rsidRDefault="00BC4CCE" w:rsidP="00BC4CCE">
      <w:pPr>
        <w:jc w:val="both"/>
      </w:pPr>
    </w:p>
    <w:p w14:paraId="19889F7C" w14:textId="24142AE8"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s position is restrained, (maybe using colvars or plumed</w:t>
      </w:r>
      <w:r w:rsidR="00554BC9">
        <w:t>,</w:t>
      </w:r>
      <w:r w:rsidR="00442469">
        <w:t xml:space="preserve"> etc.)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6E4532">
        <w:t>2.2</w:t>
      </w:r>
      <w:r w:rsidR="00A71D8A">
        <w:fldChar w:fldCharType="end"/>
      </w:r>
      <w:r w:rsidR="00A71D8A">
        <w:t>)</w:t>
      </w:r>
      <w:r w:rsidR="00654037">
        <w:t xml:space="preserve"> to better pin the protein</w:t>
      </w:r>
      <w:r w:rsidR="00554BC9">
        <w:t>’</w:t>
      </w:r>
      <w:r w:rsidR="00654037">
        <w:t xml:space="preserve">s location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then the protein will be free to move about the system. This motion includes translations as well as rotations. If this is the case, least squar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 xml:space="preserve">a 3-dimensional fit is performed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xml:space="preserve">, least squares fitting may be performed using another platform such as VMD. </w:t>
      </w:r>
      <w:r w:rsidR="00BF4A0A">
        <w:t xml:space="preserve">This allows the user to make the rotation while converting the trajectory format thus saving time and disk space. </w:t>
      </w:r>
    </w:p>
    <w:p w14:paraId="2374BBDC" w14:textId="77777777" w:rsidR="000C45C8" w:rsidRDefault="000C45C8" w:rsidP="000C45C8">
      <w:pPr>
        <w:pStyle w:val="ListParagraph"/>
        <w:jc w:val="both"/>
        <w:rPr>
          <w:b/>
          <w:bCs/>
        </w:rPr>
      </w:pPr>
    </w:p>
    <w:p w14:paraId="31A35788" w14:textId="16617CB3"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w:t>
      </w:r>
      <w:r w:rsidR="00DE631D">
        <w:lastRenderedPageBreak/>
        <w:t xml:space="preserve">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xml:space="preserve">. Broken molecules may be fixed using trjconv with the -pbc whole option. Note, a .tpr file is required for repairing broken molecules. A .gro file will not work here since these files do not contain molecule definitions. If a simulation was performed using an engine other than GROMACS then the molecules should be repaired before performing any conversions of the trajectory. It should be noted that it is not always obvious whether a trajectory contains broken molecules or not. </w:t>
      </w:r>
      <w:r w:rsidR="001B3E50">
        <w:t>It is therefore a good idea to use the MOSAIC</w:t>
      </w:r>
      <w:r w:rsidR="00E3693E">
        <w:t>S</w:t>
      </w:r>
      <w:r w:rsidR="001B3E50">
        <w:t xml:space="preserve"> tool Check Broken Mols</w:t>
      </w:r>
      <w:r w:rsidR="00A6747C">
        <w:t xml:space="preserve"> </w:t>
      </w:r>
      <w:r w:rsidR="001B3E50">
        <w:t xml:space="preserve">before performing any analysis (section </w:t>
      </w:r>
      <w:r w:rsidR="001B3E50">
        <w:fldChar w:fldCharType="begin"/>
      </w:r>
      <w:r w:rsidR="001B3E50">
        <w:instrText xml:space="preserve"> REF _Ref71036004 \r \h </w:instrText>
      </w:r>
      <w:r w:rsidR="001B3E50">
        <w:fldChar w:fldCharType="separate"/>
      </w:r>
      <w:r w:rsidR="006E4532">
        <w:t>2.6</w:t>
      </w:r>
      <w:r w:rsidR="001B3E50">
        <w:fldChar w:fldCharType="end"/>
      </w:r>
      <w:r w:rsidR="001B3E50">
        <w:t xml:space="preserve">). </w:t>
      </w:r>
    </w:p>
    <w:p w14:paraId="3B543B2D" w14:textId="77777777" w:rsidR="00D70642" w:rsidRPr="00D70642" w:rsidRDefault="00D70642" w:rsidP="00D70642">
      <w:pPr>
        <w:jc w:val="both"/>
        <w:rPr>
          <w:b/>
          <w:bCs/>
        </w:rPr>
      </w:pPr>
    </w:p>
    <w:p w14:paraId="470C2BF9" w14:textId="543EFF55"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2 leaflets altogether (see </w:t>
      </w:r>
      <w:r w:rsidR="007E5B45">
        <w:fldChar w:fldCharType="begin"/>
      </w:r>
      <w:r w:rsidR="007E5B45">
        <w:instrText xml:space="preserve"> REF _Ref43890029 \h </w:instrText>
      </w:r>
      <w:r w:rsidR="007E5B45">
        <w:fldChar w:fldCharType="separate"/>
      </w:r>
      <w:r w:rsidR="006E4532">
        <w:t xml:space="preserve">Figure </w:t>
      </w:r>
      <w:r w:rsidR="006E4532">
        <w:rPr>
          <w:noProof/>
        </w:rPr>
        <w:t>2</w:t>
      </w:r>
      <w:r w:rsidR="006E4532">
        <w:noBreakHyphen/>
      </w:r>
      <w:r w:rsidR="006E4532">
        <w:rPr>
          <w:noProof/>
        </w:rPr>
        <w:t>2</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6E4532">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28AD76CD" w:rsidR="00AF2D92" w:rsidRDefault="00CA0255" w:rsidP="00BC4CCE">
      <w:pPr>
        <w:pStyle w:val="ListParagraph"/>
        <w:numPr>
          <w:ilvl w:val="0"/>
          <w:numId w:val="21"/>
        </w:numPr>
        <w:jc w:val="both"/>
      </w:pPr>
      <w:r w:rsidRPr="00BC4CCE">
        <w:rPr>
          <w:b/>
          <w:bCs/>
        </w:rPr>
        <w:t xml:space="preserve">membrane </w:t>
      </w:r>
      <w:r w:rsidR="00AF2D92">
        <w:rPr>
          <w:b/>
          <w:bCs/>
        </w:rPr>
        <w:t xml:space="preserve">only </w:t>
      </w:r>
      <w:r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translations in the z-direction need 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6E4532">
        <w:t>2.3</w:t>
      </w:r>
      <w:r w:rsidR="00787ADF">
        <w:fldChar w:fldCharType="end"/>
      </w:r>
      <w:r w:rsidR="00787ADF">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3C860162" w:rsidR="00CA0255" w:rsidRDefault="00CA0255" w:rsidP="00BC4CCE">
      <w:pPr>
        <w:pStyle w:val="ListParagraph"/>
        <w:numPr>
          <w:ilvl w:val="0"/>
          <w:numId w:val="21"/>
        </w:numPr>
        <w:jc w:val="both"/>
      </w:pPr>
      <w:r w:rsidRPr="00BC4CCE">
        <w:rPr>
          <w:b/>
          <w:bCs/>
        </w:rPr>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6E4532">
        <w:t>4.2</w:t>
      </w:r>
      <w:r w:rsidR="00F9313A">
        <w:fldChar w:fldCharType="end"/>
      </w:r>
      <w:r w:rsidR="00787ADF">
        <w:t xml:space="preserve">) is used. Because this tool computes the mean square displacement of the lipids </w:t>
      </w:r>
      <w:r w:rsidR="004A451B">
        <w:t xml:space="preserve">as a function of tim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6E4532">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3E9BE0E3"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6E4532">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1F749AA9" w14:textId="49F06960" w:rsidR="00CA0255" w:rsidRDefault="00CA0255" w:rsidP="00BC4CCE">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 xml:space="preserve">For analysis concerned with the lipid dynamics </w:t>
      </w:r>
      <w:r w:rsidR="00601AA8">
        <w:t xml:space="preserve">the trajectory time is often needed. If the simulation was performed outside of GROMACS </w:t>
      </w:r>
      <w:r w:rsidR="00601AA8">
        <w:lastRenderedPageBreak/>
        <w:t xml:space="preserve">and later converted to .xtc or .trr using VMD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6E4532">
        <w:t>2.8</w:t>
      </w:r>
      <w:r w:rsidR="007A7C0C">
        <w:fldChar w:fldCharType="end"/>
      </w:r>
      <w:r w:rsidR="007A7C0C">
        <w:t xml:space="preserve">). </w:t>
      </w:r>
    </w:p>
    <w:p w14:paraId="074F9F38" w14:textId="77777777" w:rsidR="00601AA8" w:rsidRPr="00601AA8" w:rsidRDefault="00601AA8" w:rsidP="00601AA8">
      <w:pPr>
        <w:jc w:val="both"/>
      </w:pPr>
    </w:p>
    <w:p w14:paraId="401FC1D0" w14:textId="5F878ECF" w:rsidR="00CA0255" w:rsidRDefault="00380F97" w:rsidP="00556CCB">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6E4532">
        <w:t>2.9</w:t>
      </w:r>
      <w:r w:rsidR="006606FB">
        <w:fldChar w:fldCharType="end"/>
      </w:r>
      <w:r w:rsidR="006606FB">
        <w:t xml:space="preserve">).  </w:t>
      </w:r>
    </w:p>
    <w:p w14:paraId="2801D7FC" w14:textId="77777777" w:rsidR="006606FB" w:rsidRPr="00363477" w:rsidRDefault="006606FB" w:rsidP="006606FB">
      <w:pPr>
        <w:jc w:val="both"/>
      </w:pPr>
    </w:p>
    <w:p w14:paraId="58FFA940" w14:textId="11B44981" w:rsidR="00C90432" w:rsidRPr="003B16B3" w:rsidRDefault="00F1628B" w:rsidP="00C90432">
      <w:pPr>
        <w:pStyle w:val="Heading2"/>
      </w:pPr>
      <w:bookmarkStart w:id="83" w:name="_Ref91057103"/>
      <w:r>
        <w:t xml:space="preserve"> </w:t>
      </w:r>
      <w:bookmarkStart w:id="84" w:name="_Toc114854597"/>
      <w:bookmarkEnd w:id="80"/>
      <w:bookmarkEnd w:id="83"/>
      <w:r w:rsidR="00BE03B9">
        <w:t>Simulations with Constrained motions</w:t>
      </w:r>
      <w:bookmarkEnd w:id="84"/>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77777777"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 xml:space="preserve">Following this, a third center C3 is found as the center of C1 and C2. 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xml:space="preserve">. Not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 specified point in space. </w:t>
      </w:r>
    </w:p>
    <w:p w14:paraId="43A062C8" w14:textId="62997E09" w:rsidR="007F1FDA" w:rsidRDefault="00C90432" w:rsidP="008951EA">
      <w:pPr>
        <w:pStyle w:val="ListParagraph"/>
        <w:spacing w:after="200"/>
        <w:ind w:left="0" w:firstLine="720"/>
        <w:contextualSpacing w:val="0"/>
        <w:jc w:val="both"/>
      </w:pPr>
      <w:r>
        <w:t xml:space="preserve">To use the program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7C1E5079"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xml:space="preserve">. This can result in broken molecules which can be fixed in a later step using </w:t>
      </w:r>
      <w:r w:rsidR="00AE21DA">
        <w:t xml:space="preserve">a program like </w:t>
      </w:r>
      <w:r w:rsidR="00C90432">
        <w:t>trjconv</w:t>
      </w:r>
      <w:r>
        <w:t xml:space="preserve"> and -</w:t>
      </w:r>
      <w:r>
        <w:lastRenderedPageBreak/>
        <w:t>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0C3578B1"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6E4532">
        <w:t xml:space="preserve">Figure </w:t>
      </w:r>
      <w:r w:rsidR="006E4532">
        <w:rPr>
          <w:noProof/>
        </w:rPr>
        <w:t>2</w:t>
      </w:r>
      <w:r w:rsidR="006E4532">
        <w:noBreakHyphen/>
      </w:r>
      <w:r w:rsidR="006E4532">
        <w:rPr>
          <w:noProof/>
        </w:rPr>
        <w:t>1</w:t>
      </w:r>
      <w:r w:rsidR="00C90432">
        <w:fldChar w:fldCharType="end"/>
      </w:r>
      <w:r w:rsidR="00C90432">
        <w:t>.</w:t>
      </w:r>
    </w:p>
    <w:p w14:paraId="51E8C4C5" w14:textId="77777777" w:rsidR="00C90432" w:rsidRDefault="00C90432" w:rsidP="00C90432">
      <w:pPr>
        <w:pStyle w:val="ListParagraph"/>
        <w:keepNext/>
        <w:ind w:left="0"/>
        <w:jc w:val="center"/>
      </w:pPr>
      <w:r>
        <w:rPr>
          <w:noProof/>
        </w:rPr>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39">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6DE3FE1A" w:rsidR="00C90432" w:rsidRPr="00554BC9" w:rsidRDefault="00C90432" w:rsidP="00554BC9">
      <w:pPr>
        <w:pStyle w:val="Caption"/>
        <w:jc w:val="both"/>
      </w:pPr>
      <w:bookmarkStart w:id="85" w:name="_Ref42084359"/>
      <w:r>
        <w:t xml:space="preserve">Figure </w:t>
      </w:r>
      <w:r w:rsidR="00000000">
        <w:fldChar w:fldCharType="begin"/>
      </w:r>
      <w:r w:rsidR="00000000">
        <w:instrText xml:space="preserve"> STYLEREF 1 \s </w:instrText>
      </w:r>
      <w:r w:rsidR="00000000">
        <w:fldChar w:fldCharType="separate"/>
      </w:r>
      <w:r w:rsidR="006E4532">
        <w:rPr>
          <w:noProof/>
        </w:rPr>
        <w:t>2</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w:t>
      </w:r>
      <w:r w:rsidR="00000000">
        <w:rPr>
          <w:noProof/>
        </w:rPr>
        <w:fldChar w:fldCharType="end"/>
      </w:r>
      <w:bookmarkEnd w:id="85"/>
      <w:r>
        <w:t xml:space="preserve"> </w:t>
      </w:r>
      <w:r w:rsidRPr="00713EC3">
        <w:t xml:space="preserve">CLC-ec1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86" w:name="_Ref44345267"/>
      <w:r>
        <w:t xml:space="preserve"> </w:t>
      </w:r>
      <w:bookmarkStart w:id="87" w:name="_Toc114854598"/>
      <w:r w:rsidR="00BE03B9">
        <w:t>Bilayer Simulations</w:t>
      </w:r>
      <w:bookmarkEnd w:id="86"/>
      <w:bookmarkEnd w:id="87"/>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21B90377"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 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 xml:space="preserve">s z-component resides at a user 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23195E1C"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lastRenderedPageBreak/>
        <w:t xml:space="preserve">$ </w:t>
      </w:r>
      <w:r w:rsidRPr="00DC37B7">
        <w:rPr>
          <w:i/>
          <w:iCs/>
        </w:rPr>
        <w:t xml:space="preserve">mpirun -n 50 bilayer_z_mpi -traj traj.xtc -ref ref.pdb -o traj_bilayer_z.xtc -z 4.5 -leaf 0 </w:t>
      </w:r>
    </w:p>
    <w:p w14:paraId="49773AC3" w14:textId="0A984435" w:rsidR="00DC37B7" w:rsidRPr="00DC37B7" w:rsidRDefault="00DC37B7" w:rsidP="00DC37B7">
      <w:pPr>
        <w:pStyle w:val="ListParagraph"/>
        <w:spacing w:after="200"/>
        <w:ind w:left="0"/>
        <w:contextualSpacing w:val="0"/>
        <w:jc w:val="both"/>
      </w:pPr>
      <w:r w:rsidRPr="00DC37B7">
        <w:t xml:space="preserve">In the example given here, the bilayer center of mass was translated so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88" w:name="_Ref44345442"/>
      <w:r>
        <w:t xml:space="preserve"> </w:t>
      </w:r>
      <w:bookmarkStart w:id="89" w:name="_Ref109210895"/>
      <w:bookmarkStart w:id="90" w:name="_Toc114854599"/>
      <w:r w:rsidR="00BE03B9">
        <w:t>Fixing Periodic Boundary Conditions in Z</w:t>
      </w:r>
      <w:bookmarkEnd w:id="88"/>
      <w:bookmarkEnd w:id="89"/>
      <w:bookmarkEnd w:id="90"/>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0BF4C0AA"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the box relative to the remaining leaflet lipids (see </w:t>
      </w:r>
      <w:r>
        <w:fldChar w:fldCharType="begin"/>
      </w:r>
      <w:r>
        <w:instrText xml:space="preserve"> REF _Ref43890029 \h </w:instrText>
      </w:r>
      <w:r>
        <w:fldChar w:fldCharType="separate"/>
      </w:r>
      <w:r w:rsidR="006E4532">
        <w:t xml:space="preserve">Figure </w:t>
      </w:r>
      <w:r w:rsidR="006E4532">
        <w:rPr>
          <w:noProof/>
        </w:rPr>
        <w:t>2</w:t>
      </w:r>
      <w:r w:rsidR="006E4532">
        <w:noBreakHyphen/>
      </w:r>
      <w:r w:rsidR="006E4532">
        <w:rPr>
          <w:noProof/>
        </w:rPr>
        <w:t>2</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0">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7D60E379" w:rsidR="00C90432" w:rsidRDefault="00C90432" w:rsidP="00C90432">
      <w:pPr>
        <w:pStyle w:val="Caption"/>
        <w:jc w:val="both"/>
      </w:pPr>
      <w:bookmarkStart w:id="91" w:name="_Ref43890029"/>
      <w:r>
        <w:t xml:space="preserve">Figure </w:t>
      </w:r>
      <w:r w:rsidR="00000000">
        <w:fldChar w:fldCharType="begin"/>
      </w:r>
      <w:r w:rsidR="00000000">
        <w:instrText xml:space="preserve"> STYLEREF 1 \s </w:instrText>
      </w:r>
      <w:r w:rsidR="00000000">
        <w:fldChar w:fldCharType="separate"/>
      </w:r>
      <w:r w:rsidR="006E4532">
        <w:rPr>
          <w:noProof/>
        </w:rPr>
        <w:t>2</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w:t>
      </w:r>
      <w:r w:rsidR="00000000">
        <w:rPr>
          <w:noProof/>
        </w:rPr>
        <w:fldChar w:fldCharType="end"/>
      </w:r>
      <w:bookmarkEnd w:id="91"/>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57A9BCC1"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 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777DBA0"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 xml:space="preserve">the upper boundary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7A30C082"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 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 xml:space="preserve">use of large cutoff values. However, one must also consider fluctuations in membrane curvature which also change the lipid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 the bilayer </w:t>
      </w:r>
      <w:r w:rsidR="00C90432">
        <w:lastRenderedPageBreak/>
        <w:t xml:space="preserve">curves up placing the lipid outside the box. The lipid is then placed </w:t>
      </w:r>
      <w:r w:rsidR="004055BD">
        <w:t>o</w:t>
      </w:r>
      <w:r w:rsidR="00C90432">
        <w:t>n 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This is because the curvature of the bilayer has canceled some of the change caused by the periodic boundary shift. 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5E237C5B" w:rsidR="00706EE8" w:rsidRDefault="00706EE8" w:rsidP="00706EE8">
      <w:pPr>
        <w:jc w:val="both"/>
      </w:pPr>
      <w:r>
        <w:t xml:space="preserve">We note that PBC Z shifts atoms for the protein and membrane atoms only. That is, the atoms detected by solvent finder are not shifted. Consequently, the user must make certain that the solvent atoms are identified correctly. If not, then these atoms will be shifted with the protein and lipids which can lead to long term drift, i.e., diffusion, in the z-direction. </w:t>
      </w:r>
    </w:p>
    <w:p w14:paraId="663A338A" w14:textId="5F232C32"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6E4532">
        <w:t xml:space="preserve">Figure </w:t>
      </w:r>
      <w:r w:rsidR="006E4532">
        <w:rPr>
          <w:noProof/>
        </w:rPr>
        <w:t>2</w:t>
      </w:r>
      <w:r w:rsidR="006E4532">
        <w:noBreakHyphen/>
      </w:r>
      <w:r w:rsidR="006E4532">
        <w:rPr>
          <w:noProof/>
        </w:rPr>
        <w:t>2</w:t>
      </w:r>
      <w:r>
        <w:fldChar w:fldCharType="end"/>
      </w:r>
      <w:r w:rsidR="00565310">
        <w:t>,</w:t>
      </w:r>
      <w:r>
        <w:t xml:space="preserve"> less than one percent of the 50,000 trajectory frames contained a fragmented leaflet. In-fact, upon visual inspection of the trajectory where every 1000 frames were written to </w:t>
      </w:r>
      <w:r w:rsidR="00AC4DE2">
        <w:t>PDB</w:t>
      </w:r>
      <w:r w:rsidR="004055BD">
        <w:t>,</w:t>
      </w:r>
      <w:r>
        <w:t xml:space="preserve"> not a single frame contained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6E4532">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6E4532">
        <w:t xml:space="preserve">Figure </w:t>
      </w:r>
      <w:r w:rsidR="006E4532">
        <w:rPr>
          <w:noProof/>
        </w:rPr>
        <w:t>2</w:t>
      </w:r>
      <w:r w:rsidR="006E4532">
        <w:noBreakHyphen/>
      </w:r>
      <w:r w:rsidR="006E4532">
        <w:rPr>
          <w:noProof/>
        </w:rPr>
        <w:t>3</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1">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5EA4312D" w:rsidR="00C90432" w:rsidRDefault="00C90432" w:rsidP="00554BC9">
      <w:pPr>
        <w:pStyle w:val="Caption"/>
        <w:jc w:val="both"/>
      </w:pPr>
      <w:bookmarkStart w:id="92" w:name="_Ref43907050"/>
      <w:r>
        <w:t xml:space="preserve">Figure </w:t>
      </w:r>
      <w:r w:rsidR="00000000">
        <w:fldChar w:fldCharType="begin"/>
      </w:r>
      <w:r w:rsidR="00000000">
        <w:instrText xml:space="preserve"> STYLEREF 1 \s </w:instrText>
      </w:r>
      <w:r w:rsidR="00000000">
        <w:fldChar w:fldCharType="separate"/>
      </w:r>
      <w:r w:rsidR="006E4532">
        <w:rPr>
          <w:noProof/>
        </w:rPr>
        <w:t>2</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3</w:t>
      </w:r>
      <w:r w:rsidR="00000000">
        <w:rPr>
          <w:noProof/>
        </w:rPr>
        <w:fldChar w:fldCharType="end"/>
      </w:r>
      <w:bookmarkEnd w:id="92"/>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5764BE31" w:rsidR="0095480C" w:rsidRDefault="0095480C" w:rsidP="0095480C">
      <w:pPr>
        <w:rPr>
          <w:rFonts w:eastAsiaTheme="minorEastAsia"/>
        </w:rPr>
      </w:pPr>
      <w:r>
        <w:t xml:space="preserve">Furthermore, PBC Z will report the trajectory fram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 xml:space="preserve">option is specified using the -record tag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6E4532">
        <w:t xml:space="preserve">Figure </w:t>
      </w:r>
      <w:r w:rsidR="006E4532">
        <w:rPr>
          <w:noProof/>
        </w:rPr>
        <w:t>2</w:t>
      </w:r>
      <w:r w:rsidR="006E4532">
        <w:noBreakHyphen/>
      </w:r>
      <w:r w:rsidR="006E4532">
        <w:rPr>
          <w:noProof/>
        </w:rPr>
        <w:t>4</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764C4076" w:rsidR="00A362BF" w:rsidRPr="0095480C" w:rsidRDefault="00A362BF" w:rsidP="00A362BF">
      <w:pPr>
        <w:pStyle w:val="Caption"/>
        <w:jc w:val="both"/>
      </w:pPr>
      <w:bookmarkStart w:id="93" w:name="_Ref110257830"/>
      <w:r>
        <w:t xml:space="preserve">Figure </w:t>
      </w:r>
      <w:r w:rsidR="00000000">
        <w:fldChar w:fldCharType="begin"/>
      </w:r>
      <w:r w:rsidR="00000000">
        <w:instrText xml:space="preserve"> STYLEREF 1 \s </w:instrText>
      </w:r>
      <w:r w:rsidR="00000000">
        <w:fldChar w:fldCharType="separate"/>
      </w:r>
      <w:r w:rsidR="006E4532">
        <w:rPr>
          <w:noProof/>
        </w:rPr>
        <w:t>2</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4</w:t>
      </w:r>
      <w:r w:rsidR="00000000">
        <w:rPr>
          <w:noProof/>
        </w:rPr>
        <w:fldChar w:fldCharType="end"/>
      </w:r>
      <w:bookmarkEnd w:id="93"/>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94" w:name="_Ref71035271"/>
      <w:r>
        <w:t xml:space="preserve"> </w:t>
      </w:r>
      <w:bookmarkStart w:id="95" w:name="_Toc114854600"/>
      <w:r>
        <w:t xml:space="preserve">Diffusion Coefficients and </w:t>
      </w:r>
      <w:r w:rsidR="00BE03B9">
        <w:t>Removing Boundary Conditions in XY</w:t>
      </w:r>
      <w:bookmarkEnd w:id="94"/>
      <w:bookmarkEnd w:id="95"/>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2FFE0D50" w:rsidR="0028689A" w:rsidRDefault="0028689A" w:rsidP="00E84818">
      <w:pPr>
        <w:jc w:val="both"/>
      </w:pPr>
      <w:r>
        <w:t xml:space="preserve">As is discussed in section </w:t>
      </w:r>
      <w:r>
        <w:fldChar w:fldCharType="begin"/>
      </w:r>
      <w:r>
        <w:instrText xml:space="preserve"> REF _Ref110261190 \r \h </w:instrText>
      </w:r>
      <w:r>
        <w:fldChar w:fldCharType="separate"/>
      </w:r>
      <w:r w:rsidR="006E4532">
        <w:t>4.2</w:t>
      </w:r>
      <w:r>
        <w:fldChar w:fldCharType="end"/>
      </w:r>
      <w:r>
        <w:t xml:space="preserve">, the lipid diffusion coefficient may be computed using the </w:t>
      </w:r>
      <w:r w:rsidR="003B7C8D">
        <w:t xml:space="preserve">MOSAICS </w:t>
      </w:r>
      <w:r>
        <w:t>tool Lipid MSD. However, before using this tool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 xml:space="preserve">diffusive motions arising from changes in the box volum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677EEA">
        <w:instrText xml:space="preserve"> ADDIN EN.CITE &lt;EndNote&gt;&lt;Cite&gt;&lt;Author&gt;von Bulow&lt;/Author&gt;&lt;Year&gt;2020&lt;/Year&gt;&lt;RecNum&gt;56&lt;/RecNum&gt;&lt;DisplayText&gt;[11]&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677EEA">
        <w:rPr>
          <w:noProof/>
        </w:rPr>
        <w:t>[11]</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xLCAxMl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677EEA">
        <w:instrText xml:space="preserve"> ADDIN EN.CITE </w:instrText>
      </w:r>
      <w:r w:rsidR="00677EEA">
        <w:fldChar w:fldCharType="begin">
          <w:fldData xml:space="preserve">PEVuZE5vdGU+PENpdGU+PEF1dGhvcj52b24gQnVsb3c8L0F1dGhvcj48WWVhcj4yMDIwPC9ZZWFy
PjxSZWNOdW0+NTY8L1JlY051bT48RGlzcGxheVRleHQ+WzExLCAxMl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677EEA">
        <w:instrText xml:space="preserve"> ADDIN EN.CITE.DATA </w:instrText>
      </w:r>
      <w:r w:rsidR="00677EEA">
        <w:fldChar w:fldCharType="end"/>
      </w:r>
      <w:r w:rsidR="000A26E2">
        <w:fldChar w:fldCharType="separate"/>
      </w:r>
      <w:r w:rsidR="00677EEA">
        <w:rPr>
          <w:noProof/>
        </w:rPr>
        <w:t>[11, 12]</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677EEA">
        <w:instrText xml:space="preserve"> ADDIN EN.CITE &lt;EndNote&gt;&lt;Cite&gt;&lt;Author&gt;Smith&lt;/Author&gt;&lt;Year&gt;2021&lt;/Year&gt;&lt;RecNum&gt;36&lt;/RecNum&gt;&lt;DisplayText&gt;[12]&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677EEA">
        <w:rPr>
          <w:noProof/>
        </w:rPr>
        <w:t>[12]</w:t>
      </w:r>
      <w:r w:rsidR="000A26E2">
        <w:fldChar w:fldCharType="end"/>
      </w:r>
      <w:r w:rsidR="00ED215A">
        <w:t>.</w:t>
      </w:r>
    </w:p>
    <w:p w14:paraId="7C75257E" w14:textId="6ED127F7"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84E2F">
        <w:t xml:space="preserve"> the x direction</w:t>
      </w:r>
      <w:r w:rsidR="00487AEA">
        <w:t>,</w:t>
      </w:r>
      <w:r w:rsidR="00884E2F">
        <w:t xml:space="preserve">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33BFFF4C"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6E4532">
        <w:t xml:space="preserve">Figure </w:t>
      </w:r>
      <w:r w:rsidR="006E4532">
        <w:rPr>
          <w:noProof/>
        </w:rPr>
        <w:t>2</w:t>
      </w:r>
      <w:r w:rsidR="006E4532">
        <w:noBreakHyphen/>
      </w:r>
      <w:r w:rsidR="006E4532">
        <w:rPr>
          <w:noProof/>
        </w:rPr>
        <w:t>5</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4B6620A0" w:rsidR="00EE38DA" w:rsidRDefault="00A15AAE" w:rsidP="00554BC9">
      <w:pPr>
        <w:pStyle w:val="Caption"/>
        <w:jc w:val="both"/>
      </w:pPr>
      <w:bookmarkStart w:id="96" w:name="_Ref71031371"/>
      <w:r>
        <w:t xml:space="preserve">Figure </w:t>
      </w:r>
      <w:r w:rsidR="00000000">
        <w:fldChar w:fldCharType="begin"/>
      </w:r>
      <w:r w:rsidR="00000000">
        <w:instrText xml:space="preserve"> STYLEREF 1 \s </w:instrText>
      </w:r>
      <w:r w:rsidR="00000000">
        <w:fldChar w:fldCharType="separate"/>
      </w:r>
      <w:r w:rsidR="006E4532">
        <w:rPr>
          <w:noProof/>
        </w:rPr>
        <w:t>2</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5</w:t>
      </w:r>
      <w:r w:rsidR="00000000">
        <w:rPr>
          <w:noProof/>
        </w:rPr>
        <w:fldChar w:fldCharType="end"/>
      </w:r>
      <w:bookmarkEnd w:id="96"/>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97" w:name="_Ref71036004"/>
      <w:r>
        <w:t xml:space="preserve"> </w:t>
      </w:r>
      <w:bookmarkStart w:id="98" w:name="_Toc114854601"/>
      <w:r w:rsidR="00C90432">
        <w:t>Check</w:t>
      </w:r>
      <w:r w:rsidR="00BE03B9">
        <w:t>ing for</w:t>
      </w:r>
      <w:r w:rsidR="00C90432">
        <w:t xml:space="preserve"> Broken Mol</w:t>
      </w:r>
      <w:r w:rsidR="00BE03B9">
        <w:t>ecule</w:t>
      </w:r>
      <w:r w:rsidR="00C90432">
        <w:t>s</w:t>
      </w:r>
      <w:bookmarkEnd w:id="97"/>
      <w:bookmarkEnd w:id="98"/>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070DEEFB"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467F0A">
        <w:t xml:space="preserve"> as si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74397964"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6E4532">
        <w:t xml:space="preserve">Figure </w:t>
      </w:r>
      <w:r w:rsidR="006E4532">
        <w:rPr>
          <w:noProof/>
        </w:rPr>
        <w:t>2</w:t>
      </w:r>
      <w:r w:rsidR="006E4532">
        <w:noBreakHyphen/>
      </w:r>
      <w:r w:rsidR="006E4532">
        <w:rPr>
          <w:noProof/>
        </w:rPr>
        <w:t>6</w:t>
      </w:r>
      <w:r w:rsidR="002463E6">
        <w:fldChar w:fldCharType="end"/>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22A25380" w:rsidR="00167A0D" w:rsidRDefault="002463E6" w:rsidP="002463E6">
      <w:pPr>
        <w:pStyle w:val="Caption"/>
        <w:jc w:val="both"/>
      </w:pPr>
      <w:bookmarkStart w:id="99" w:name="_Ref110257434"/>
      <w:r>
        <w:t xml:space="preserve">Figure </w:t>
      </w:r>
      <w:r w:rsidR="00000000">
        <w:fldChar w:fldCharType="begin"/>
      </w:r>
      <w:r w:rsidR="00000000">
        <w:instrText xml:space="preserve"> STYLEREF 1 \s </w:instrText>
      </w:r>
      <w:r w:rsidR="00000000">
        <w:fldChar w:fldCharType="separate"/>
      </w:r>
      <w:r w:rsidR="006E4532">
        <w:rPr>
          <w:noProof/>
        </w:rPr>
        <w:t>2</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6</w:t>
      </w:r>
      <w:r w:rsidR="00000000">
        <w:rPr>
          <w:noProof/>
        </w:rPr>
        <w:fldChar w:fldCharType="end"/>
      </w:r>
      <w:bookmarkEnd w:id="99"/>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00" w:name="_Ref89171364"/>
      <w:r>
        <w:t xml:space="preserve"> </w:t>
      </w:r>
      <w:bookmarkStart w:id="101" w:name="_Toc114854602"/>
      <w:r w:rsidR="00BE03B9">
        <w:t>Comparing Multiple Simulations</w:t>
      </w:r>
      <w:bookmarkEnd w:id="100"/>
      <w:bookmarkEnd w:id="101"/>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3BB27724"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2 simulations (A and B) of the CLC-ec1 protein</w:t>
      </w:r>
      <w:r w:rsidR="00B54421">
        <w:t xml:space="preserve"> (</w:t>
      </w:r>
      <w:r w:rsidR="00B54421">
        <w:fldChar w:fldCharType="begin"/>
      </w:r>
      <w:r w:rsidR="00B54421">
        <w:instrText xml:space="preserve"> REF _Ref92177795 \r \h </w:instrText>
      </w:r>
      <w:r w:rsidR="00B54421">
        <w:fldChar w:fldCharType="separate"/>
      </w:r>
      <w:r w:rsidR="006E4532">
        <w:rPr>
          <w:b/>
          <w:bCs/>
        </w:rPr>
        <w:t>Error! Reference source not found.</w:t>
      </w:r>
      <w:r w:rsidR="00B54421">
        <w:fldChar w:fldCharType="end"/>
      </w:r>
      <w:r w:rsidR="00B54421">
        <w:t>)</w:t>
      </w:r>
      <w:r>
        <w:t xml:space="preserve">. In simulation A </w:t>
      </w:r>
      <w:r w:rsidR="00244C9B">
        <w:t>we</w:t>
      </w:r>
      <w:r>
        <w:t xml:space="preserve"> have CLC in a pure POPC bilayer and in simulation B a mixture of POPC and DLPC. Suppose then that </w:t>
      </w:r>
      <w:r w:rsidR="00244C9B">
        <w:t>we</w:t>
      </w:r>
      <w:r>
        <w:t xml:space="preserve"> wish to compare the solvation structure of the 2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6E4532">
        <w:t>3.1</w:t>
      </w:r>
      <w:r w:rsidR="00211708">
        <w:fldChar w:fldCharType="end"/>
      </w:r>
      <w:r w:rsidR="00211708">
        <w:t xml:space="preserve">) </w:t>
      </w:r>
      <w:r>
        <w:t>to compare how the simulations differ. Such analysis will therefore require 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 xml:space="preserve">correspond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at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533BD7" w:rsidRPr="00827FC0">
        <w:instrText>G</w:instrText>
      </w:r>
      <w:r w:rsidR="00241C67">
        <w:instrText>rom</w:instrText>
      </w:r>
      <w:r w:rsidR="00533BD7" w:rsidRPr="00827FC0">
        <w:instrText>AT</w:instrText>
      </w:r>
      <w:r w:rsidR="00533BD7">
        <w:instrText xml:space="preserve">" </w:instrText>
      </w:r>
      <w:r w:rsidR="00533BD7">
        <w:fldChar w:fldCharType="end"/>
      </w:r>
      <w:r w:rsidR="00887F3C">
        <w:t xml:space="preserve"> (also part of System Translator)</w:t>
      </w:r>
      <w:r w:rsidR="00A82A28">
        <w:t xml:space="preserve"> if we provided ref_b using -ref</w:t>
      </w:r>
      <w:r w:rsidR="00F21E0C">
        <w:t xml:space="preserve">, </w:t>
      </w:r>
      <w:r w:rsidR="00A82A28" w:rsidRPr="00A82A28">
        <w:t>-lsq_r</w:t>
      </w:r>
      <w:r w:rsidR="00A82A28">
        <w:t xml:space="preserve"> 0</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6E4532">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533BD7" w:rsidRPr="00273462">
        <w:instrText>G</w:instrText>
      </w:r>
      <w:r w:rsidR="00241C67">
        <w:instrText>rom</w:instrText>
      </w:r>
      <w:r w:rsidR="00533BD7" w:rsidRPr="00273462">
        <w:instrText>AT</w:instrText>
      </w:r>
      <w:r w:rsidR="00533BD7">
        <w:instrText xml:space="preserve">" </w:instrText>
      </w:r>
      <w:r w:rsidR="00533BD7">
        <w:fldChar w:fldCharType="end"/>
      </w:r>
      <w:r w:rsidR="00F21E0C">
        <w:t xml:space="preserve"> simply translates the system back to its original location </w:t>
      </w:r>
      <w:r w:rsidR="00FD4552">
        <w:t xml:space="preserve">(taken from the first trajectory frame) after </w:t>
      </w:r>
      <w:r w:rsidR="00F21E0C">
        <w:t xml:space="preserve">performing the </w:t>
      </w:r>
      <w:r w:rsidR="00F21E0C">
        <w:lastRenderedPageBreak/>
        <w:t xml:space="preserve">rotation. To accomplish this, we provide System Translator with trajectory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31126DBB"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6E4532">
        <w:t xml:space="preserve">Figure </w:t>
      </w:r>
      <w:r w:rsidR="006E4532">
        <w:rPr>
          <w:noProof/>
        </w:rPr>
        <w:t>2</w:t>
      </w:r>
      <w:r w:rsidR="006E4532">
        <w:noBreakHyphen/>
      </w:r>
      <w:r w:rsidR="006E4532">
        <w:rPr>
          <w:noProof/>
        </w:rPr>
        <w:t>7</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430B1005" w:rsidR="000212D2" w:rsidRPr="000212D2" w:rsidRDefault="000212D2" w:rsidP="00554BC9">
      <w:pPr>
        <w:pStyle w:val="Caption"/>
        <w:jc w:val="both"/>
      </w:pPr>
      <w:bookmarkStart w:id="102" w:name="_Ref72855699"/>
      <w:r>
        <w:t xml:space="preserve">Figure </w:t>
      </w:r>
      <w:r w:rsidR="00000000">
        <w:fldChar w:fldCharType="begin"/>
      </w:r>
      <w:r w:rsidR="00000000">
        <w:instrText xml:space="preserve"> STYLEREF 1 \s </w:instrText>
      </w:r>
      <w:r w:rsidR="00000000">
        <w:fldChar w:fldCharType="separate"/>
      </w:r>
      <w:r w:rsidR="006E4532">
        <w:rPr>
          <w:noProof/>
        </w:rPr>
        <w:t>2</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7</w:t>
      </w:r>
      <w:r w:rsidR="00000000">
        <w:rPr>
          <w:noProof/>
        </w:rPr>
        <w:fldChar w:fldCharType="end"/>
      </w:r>
      <w:bookmarkEnd w:id="102"/>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03" w:name="_Ref71041678"/>
      <w:r>
        <w:t xml:space="preserve"> </w:t>
      </w:r>
      <w:bookmarkStart w:id="104" w:name="_Toc114854603"/>
      <w:r w:rsidR="00BE03B9">
        <w:t>Fixing Mistakes in the Trajectory Time</w:t>
      </w:r>
      <w:bookmarkEnd w:id="103"/>
      <w:bookmarkEnd w:id="104"/>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7C274CB5"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05"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533BD7" w:rsidRPr="00F207B1">
        <w:instrText>GromAT</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 time. To get around this problem the user can manually override the time in the trajectory file with Traj Time. To use Traj Time the user only needs to specify the time step between frames. This is provided with the -dt tag</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Pr="00543B62"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4ECC2B40" w14:textId="36FE5ED2" w:rsidR="00E854DA" w:rsidRDefault="00F1628B" w:rsidP="002B2D9B">
      <w:pPr>
        <w:pStyle w:val="Heading2"/>
      </w:pPr>
      <w:bookmarkStart w:id="106" w:name="_Ref89171388"/>
      <w:r>
        <w:t xml:space="preserve"> </w:t>
      </w:r>
      <w:bookmarkStart w:id="107" w:name="_Toc114854604"/>
      <w:r w:rsidR="00BE03B9">
        <w:t>Finding a Structure for Back Mapping</w:t>
      </w:r>
      <w:bookmarkEnd w:id="105"/>
      <w:bookmarkEnd w:id="106"/>
      <w:bookmarkEnd w:id="107"/>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08C4BF5C"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6E4532">
        <w:t>1.14</w:t>
      </w:r>
      <w:r w:rsidR="00DB551D">
        <w:fldChar w:fldCharType="end"/>
      </w:r>
      <w:r w:rsidR="00DB551D">
        <w:t>) for the single frame data</w:t>
      </w:r>
      <w:r>
        <w:t xml:space="preserve">. For example, if the user has single frame z-coord data upper_z0.dat the user would use -base upper_z. The program will add the frame number and .dat to this base for each file to be opened. Additionally, the user must specify how many single 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6E4532">
        <w:t>1.13</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60034430" w:rsidR="00E854DA" w:rsidRDefault="00E854DA" w:rsidP="00554BC9">
      <w:pPr>
        <w:pStyle w:val="ListParagraph"/>
        <w:spacing w:after="200"/>
        <w:ind w:left="0"/>
        <w:contextualSpacing w:val="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 xml:space="preserve">has a value of 1. Put simply,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 then the units will be nm. This should give the user intuition about the results such that a result of 0.1</w:t>
      </w:r>
      <w:r w:rsidR="00CF5BE3">
        <w:t xml:space="preserve"> </w:t>
      </w:r>
      <w:r>
        <w:t>nm would mean the z-coord is on averag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6E4532">
        <w:t xml:space="preserve">Figure </w:t>
      </w:r>
      <w:r w:rsidR="006E4532">
        <w:rPr>
          <w:noProof/>
        </w:rPr>
        <w:t>2</w:t>
      </w:r>
      <w:r w:rsidR="006E4532">
        <w:noBreakHyphen/>
      </w:r>
      <w:r w:rsidR="006E4532">
        <w:rPr>
          <w:noProof/>
        </w:rPr>
        <w:t>8</w:t>
      </w:r>
      <w:r>
        <w:fldChar w:fldCharType="end"/>
      </w:r>
      <w:r>
        <w:t xml:space="preserve">). To extract a </w:t>
      </w:r>
      <w:r w:rsidR="00AC4DE2">
        <w:t>PDB</w:t>
      </w:r>
      <w:r>
        <w:t xml:space="preserve"> </w:t>
      </w:r>
      <w:r w:rsidR="00923BCC">
        <w:t>from</w:t>
      </w:r>
      <w:r>
        <w:t xml:space="preserve"> this frame the user can use </w:t>
      </w:r>
      <w:r w:rsidR="007510DB">
        <w:t>Mos</w:t>
      </w:r>
      <w:r w:rsidR="00434039">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lastRenderedPageBreak/>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85C389A" w14:textId="6FC8DFB5" w:rsidR="00AB6E62" w:rsidRDefault="00E854DA" w:rsidP="00AB6E62">
      <w:pPr>
        <w:pStyle w:val="Caption"/>
        <w:jc w:val="both"/>
        <w:sectPr w:rsidR="00AB6E62" w:rsidSect="00AB6E62">
          <w:headerReference w:type="default" r:id="rId47"/>
          <w:pgSz w:w="12240" w:h="15840"/>
          <w:pgMar w:top="1440" w:right="1440" w:bottom="1440" w:left="1440" w:header="720" w:footer="720" w:gutter="0"/>
          <w:cols w:space="720"/>
          <w:docGrid w:linePitch="360"/>
        </w:sectPr>
      </w:pPr>
      <w:bookmarkStart w:id="108" w:name="_Ref47912916"/>
      <w:r>
        <w:t xml:space="preserve">Figure </w:t>
      </w:r>
      <w:r w:rsidR="00000000">
        <w:fldChar w:fldCharType="begin"/>
      </w:r>
      <w:r w:rsidR="00000000">
        <w:instrText xml:space="preserve"> STYLEREF 1 \s </w:instrText>
      </w:r>
      <w:r w:rsidR="00000000">
        <w:fldChar w:fldCharType="separate"/>
      </w:r>
      <w:r w:rsidR="006E4532">
        <w:rPr>
          <w:noProof/>
        </w:rPr>
        <w:t>2</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8</w:t>
      </w:r>
      <w:r w:rsidR="00000000">
        <w:rPr>
          <w:noProof/>
        </w:rPr>
        <w:fldChar w:fldCharType="end"/>
      </w:r>
      <w:bookmarkEnd w:id="108"/>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16624E17" w14:textId="1593217A" w:rsidR="00EE38DA" w:rsidRPr="00EF39A3" w:rsidRDefault="003C5594" w:rsidP="00EF39A3">
      <w:pPr>
        <w:pStyle w:val="Heading1"/>
      </w:pPr>
      <w:bookmarkStart w:id="109" w:name="_Ref89325454"/>
      <w:bookmarkStart w:id="110" w:name="_Toc114854605"/>
      <w:r w:rsidRPr="00EF39A3">
        <w:lastRenderedPageBreak/>
        <w:t xml:space="preserve">Analysis </w:t>
      </w:r>
      <w:r>
        <w:t xml:space="preserve">of Lipid </w:t>
      </w:r>
      <w:r w:rsidR="00EE38DA" w:rsidRPr="00EF39A3">
        <w:t>Structur</w:t>
      </w:r>
      <w:r>
        <w:t>e</w:t>
      </w:r>
      <w:bookmarkEnd w:id="109"/>
      <w:bookmarkEnd w:id="110"/>
    </w:p>
    <w:p w14:paraId="1777CEF5" w14:textId="2B30F7E2" w:rsidR="00AD1ECE" w:rsidRPr="002C3D17" w:rsidRDefault="00F1628B" w:rsidP="004279A9">
      <w:pPr>
        <w:pStyle w:val="Heading2"/>
      </w:pPr>
      <w:bookmarkStart w:id="111" w:name="_Ref91144713"/>
      <w:bookmarkStart w:id="112" w:name="_Ref91144772"/>
      <w:bookmarkStart w:id="113" w:name="_Ref91146079"/>
      <w:r>
        <w:t xml:space="preserve"> </w:t>
      </w:r>
      <w:bookmarkStart w:id="114" w:name="_Ref110328298"/>
      <w:bookmarkStart w:id="115" w:name="_Toc114854606"/>
      <w:r w:rsidR="002C2357">
        <w:t>Membrane Curvature and Thickness</w:t>
      </w:r>
      <w:bookmarkEnd w:id="111"/>
      <w:bookmarkEnd w:id="112"/>
      <w:bookmarkEnd w:id="113"/>
      <w:bookmarkEnd w:id="114"/>
      <w:bookmarkEnd w:id="115"/>
    </w:p>
    <w:p w14:paraId="311D2133" w14:textId="2E3C90CB"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 there are 2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6B9CAC08"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 specified group of atoms</w:t>
      </w:r>
      <w:r w:rsidR="001F0EFB">
        <w:t xml:space="preserve">. This data is then </w:t>
      </w:r>
      <w:r w:rsidR="00EE40AE">
        <w:t>projec</w:t>
      </w:r>
      <w:r w:rsidR="001F0EFB">
        <w:t xml:space="preserve">ted onto the </w:t>
      </w:r>
      <w:r w:rsidR="00913B60">
        <w:t>XY</w:t>
      </w:r>
      <w:r w:rsidR="001F0EFB">
        <w:t xml:space="preserve"> plane and the time averag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 therefor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4E0BB627" w:rsidR="003817E5" w:rsidRDefault="002C3D17" w:rsidP="003817E5">
      <w:pPr>
        <w:pStyle w:val="ListParagraph"/>
        <w:spacing w:after="200"/>
        <w:ind w:left="0"/>
        <w:contextualSpacing w:val="0"/>
        <w:jc w:val="both"/>
      </w:pPr>
      <w:r>
        <w:t xml:space="preserve">In the example abo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 xml:space="preserve">-coordinate measurements. This information is then added to lattice points around the mapping atoms GL1 and GL2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56C12064"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t xml:space="preserve"> and the output filename containing the time averaged z-coordinates is indicated using the -z tag</w:t>
      </w:r>
      <w:r w:rsidR="00371D22">
        <w:t xml:space="preserve">. Once both </w:t>
      </w:r>
      <w:r>
        <w:t xml:space="preserve">leaflets </w:t>
      </w:r>
      <w:r w:rsidR="00371D22">
        <w:t xml:space="preserve">have been </w:t>
      </w:r>
      <w:r>
        <w:t>analyzed</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lastRenderedPageBreak/>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668AA440"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06EB0157"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6E4532">
        <w:t xml:space="preserve">Figure </w:t>
      </w:r>
      <w:r w:rsidR="006E4532">
        <w:rPr>
          <w:noProof/>
        </w:rPr>
        <w:t>3</w:t>
      </w:r>
      <w:r w:rsidR="006E4532">
        <w:noBreakHyphen/>
      </w:r>
      <w:r w:rsidR="006E4532">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5C4A6465" w:rsidR="00E0223F" w:rsidRDefault="00412BC2" w:rsidP="00C21BA0">
      <w:pPr>
        <w:pStyle w:val="Caption"/>
        <w:jc w:val="both"/>
      </w:pPr>
      <w:bookmarkStart w:id="116" w:name="_Ref42083705"/>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w:t>
      </w:r>
      <w:r w:rsidR="00000000">
        <w:rPr>
          <w:noProof/>
        </w:rPr>
        <w:fldChar w:fldCharType="end"/>
      </w:r>
      <w:bookmarkEnd w:id="116"/>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3EC0FA94"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 xml:space="preserve">Once identified, a group of atoms is selected from the lipid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 xml:space="preserve">looks for the opposing lipid with the shortest distance in XY while requiring this distance be less than a user 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745B68">
        <w:t xml:space="preserve"> (</w:t>
      </w:r>
      <w:r w:rsidR="00745B68">
        <w:fldChar w:fldCharType="begin"/>
      </w:r>
      <w:r w:rsidR="00745B68">
        <w:instrText xml:space="preserve"> REF _Ref104195433 \h </w:instrText>
      </w:r>
      <w:r w:rsidR="00745B68">
        <w:fldChar w:fldCharType="separate"/>
      </w:r>
      <w:r w:rsidR="006E4532">
        <w:t xml:space="preserve">Figure </w:t>
      </w:r>
      <w:r w:rsidR="006E4532">
        <w:rPr>
          <w:noProof/>
        </w:rPr>
        <w:t>3</w:t>
      </w:r>
      <w:r w:rsidR="006E4532">
        <w:noBreakHyphen/>
      </w:r>
      <w:r w:rsidR="006E4532">
        <w:rPr>
          <w:noProof/>
        </w:rPr>
        <w:t>2</w:t>
      </w:r>
      <w:r w:rsidR="00745B68">
        <w:fldChar w:fldCharType="end"/>
      </w:r>
      <w:r w:rsidR="00745B68">
        <w:t>)</w:t>
      </w:r>
      <w:r w:rsidR="007B1FC2">
        <w:t xml:space="preserve">. </w:t>
      </w:r>
    </w:p>
    <w:p w14:paraId="259C9CC7" w14:textId="77777777" w:rsidR="00745B68" w:rsidRDefault="009D2C06" w:rsidP="00745B68">
      <w:pPr>
        <w:keepNext/>
        <w:jc w:val="both"/>
      </w:pPr>
      <w:r>
        <w:rPr>
          <w:noProof/>
        </w:rPr>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402B84BA" w:rsidR="006D4551" w:rsidRDefault="00745B68" w:rsidP="009D2C06">
      <w:pPr>
        <w:pStyle w:val="Caption"/>
        <w:jc w:val="both"/>
      </w:pPr>
      <w:bookmarkStart w:id="117" w:name="_Ref104195433"/>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w:t>
      </w:r>
      <w:r w:rsidR="00000000">
        <w:rPr>
          <w:noProof/>
        </w:rPr>
        <w:fldChar w:fldCharType="end"/>
      </w:r>
      <w:bookmarkEnd w:id="117"/>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lastRenderedPageBreak/>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0">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314C573F" w:rsidR="006D4551" w:rsidRDefault="006D4551" w:rsidP="00731865">
      <w:pPr>
        <w:pStyle w:val="Caption"/>
        <w:jc w:val="both"/>
      </w:pPr>
      <w:bookmarkStart w:id="118" w:name="_Ref46142955"/>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3</w:t>
      </w:r>
      <w:r w:rsidR="00000000">
        <w:rPr>
          <w:noProof/>
        </w:rPr>
        <w:fldChar w:fldCharType="end"/>
      </w:r>
      <w:bookmarkEnd w:id="118"/>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5A0AF0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inclusion of the -all 1 tag. </w:t>
      </w:r>
    </w:p>
    <w:p w14:paraId="2ED132A6" w14:textId="4C3E06CF"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for lipid pairs which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6E4532">
        <w:t xml:space="preserve">Figure </w:t>
      </w:r>
      <w:r w:rsidR="006E4532">
        <w:rPr>
          <w:noProof/>
        </w:rPr>
        <w:t>3</w:t>
      </w:r>
      <w:r w:rsidR="006E4532">
        <w:noBreakHyphen/>
      </w:r>
      <w:r w:rsidR="006E4532">
        <w:rPr>
          <w:noProof/>
        </w:rPr>
        <w:t>3</w:t>
      </w:r>
      <w:r w:rsidR="00370AAB">
        <w:fldChar w:fldCharType="end"/>
      </w:r>
      <w:r w:rsidR="00370AAB">
        <w:t>)</w:t>
      </w:r>
      <w:r>
        <w:t>.</w:t>
      </w:r>
      <w:r w:rsidR="009F7E6F">
        <w:t xml:space="preserve"> One benefit of measuring bilayer thickness this way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9F7E6F">
        <w:t xml:space="preserve"> is that it lets the user quantify the spread in distances over the simulation. This can be computed by inclusion of the -stdev </w:t>
      </w:r>
      <w:r w:rsidR="00F0556B">
        <w:t xml:space="preserve">1 </w:t>
      </w:r>
      <w:r w:rsidR="009F7E6F">
        <w:t>tag</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4306E533" w:rsidR="00A832D9" w:rsidRDefault="00A832D9" w:rsidP="0069414F">
      <w:pPr>
        <w:spacing w:after="200"/>
        <w:jc w:val="both"/>
      </w:pPr>
      <w:r>
        <w:t xml:space="preserve">Note 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several other files containing useful data. This approach is taken to reduce 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6E4532">
        <w:t xml:space="preserve">Figure </w:t>
      </w:r>
      <w:r w:rsidR="006E4532">
        <w:rPr>
          <w:noProof/>
        </w:rPr>
        <w:t>3</w:t>
      </w:r>
      <w:r w:rsidR="006E4532">
        <w:noBreakHyphen/>
      </w:r>
      <w:r w:rsidR="006E4532">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lastRenderedPageBreak/>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34D129A5" w:rsidR="006D4551" w:rsidRDefault="006D4551" w:rsidP="00731865">
      <w:pPr>
        <w:pStyle w:val="Caption"/>
        <w:jc w:val="both"/>
      </w:pPr>
      <w:bookmarkStart w:id="119" w:name="_Ref46143010"/>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4</w:t>
      </w:r>
      <w:r w:rsidR="00000000">
        <w:rPr>
          <w:noProof/>
        </w:rPr>
        <w:fldChar w:fldCharType="end"/>
      </w:r>
      <w:bookmarkEnd w:id="119"/>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14F1F445"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6E4532">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 xml:space="preserve">is too small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 which includes </w:t>
      </w:r>
      <w:r w:rsidR="00473CC0">
        <w:t xml:space="preserve">all target </w:t>
      </w:r>
      <w:r w:rsidR="00E832CD">
        <w:t xml:space="preserve">lipids </w:t>
      </w:r>
      <w:r w:rsidR="00473CC0">
        <w:t>including those that</w:t>
      </w:r>
      <w:r w:rsidR="00E832CD">
        <w:t xml:space="preserve"> could or could not find a partner from the opposing leafle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6E4532">
        <w:t xml:space="preserve">Figure </w:t>
      </w:r>
      <w:r w:rsidR="006E4532">
        <w:rPr>
          <w:noProof/>
        </w:rPr>
        <w:t>3</w:t>
      </w:r>
      <w:r w:rsidR="006E4532">
        <w:noBreakHyphen/>
      </w:r>
      <w:r w:rsidR="006E4532">
        <w:rPr>
          <w:noProof/>
        </w:rPr>
        <w:t>5</w:t>
      </w:r>
      <w:r w:rsidR="007951E7">
        <w:fldChar w:fldCharType="end"/>
      </w:r>
      <w:r w:rsidR="006523C6">
        <w:t>)</w:t>
      </w:r>
      <w:r w:rsidR="00A66682">
        <w:t xml:space="preserve">. </w:t>
      </w:r>
      <w:r w:rsidR="00B0571A">
        <w:t xml:space="preserve">These files are given a name derived from the membrane thickness grid data but with the “_rho”, “rho_t”,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40169ABB" w:rsidR="00E832CD" w:rsidRDefault="006523C6" w:rsidP="00731865">
      <w:pPr>
        <w:pStyle w:val="Caption"/>
        <w:jc w:val="both"/>
      </w:pPr>
      <w:bookmarkStart w:id="120" w:name="_Ref47821840"/>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5</w:t>
      </w:r>
      <w:r w:rsidR="00000000">
        <w:rPr>
          <w:noProof/>
        </w:rPr>
        <w:fldChar w:fldCharType="end"/>
      </w:r>
      <w:bookmarkEnd w:id="120"/>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6FAC6E11"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all frames of the trajectory have been analyzed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06F6D422"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6E4532">
        <w:t xml:space="preserve">Figure </w:t>
      </w:r>
      <w:r w:rsidR="006E4532">
        <w:rPr>
          <w:noProof/>
        </w:rPr>
        <w:t>3</w:t>
      </w:r>
      <w:r w:rsidR="006E4532">
        <w:noBreakHyphen/>
      </w:r>
      <w:r w:rsidR="006E4532">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3">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240D95C8" w:rsidR="009F7E6F" w:rsidRDefault="0038660D" w:rsidP="0038660D">
      <w:pPr>
        <w:pStyle w:val="Caption"/>
        <w:jc w:val="both"/>
      </w:pPr>
      <w:bookmarkStart w:id="121" w:name="_Ref44006507"/>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6</w:t>
      </w:r>
      <w:r w:rsidR="00000000">
        <w:rPr>
          <w:noProof/>
        </w:rPr>
        <w:fldChar w:fldCharType="end"/>
      </w:r>
      <w:bookmarkEnd w:id="121"/>
      <w:r>
        <w:t xml:space="preserve"> Free energy profile as a function of membrane thickness. The free energy is for a mole of lipid pairs. Data comes from martini simulations of a POPE/POPG bilayer. </w:t>
      </w:r>
    </w:p>
    <w:p w14:paraId="7BC1DD25" w14:textId="200F1C41"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 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6E4532">
        <w:t xml:space="preserve">Figure </w:t>
      </w:r>
      <w:r w:rsidR="006E4532">
        <w:rPr>
          <w:noProof/>
        </w:rPr>
        <w:t>3</w:t>
      </w:r>
      <w:r w:rsidR="006E4532">
        <w:noBreakHyphen/>
      </w:r>
      <w:r w:rsidR="006E4532">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54">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06E987F4" w:rsidR="002B171C" w:rsidRDefault="002B171C" w:rsidP="00731865">
      <w:pPr>
        <w:pStyle w:val="Caption"/>
        <w:jc w:val="both"/>
      </w:pPr>
      <w:bookmarkStart w:id="122" w:name="_Ref46143101"/>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7</w:t>
      </w:r>
      <w:r w:rsidR="00000000">
        <w:rPr>
          <w:noProof/>
        </w:rPr>
        <w:fldChar w:fldCharType="end"/>
      </w:r>
      <w:bookmarkEnd w:id="122"/>
      <w:r>
        <w:t xml:space="preserve"> P</w:t>
      </w:r>
      <w:r w:rsidR="00370AAB">
        <w:t>DB</w:t>
      </w:r>
      <w:r>
        <w:t xml:space="preserve"> showing an unusually large thickness measurement (upper panel) and an unusually small thickness measurement (lower panel).</w:t>
      </w:r>
    </w:p>
    <w:p w14:paraId="59E91848" w14:textId="7AA350A2"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6E4532" w:rsidRPr="006E4532">
        <w:rPr>
          <w:rFonts w:cstheme="minorHAnsi"/>
        </w:rPr>
        <w:t xml:space="preserve">Figure </w:t>
      </w:r>
      <w:r w:rsidR="006E4532" w:rsidRPr="006E4532">
        <w:rPr>
          <w:rFonts w:cstheme="minorHAnsi"/>
          <w:noProof/>
        </w:rPr>
        <w:t>3</w:t>
      </w:r>
      <w:r w:rsidR="006E4532" w:rsidRPr="006E4532">
        <w:rPr>
          <w:rFonts w:cstheme="minorHAnsi"/>
          <w:noProof/>
        </w:rPr>
        <w:noBreakHyphen/>
        <w:t>6</w:t>
      </w:r>
      <w:r w:rsidRPr="0069414F">
        <w:rPr>
          <w:rFonts w:cstheme="minorHAnsi"/>
        </w:rPr>
        <w:fldChar w:fldCharType="end"/>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6E4532" w:rsidRPr="006E4532">
        <w:rPr>
          <w:rFonts w:cstheme="minorHAnsi"/>
        </w:rPr>
        <w:t xml:space="preserve">Figure </w:t>
      </w:r>
      <w:r w:rsidR="006E4532" w:rsidRPr="006E4532">
        <w:rPr>
          <w:rFonts w:cstheme="minorHAnsi"/>
          <w:noProof/>
        </w:rPr>
        <w:t>3</w:t>
      </w:r>
      <w:r w:rsidR="006E4532" w:rsidRPr="006E4532">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6E4532" w:rsidRPr="006E4532">
        <w:rPr>
          <w:rFonts w:cstheme="minorHAnsi"/>
        </w:rPr>
        <w:t xml:space="preserve">Figure </w:t>
      </w:r>
      <w:r w:rsidR="006E4532" w:rsidRPr="006E4532">
        <w:rPr>
          <w:rFonts w:cstheme="minorHAnsi"/>
          <w:noProof/>
        </w:rPr>
        <w:t>3</w:t>
      </w:r>
      <w:r w:rsidR="006E4532" w:rsidRPr="006E4532">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09068CF2"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 </w:t>
      </w:r>
      <w:r w:rsidR="00E02987" w:rsidRPr="0069414F">
        <w:rPr>
          <w:rFonts w:asciiTheme="minorHAnsi" w:hAnsiTheme="minorHAnsi" w:cstheme="minorHAnsi"/>
        </w:rPr>
        <w:t xml:space="preserve">T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6E4532">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7D1C59E8"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6E4532" w:rsidRPr="006E4532">
        <w:rPr>
          <w:rFonts w:asciiTheme="minorHAnsi" w:hAnsiTheme="minorHAnsi" w:cstheme="minorHAnsi"/>
        </w:rPr>
        <w:t xml:space="preserve">Figure </w:t>
      </w:r>
      <w:r w:rsidR="006E4532" w:rsidRPr="006E4532">
        <w:rPr>
          <w:rFonts w:asciiTheme="minorHAnsi" w:hAnsiTheme="minorHAnsi" w:cstheme="minorHAnsi"/>
          <w:noProof/>
        </w:rPr>
        <w:t>3</w:t>
      </w:r>
      <w:r w:rsidR="006E4532" w:rsidRPr="006E4532">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6E4532">
        <w:rPr>
          <w:rFonts w:asciiTheme="minorHAnsi" w:hAnsiTheme="minorHAnsi" w:cstheme="minorHAnsi"/>
        </w:rPr>
        <w:t>1.13</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xml:space="preserve">. This approach is possible since the bulk thickness should equal the free energy minimum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64DB2677">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5"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3E940EDB" w:rsidR="00AD09CC" w:rsidRDefault="00CB08B8" w:rsidP="00731865">
      <w:pPr>
        <w:pStyle w:val="Caption"/>
        <w:jc w:val="both"/>
      </w:pPr>
      <w:bookmarkStart w:id="123" w:name="_Ref44454090"/>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8</w:t>
      </w:r>
      <w:r w:rsidR="00000000">
        <w:rPr>
          <w:noProof/>
        </w:rPr>
        <w:fldChar w:fldCharType="end"/>
      </w:r>
      <w:bookmarkEnd w:id="123"/>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352398CF" w:rsidR="00A8651D" w:rsidRDefault="00AD09CC" w:rsidP="00731865">
      <w:pPr>
        <w:spacing w:after="200"/>
        <w:jc w:val="both"/>
      </w:pPr>
      <w:r>
        <w:t xml:space="preserve">We note that the free energy analysis described in this section is meant to give a rough estimate of the penalty associated with a thinning defect as these types of analysis remain an active area of research.  </w:t>
      </w:r>
    </w:p>
    <w:p w14:paraId="2D818FA1" w14:textId="10A2678E" w:rsidR="00E02987" w:rsidRPr="00E02987" w:rsidRDefault="00F1628B" w:rsidP="00EE38DA">
      <w:pPr>
        <w:pStyle w:val="Heading2"/>
      </w:pPr>
      <w:bookmarkStart w:id="124" w:name="_Ref47900946"/>
      <w:r>
        <w:lastRenderedPageBreak/>
        <w:t xml:space="preserve"> </w:t>
      </w:r>
      <w:bookmarkStart w:id="125" w:name="_Toc114854607"/>
      <w:r w:rsidR="00F67EC2">
        <w:t xml:space="preserve">Normalized </w:t>
      </w:r>
      <w:r w:rsidR="00E02987" w:rsidRPr="00E02987">
        <w:t>Lipid Density</w:t>
      </w:r>
      <w:bookmarkEnd w:id="124"/>
      <w:bookmarkEnd w:id="125"/>
    </w:p>
    <w:p w14:paraId="7AA50F5D" w14:textId="4206ACA1" w:rsidR="0084327E" w:rsidRDefault="00F67EC2" w:rsidP="007A216C">
      <w:pPr>
        <w:spacing w:after="200"/>
        <w:jc w:val="both"/>
      </w:pPr>
      <w:r>
        <w:t xml:space="preserve">It is sometimes useful to have a normalized lipid density which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6E4532">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 xml:space="preserve">To use the program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6E4532">
        <w:t xml:space="preserve">Figure </w:t>
      </w:r>
      <w:r w:rsidR="006E4532">
        <w:rPr>
          <w:noProof/>
        </w:rPr>
        <w:t>3</w:t>
      </w:r>
      <w:r w:rsidR="006E4532">
        <w:noBreakHyphen/>
      </w:r>
      <w:r w:rsidR="006E4532">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2610930A" w:rsidR="006F2A62" w:rsidRDefault="0084327E" w:rsidP="0084327E">
      <w:pPr>
        <w:pStyle w:val="Caption"/>
        <w:jc w:val="both"/>
      </w:pPr>
      <w:bookmarkStart w:id="126" w:name="_Ref104271520"/>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9</w:t>
      </w:r>
      <w:r w:rsidR="00000000">
        <w:rPr>
          <w:noProof/>
        </w:rPr>
        <w:fldChar w:fldCharType="end"/>
      </w:r>
      <w:bookmarkEnd w:id="126"/>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53B1F02B"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1B14608D"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6E4532">
        <w:t xml:space="preserve">Figure </w:t>
      </w:r>
      <w:r w:rsidR="006E4532">
        <w:rPr>
          <w:noProof/>
        </w:rPr>
        <w:t>3</w:t>
      </w:r>
      <w:r w:rsidR="006E4532">
        <w:noBreakHyphen/>
      </w:r>
      <w:r w:rsidR="006E4532">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4CB29372" w:rsidR="00187750" w:rsidRPr="00036D11" w:rsidRDefault="00FA34A0" w:rsidP="007A216C">
      <w:pPr>
        <w:pStyle w:val="Caption"/>
        <w:jc w:val="both"/>
      </w:pPr>
      <w:bookmarkStart w:id="127" w:name="_Ref81923186"/>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0</w:t>
      </w:r>
      <w:r w:rsidR="00000000">
        <w:rPr>
          <w:noProof/>
        </w:rPr>
        <w:fldChar w:fldCharType="end"/>
      </w:r>
      <w:bookmarkEnd w:id="127"/>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28" w:name="_Ref91147467"/>
      <w:r>
        <w:t xml:space="preserve"> </w:t>
      </w:r>
      <w:bookmarkStart w:id="129" w:name="_Toc114854608"/>
      <w:r w:rsidR="000B3AD1">
        <w:t>The Rank 2 Order Parameter</w:t>
      </w:r>
      <w:bookmarkEnd w:id="128"/>
      <w:bookmarkEnd w:id="129"/>
    </w:p>
    <w:p w14:paraId="65C471B9" w14:textId="66BE0B4A" w:rsidR="00481DF9" w:rsidRDefault="00E04DBD" w:rsidP="007A216C">
      <w:pPr>
        <w:pStyle w:val="ListParagraph"/>
        <w:spacing w:after="200"/>
        <w:ind w:left="0"/>
        <w:contextualSpacing w:val="0"/>
        <w:jc w:val="both"/>
      </w:pPr>
      <w:r>
        <w:t xml:space="preserve">The rank 2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2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The rank 2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35E91D07"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6E4532">
        <w:t xml:space="preserve">Figure </w:t>
      </w:r>
      <w:r w:rsidR="006E4532">
        <w:rPr>
          <w:noProof/>
        </w:rPr>
        <w:t>3</w:t>
      </w:r>
      <w:r w:rsidR="006E4532">
        <w:noBreakHyphen/>
      </w:r>
      <w:r w:rsidR="006E4532">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58">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06F201D3" w:rsidR="007A216C" w:rsidRPr="007A216C" w:rsidRDefault="007A216C" w:rsidP="007A216C">
      <w:pPr>
        <w:pStyle w:val="Caption"/>
        <w:jc w:val="both"/>
      </w:pPr>
      <w:bookmarkStart w:id="130" w:name="_Ref108940161"/>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1</w:t>
      </w:r>
      <w:r w:rsidR="00000000">
        <w:rPr>
          <w:noProof/>
        </w:rPr>
        <w:fldChar w:fldCharType="end"/>
      </w:r>
      <w:bookmarkEnd w:id="130"/>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42CA6AE"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2E3D1847"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 xml:space="preserve">relative to the z-axis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69EFEFCD" w:rsidR="00415033" w:rsidRDefault="00415033" w:rsidP="00415033">
      <w:pPr>
        <w:pStyle w:val="Caption"/>
        <w:jc w:val="both"/>
      </w:pPr>
      <w:bookmarkStart w:id="131" w:name="_Ref109371374"/>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2</w:t>
      </w:r>
      <w:r w:rsidR="00000000">
        <w:rPr>
          <w:noProof/>
        </w:rPr>
        <w:fldChar w:fldCharType="end"/>
      </w:r>
      <w:bookmarkEnd w:id="131"/>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6E4532">
        <w:t xml:space="preserve">Figure </w:t>
      </w:r>
      <w:r w:rsidR="006E4532">
        <w:rPr>
          <w:noProof/>
        </w:rPr>
        <w:t>3</w:t>
      </w:r>
      <w:r w:rsidR="006E4532">
        <w:noBreakHyphen/>
      </w:r>
      <w:r w:rsidR="006E4532">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352A583E"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in which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4FA189A8"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6E4532">
        <w:t xml:space="preserve">Figure </w:t>
      </w:r>
      <w:r w:rsidR="006E4532">
        <w:rPr>
          <w:noProof/>
        </w:rPr>
        <w:t>3</w:t>
      </w:r>
      <w:r w:rsidR="006E4532">
        <w:noBreakHyphen/>
      </w:r>
      <w:r w:rsidR="006E4532">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4B1F9BD5" w:rsidR="00042E68" w:rsidRDefault="00713EC3" w:rsidP="007A216C">
      <w:pPr>
        <w:pStyle w:val="Caption"/>
        <w:jc w:val="both"/>
      </w:pPr>
      <w:bookmarkStart w:id="132" w:name="_Ref42083721"/>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3</w:t>
      </w:r>
      <w:r w:rsidR="00000000">
        <w:rPr>
          <w:noProof/>
        </w:rPr>
        <w:fldChar w:fldCharType="end"/>
      </w:r>
      <w:bookmarkEnd w:id="132"/>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04018C1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5AA0870B" w:rsidR="00042E68" w:rsidRPr="00042E68" w:rsidRDefault="00E55F99" w:rsidP="00EE38DA">
      <w:pPr>
        <w:pStyle w:val="Heading2"/>
      </w:pPr>
      <w:bookmarkStart w:id="133" w:name="_Ref44345328"/>
      <w:bookmarkStart w:id="134" w:name="_Toc114854609"/>
      <w:r>
        <w:t xml:space="preserve">Internal </w:t>
      </w:r>
      <w:r w:rsidR="00042E68" w:rsidRPr="00042E68">
        <w:t>Lipid Distances</w:t>
      </w:r>
      <w:bookmarkEnd w:id="133"/>
      <w:bookmarkEnd w:id="134"/>
    </w:p>
    <w:p w14:paraId="6D4523E7" w14:textId="7777777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 like </w:t>
      </w:r>
      <w:r w:rsidR="006349EF">
        <w:t>near the surface of</w:t>
      </w:r>
      <w:r>
        <w:t xml:space="preserve"> an embedded protein. In addition to this, one could measure the lipid splay distanc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w:t>
      </w:r>
      <w:r w:rsidR="007A252A">
        <w:t>s</w:t>
      </w:r>
      <w:r w:rsidR="00042E68">
        <w:t xml:space="preserv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47951D4" w:rsidR="008D0182" w:rsidRDefault="00403A41" w:rsidP="008D131C">
      <w:pPr>
        <w:pStyle w:val="ListParagraph"/>
        <w:spacing w:after="200"/>
        <w:ind w:left="0" w:firstLine="720"/>
        <w:contextualSpacing w:val="0"/>
        <w:jc w:val="both"/>
      </w:pPr>
      <w:r>
        <w:t>To use the program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0049E4F2"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6E4532">
        <w:t xml:space="preserve">Figure </w:t>
      </w:r>
      <w:r w:rsidR="006E4532">
        <w:rPr>
          <w:noProof/>
        </w:rPr>
        <w:t>3</w:t>
      </w:r>
      <w:r w:rsidR="006E4532">
        <w:noBreakHyphen/>
      </w:r>
      <w:r w:rsidR="006E4532">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61">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42490CC5" w:rsidR="004150B4" w:rsidRDefault="004150B4" w:rsidP="004150B4">
      <w:pPr>
        <w:pStyle w:val="Caption"/>
        <w:jc w:val="both"/>
      </w:pPr>
      <w:bookmarkStart w:id="135" w:name="_Ref46143552"/>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4</w:t>
      </w:r>
      <w:r w:rsidR="00000000">
        <w:rPr>
          <w:noProof/>
        </w:rPr>
        <w:fldChar w:fldCharType="end"/>
      </w:r>
      <w:bookmarkEnd w:id="135"/>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77777777" w:rsidR="008D131C" w:rsidRDefault="008D131C" w:rsidP="008D131C">
      <w:pPr>
        <w:pStyle w:val="ListParagraph"/>
        <w:spacing w:after="200"/>
        <w:ind w:left="0"/>
        <w:contextualSpacing w:val="0"/>
        <w:jc w:val="both"/>
      </w:pPr>
      <w:r>
        <w:t xml:space="preserve">The columns of the selection card are organized as follows. First, column one contains the lipid type. Columns two and three contain a pair of atoms in which a distance is to be measured and column four is the atom in which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51945931" w:rsidR="008D0182" w:rsidRDefault="008D131C" w:rsidP="00DA269C">
      <w:pPr>
        <w:pStyle w:val="ListParagraph"/>
        <w:spacing w:after="200"/>
        <w:ind w:left="0"/>
        <w:contextualSpacing w:val="0"/>
        <w:jc w:val="both"/>
      </w:pPr>
      <w:r>
        <w:t xml:space="preserve">In this example, the output file containing the time 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6E4532">
        <w:t xml:space="preserve">Figure </w:t>
      </w:r>
      <w:r w:rsidR="006E4532">
        <w:rPr>
          <w:noProof/>
        </w:rPr>
        <w:t>3</w:t>
      </w:r>
      <w:r w:rsidR="006E4532">
        <w:noBreakHyphen/>
      </w:r>
      <w:r w:rsidR="006E4532">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33F37AFA" w:rsidR="008E2632" w:rsidRDefault="00713EC3" w:rsidP="00DA269C">
      <w:pPr>
        <w:pStyle w:val="Caption"/>
        <w:jc w:val="both"/>
      </w:pPr>
      <w:bookmarkStart w:id="136" w:name="_Ref42083744"/>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5</w:t>
      </w:r>
      <w:r w:rsidR="00000000">
        <w:rPr>
          <w:noProof/>
        </w:rPr>
        <w:fldChar w:fldCharType="end"/>
      </w:r>
      <w:bookmarkEnd w:id="136"/>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37" w:name="_Ref44345350"/>
      <w:r>
        <w:t xml:space="preserve"> </w:t>
      </w:r>
      <w:bookmarkStart w:id="138" w:name="_Ref92873875"/>
      <w:bookmarkStart w:id="139" w:name="_Toc114854610"/>
      <w:r w:rsidR="00DC385A">
        <w:t xml:space="preserve">The </w:t>
      </w:r>
      <w:r w:rsidR="00EE40AE" w:rsidRPr="00EE40AE">
        <w:t xml:space="preserve">Lipid </w:t>
      </w:r>
      <w:bookmarkEnd w:id="137"/>
      <w:r w:rsidR="00E55F99">
        <w:t>Tilt Angle</w:t>
      </w:r>
      <w:bookmarkEnd w:id="138"/>
      <w:bookmarkEnd w:id="139"/>
    </w:p>
    <w:p w14:paraId="525947DF" w14:textId="3A154AA2"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6E4532">
        <w:t xml:space="preserve">Figure </w:t>
      </w:r>
      <w:r w:rsidR="006E4532">
        <w:rPr>
          <w:noProof/>
        </w:rPr>
        <w:t>3</w:t>
      </w:r>
      <w:r w:rsidR="006E4532">
        <w:noBreakHyphen/>
      </w:r>
      <w:r w:rsidR="006E4532">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63">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70454FCA" w:rsidR="00CC6F0E" w:rsidRDefault="00CC6F0E" w:rsidP="00CC6F0E">
      <w:pPr>
        <w:pStyle w:val="Caption"/>
        <w:jc w:val="both"/>
      </w:pPr>
      <w:bookmarkStart w:id="140" w:name="_Ref42083763"/>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6</w:t>
      </w:r>
      <w:r w:rsidR="00000000">
        <w:rPr>
          <w:noProof/>
        </w:rPr>
        <w:fldChar w:fldCharType="end"/>
      </w:r>
      <w:bookmarkEnd w:id="140"/>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19F48250"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hich does not cancel. This </w:t>
      </w:r>
      <w:r w:rsidR="00AB56BE">
        <w:t xml:space="preserve">preference for tilting </w:t>
      </w:r>
      <w:r w:rsidR="0051672B">
        <w:t>can be</w:t>
      </w:r>
      <w:r>
        <w:t xml:space="preserve"> </w:t>
      </w:r>
      <w:r w:rsidR="0051672B">
        <w:t>probed using</w:t>
      </w:r>
      <w:r>
        <w:t xml:space="preserve"> Lipid Orientation. </w:t>
      </w:r>
    </w:p>
    <w:p w14:paraId="330FF272" w14:textId="495D03A1" w:rsidR="00EE40AE" w:rsidRDefault="005067D8" w:rsidP="00CC6F0E">
      <w:pPr>
        <w:pStyle w:val="ListParagraph"/>
        <w:ind w:left="0" w:firstLine="720"/>
        <w:jc w:val="both"/>
      </w:pPr>
      <w:r>
        <w:t xml:space="preserve">To use the program the user must </w:t>
      </w:r>
      <w:r w:rsidR="00924D84">
        <w:t xml:space="preserve">provide the lipid types to be analyzed, the atoms making the orientation vector and the atoms in which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37390FE9"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 and column 4 is the atom for which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6E4532">
        <w:t xml:space="preserve">Figure </w:t>
      </w:r>
      <w:r w:rsidR="006E4532">
        <w:rPr>
          <w:noProof/>
        </w:rPr>
        <w:t>3</w:t>
      </w:r>
      <w:r w:rsidR="006E4532">
        <w:noBreakHyphen/>
      </w:r>
      <w:r w:rsidR="006E4532">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6E4532">
        <w:t xml:space="preserve">Figure </w:t>
      </w:r>
      <w:r w:rsidR="006E4532">
        <w:rPr>
          <w:noProof/>
        </w:rPr>
        <w:t>3</w:t>
      </w:r>
      <w:r w:rsidR="006E4532">
        <w:noBreakHyphen/>
      </w:r>
      <w:r w:rsidR="006E4532">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137FCCF7"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 averaged orientation vector. For example, the preferred tilt angle </w:t>
      </w:r>
      <w:r>
        <w:sym w:font="Symbol" w:char="F071"/>
      </w:r>
      <w:r>
        <w:t xml:space="preserve"> (</w:t>
      </w:r>
      <w:r>
        <w:fldChar w:fldCharType="begin"/>
      </w:r>
      <w:r>
        <w:instrText xml:space="preserve"> REF _Ref42083763 \h </w:instrText>
      </w:r>
      <w:r>
        <w:fldChar w:fldCharType="separate"/>
      </w:r>
      <w:r w:rsidR="006E4532">
        <w:t xml:space="preserve">Figure </w:t>
      </w:r>
      <w:r w:rsidR="006E4532">
        <w:rPr>
          <w:noProof/>
        </w:rPr>
        <w:t>3</w:t>
      </w:r>
      <w:r w:rsidR="006E4532">
        <w:noBreakHyphen/>
      </w:r>
      <w:r w:rsidR="006E4532">
        <w:rPr>
          <w:noProof/>
        </w:rPr>
        <w:t>16</w:t>
      </w:r>
      <w:r>
        <w:fldChar w:fldCharType="end"/>
      </w:r>
      <w:r>
        <w:t xml:space="preserve">) is given the same name as specified with -p2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6E4532">
        <w:t xml:space="preserve">Figure </w:t>
      </w:r>
      <w:r w:rsidR="006E4532">
        <w:rPr>
          <w:noProof/>
        </w:rPr>
        <w:t>3</w:t>
      </w:r>
      <w:r w:rsidR="006E4532">
        <w:noBreakHyphen/>
      </w:r>
      <w:r w:rsidR="006E4532">
        <w:rPr>
          <w:noProof/>
        </w:rPr>
        <w:t>16</w:t>
      </w:r>
      <w:r>
        <w:fldChar w:fldCharType="end"/>
      </w:r>
      <w:r>
        <w:t>) is computed and stored in a data file containing the “_phi” appendage. Other characterizations of the time averaged orientation vector include its x, y, and z components (given the “_x”, “_y”, and “_z” appendages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6E4532">
        <w:t xml:space="preserve">Figure </w:t>
      </w:r>
      <w:r w:rsidR="006E4532">
        <w:rPr>
          <w:noProof/>
        </w:rPr>
        <w:t>3</w:t>
      </w:r>
      <w:r w:rsidR="006E4532">
        <w:noBreakHyphen/>
      </w:r>
      <w:r w:rsidR="006E4532">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64"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09B59B6A" w:rsidR="003A4BA1" w:rsidRPr="008E2632" w:rsidRDefault="00713EC3" w:rsidP="003536DB">
      <w:pPr>
        <w:pStyle w:val="Caption"/>
        <w:jc w:val="both"/>
      </w:pPr>
      <w:bookmarkStart w:id="141" w:name="_Ref42083804"/>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7</w:t>
      </w:r>
      <w:r w:rsidR="00000000">
        <w:rPr>
          <w:noProof/>
        </w:rPr>
        <w:fldChar w:fldCharType="end"/>
      </w:r>
      <w:bookmarkEnd w:id="141"/>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42" w:name="_Ref91147305"/>
      <w:bookmarkStart w:id="143" w:name="_Ref91240241"/>
      <w:r>
        <w:t xml:space="preserve"> </w:t>
      </w:r>
      <w:bookmarkStart w:id="144" w:name="_Toc114854611"/>
      <w:r w:rsidR="00E55F99">
        <w:t>Leaflet</w:t>
      </w:r>
      <w:bookmarkEnd w:id="142"/>
      <w:r w:rsidR="00DE7E78">
        <w:t xml:space="preserve"> </w:t>
      </w:r>
      <w:r w:rsidR="00DE7E78" w:rsidRPr="00BB182C">
        <w:t>Interdigitation</w:t>
      </w:r>
      <w:bookmarkEnd w:id="143"/>
      <w:bookmarkEnd w:id="144"/>
    </w:p>
    <w:p w14:paraId="0375E394" w14:textId="2738FE37" w:rsidR="00F9186F" w:rsidRDefault="00D979AC" w:rsidP="008F77FA">
      <w:pPr>
        <w:pStyle w:val="ListParagraph"/>
        <w:spacing w:after="200"/>
        <w:ind w:left="0"/>
        <w:contextualSpacing w:val="0"/>
        <w:jc w:val="both"/>
      </w:pPr>
      <w:r>
        <w:t xml:space="preserve">It is possible to probe the degree of interdigitation between opposing leaflets using a coupl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 while those near the tails correspond to low interdigitation</w:t>
      </w:r>
      <w:r w:rsidR="00A314D3">
        <w:t xml:space="preserve"> (</w:t>
      </w:r>
      <w:r w:rsidR="00A314D3">
        <w:fldChar w:fldCharType="begin"/>
      </w:r>
      <w:r w:rsidR="00A314D3">
        <w:instrText xml:space="preserve"> REF _Ref89409566 \h </w:instrText>
      </w:r>
      <w:r w:rsidR="00A314D3">
        <w:fldChar w:fldCharType="separate"/>
      </w:r>
      <w:r w:rsidR="006E4532">
        <w:t xml:space="preserve">Figure </w:t>
      </w:r>
      <w:r w:rsidR="006E4532">
        <w:rPr>
          <w:noProof/>
        </w:rPr>
        <w:t>1</w:t>
      </w:r>
      <w:r w:rsidR="006E4532">
        <w:noBreakHyphen/>
      </w:r>
      <w:r w:rsidR="006E4532">
        <w:rPr>
          <w:noProof/>
        </w:rPr>
        <w:t>1</w:t>
      </w:r>
      <w:r w:rsidR="00A314D3">
        <w:fldChar w:fldCharType="end"/>
      </w:r>
      <w:r w:rsidR="00A314D3">
        <w:t>)</w:t>
      </w:r>
      <w:r>
        <w:t xml:space="preserve">. </w:t>
      </w:r>
      <w:r w:rsidR="00F9186F">
        <w:t>In this section</w:t>
      </w:r>
      <w:r w:rsidR="0001644B">
        <w:t>,</w:t>
      </w:r>
      <w:r w:rsidR="00F9186F">
        <w:t xml:space="preserve"> we examine 2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65">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445F5C39" w:rsidR="00A314D3" w:rsidRDefault="00A314D3" w:rsidP="008F77FA">
      <w:pPr>
        <w:pStyle w:val="Caption"/>
        <w:jc w:val="both"/>
      </w:pPr>
      <w:bookmarkStart w:id="145" w:name="_Ref42083852"/>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8</w:t>
      </w:r>
      <w:r w:rsidR="00000000">
        <w:rPr>
          <w:noProof/>
        </w:rPr>
        <w:fldChar w:fldCharType="end"/>
      </w:r>
      <w:bookmarkEnd w:id="145"/>
      <w:r>
        <w:t xml:space="preserve"> </w:t>
      </w:r>
      <w:r w:rsidRPr="00713EC3">
        <w:t>Cartoon bilayer showing low levels of interdigitation (left) and high levels of interdigitation (right).</w:t>
      </w:r>
    </w:p>
    <w:p w14:paraId="0B53B77B" w14:textId="6A87777F"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6E4532">
        <w:t xml:space="preserve">Figure </w:t>
      </w:r>
      <w:r w:rsidR="006E4532">
        <w:rPr>
          <w:noProof/>
        </w:rPr>
        <w:t>3</w:t>
      </w:r>
      <w:r w:rsidR="006E4532">
        <w:noBreakHyphen/>
      </w:r>
      <w:r w:rsidR="006E4532">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66">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0C7627D3" w:rsidR="00F9186F" w:rsidRDefault="00F9186F" w:rsidP="008F77FA">
      <w:pPr>
        <w:pStyle w:val="Caption"/>
        <w:jc w:val="both"/>
      </w:pPr>
      <w:bookmarkStart w:id="146" w:name="_Ref42083952"/>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9</w:t>
      </w:r>
      <w:r w:rsidR="00000000">
        <w:rPr>
          <w:noProof/>
        </w:rPr>
        <w:fldChar w:fldCharType="end"/>
      </w:r>
      <w:bookmarkEnd w:id="146"/>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3BB6093F" w:rsidR="00352A2E" w:rsidRDefault="00F9186F" w:rsidP="00352A2E">
      <w:pPr>
        <w:pStyle w:val="ListParagraph"/>
        <w:spacing w:after="200"/>
        <w:ind w:left="0" w:firstLine="720"/>
        <w:contextualSpacing w:val="0"/>
        <w:jc w:val="both"/>
      </w:pPr>
      <w:r>
        <w:t xml:space="preserve">To use the program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6E4532">
        <w:t xml:space="preserve">Figure </w:t>
      </w:r>
      <w:r w:rsidR="006E4532">
        <w:rPr>
          <w:noProof/>
        </w:rPr>
        <w:t>3</w:t>
      </w:r>
      <w:r w:rsidR="006E4532">
        <w:noBreakHyphen/>
      </w:r>
      <w:r w:rsidR="006E4532">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67"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294FCECF" w:rsidR="00D7658D" w:rsidRDefault="00681C10" w:rsidP="008F77FA">
      <w:pPr>
        <w:pStyle w:val="Caption"/>
        <w:jc w:val="both"/>
      </w:pPr>
      <w:bookmarkStart w:id="147" w:name="_Ref103929789"/>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0</w:t>
      </w:r>
      <w:r w:rsidR="00000000">
        <w:rPr>
          <w:noProof/>
        </w:rPr>
        <w:fldChar w:fldCharType="end"/>
      </w:r>
      <w:bookmarkEnd w:id="147"/>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6E4532">
        <w:t xml:space="preserve">Figure </w:t>
      </w:r>
      <w:r w:rsidR="006E4532">
        <w:rPr>
          <w:noProof/>
        </w:rPr>
        <w:t>3</w:t>
      </w:r>
      <w:r w:rsidR="006E4532">
        <w:noBreakHyphen/>
      </w:r>
      <w:r w:rsidR="006E4532">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02D60DBD"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p>
    <w:p w14:paraId="1D1271D3" w14:textId="70811D52" w:rsidR="00352A2E" w:rsidRDefault="00C71963" w:rsidP="00960EAD">
      <w:pPr>
        <w:pStyle w:val="ListParagraph"/>
        <w:spacing w:after="200"/>
        <w:ind w:left="0"/>
        <w:contextualSpacing w:val="0"/>
        <w:jc w:val="both"/>
      </w:pPr>
      <w:r>
        <w:lastRenderedPageBreak/>
        <w:t xml:space="preserve"> </w:t>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4A2F0CF0"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6E4532" w:rsidRPr="006E4532">
        <w:rPr>
          <w:rFonts w:cstheme="minorHAnsi"/>
        </w:rPr>
        <w:t xml:space="preserve">Figure </w:t>
      </w:r>
      <w:r w:rsidR="006E4532" w:rsidRPr="006E4532">
        <w:rPr>
          <w:rFonts w:cstheme="minorHAnsi"/>
          <w:noProof/>
        </w:rPr>
        <w:t>3</w:t>
      </w:r>
      <w:r w:rsidR="006E4532" w:rsidRPr="006E4532">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68"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250B1C3D" w:rsidR="00F9186F" w:rsidRDefault="00F9186F" w:rsidP="008F77FA">
      <w:pPr>
        <w:pStyle w:val="Caption"/>
        <w:jc w:val="both"/>
      </w:pPr>
      <w:bookmarkStart w:id="148" w:name="_Ref42083969"/>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1</w:t>
      </w:r>
      <w:r w:rsidR="00000000">
        <w:rPr>
          <w:noProof/>
        </w:rPr>
        <w:fldChar w:fldCharType="end"/>
      </w:r>
      <w:bookmarkEnd w:id="148"/>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t xml:space="preserve"> Units for the x/y axis are grid points and the number of contacts for the color bars.</w:t>
      </w:r>
    </w:p>
    <w:p w14:paraId="5B93E6D5" w14:textId="2037C22A" w:rsidR="00352A2E" w:rsidRDefault="00352A2E" w:rsidP="00FF449A">
      <w:pPr>
        <w:jc w:val="both"/>
        <w:rPr>
          <w:rFonts w:eastAsiaTheme="minorEastAsia"/>
        </w:rPr>
      </w:pPr>
      <w:r>
        <w:t xml:space="preserve">We note that Interleaflet Contacts lets has the option to generate a free energy histogram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ion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a given trajectory frame) is reported for each trajectory fram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55F3EB5D" w:rsidR="00960EAD" w:rsidRDefault="00960EAD" w:rsidP="00960EAD">
      <w:pPr>
        <w:pStyle w:val="Caption"/>
        <w:jc w:val="both"/>
        <w:rPr>
          <w:rFonts w:eastAsiaTheme="minorEastAsia"/>
        </w:rPr>
      </w:pPr>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2</w:t>
      </w:r>
      <w:r w:rsidR="00000000">
        <w:rPr>
          <w:noProof/>
        </w:rPr>
        <w:fldChar w:fldCharType="end"/>
      </w:r>
      <w:r>
        <w:t xml:space="preserve"> Free energy as a function of the number of interleaflet contacts formed by a single lipid (left). The average number of interleaflet contacts per lipid as a function of the trajectory frame (right).</w:t>
      </w:r>
    </w:p>
    <w:p w14:paraId="280A8374" w14:textId="6591E705"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6E4532">
        <w:t xml:space="preserve">Figure </w:t>
      </w:r>
      <w:r w:rsidR="006E4532">
        <w:rPr>
          <w:noProof/>
        </w:rPr>
        <w:t>3</w:t>
      </w:r>
      <w:r w:rsidR="006E4532">
        <w:noBreakHyphen/>
      </w:r>
      <w:r w:rsidR="006E4532">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6E4532">
        <w:t xml:space="preserve">Figure </w:t>
      </w:r>
      <w:r w:rsidR="006E4532">
        <w:rPr>
          <w:noProof/>
        </w:rPr>
        <w:t>3</w:t>
      </w:r>
      <w:r w:rsidR="006E4532">
        <w:noBreakHyphen/>
      </w:r>
      <w:r w:rsidR="006E4532">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 xml:space="preserve">recorded and eventually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1224539E"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 xml:space="preserve">In this way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0">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4BA63B0D" w:rsidR="00EF4061" w:rsidRPr="008F77FA" w:rsidRDefault="00713EC3" w:rsidP="008F77FA">
      <w:pPr>
        <w:pStyle w:val="Caption"/>
        <w:jc w:val="both"/>
      </w:pPr>
      <w:bookmarkStart w:id="149" w:name="_Ref42083889"/>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3</w:t>
      </w:r>
      <w:r w:rsidR="00000000">
        <w:rPr>
          <w:noProof/>
        </w:rPr>
        <w:fldChar w:fldCharType="end"/>
      </w:r>
      <w:bookmarkEnd w:id="149"/>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26A00F66"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 xml:space="preserve">lipid types to include in the opposing leaflet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6E4532">
        <w:t xml:space="preserve">Figure </w:t>
      </w:r>
      <w:r w:rsidR="006E4532">
        <w:rPr>
          <w:noProof/>
        </w:rPr>
        <w:t>3</w:t>
      </w:r>
      <w:r w:rsidR="006E4532">
        <w:noBreakHyphen/>
      </w:r>
      <w:r w:rsidR="006E4532">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09BA4F43" w:rsidR="00231E2B" w:rsidRDefault="00F913E3" w:rsidP="008F77FA">
      <w:pPr>
        <w:pStyle w:val="Caption"/>
        <w:jc w:val="both"/>
      </w:pPr>
      <w:bookmarkStart w:id="150" w:name="_Ref104200557"/>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4</w:t>
      </w:r>
      <w:r w:rsidR="00000000">
        <w:rPr>
          <w:noProof/>
        </w:rPr>
        <w:fldChar w:fldCharType="end"/>
      </w:r>
      <w:bookmarkEnd w:id="150"/>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138BB033"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6E4532">
        <w:t xml:space="preserve">Figure </w:t>
      </w:r>
      <w:r w:rsidR="006E4532">
        <w:rPr>
          <w:noProof/>
        </w:rPr>
        <w:t>3</w:t>
      </w:r>
      <w:r w:rsidR="006E4532">
        <w:noBreakHyphen/>
      </w:r>
      <w:r w:rsidR="006E4532">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72"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099BA0B9" w:rsidR="00CC20E7" w:rsidRDefault="00713EC3" w:rsidP="008F77FA">
      <w:pPr>
        <w:pStyle w:val="Caption"/>
        <w:jc w:val="both"/>
      </w:pPr>
      <w:bookmarkStart w:id="151" w:name="_Ref42083914"/>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5</w:t>
      </w:r>
      <w:r w:rsidR="00000000">
        <w:rPr>
          <w:noProof/>
        </w:rPr>
        <w:fldChar w:fldCharType="end"/>
      </w:r>
      <w:bookmarkEnd w:id="151"/>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52" w:name="_Ref44345383"/>
      <w:r>
        <w:t xml:space="preserve"> </w:t>
      </w:r>
      <w:bookmarkStart w:id="153" w:name="_Toc114854612"/>
      <w:r w:rsidR="00E55F99">
        <w:t xml:space="preserve">Lipid </w:t>
      </w:r>
      <w:r w:rsidR="00FC4460">
        <w:t xml:space="preserve">Packing </w:t>
      </w:r>
      <w:r w:rsidR="00BF290C" w:rsidRPr="005C7AC2">
        <w:t>Density</w:t>
      </w:r>
      <w:bookmarkEnd w:id="152"/>
      <w:bookmarkEnd w:id="153"/>
    </w:p>
    <w:p w14:paraId="4F431425" w14:textId="0D119737"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 we present </w:t>
      </w:r>
      <w:r w:rsidR="00146801">
        <w:t xml:space="preserve">2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 specified distance (set with -l_rad) from a target 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6E4532">
        <w:t xml:space="preserve">Figure </w:t>
      </w:r>
      <w:r w:rsidR="006E4532">
        <w:rPr>
          <w:noProof/>
        </w:rPr>
        <w:t>3</w:t>
      </w:r>
      <w:r w:rsidR="006E4532">
        <w:noBreakHyphen/>
      </w:r>
      <w:r w:rsidR="006E4532">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73">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4BFC89DF" w:rsidR="007B1290" w:rsidRDefault="007B1290" w:rsidP="00C219E3">
      <w:pPr>
        <w:pStyle w:val="Caption"/>
        <w:jc w:val="both"/>
      </w:pPr>
      <w:bookmarkStart w:id="154" w:name="_Ref46146646"/>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6</w:t>
      </w:r>
      <w:r w:rsidR="00000000">
        <w:rPr>
          <w:noProof/>
        </w:rPr>
        <w:fldChar w:fldCharType="end"/>
      </w:r>
      <w:bookmarkEnd w:id="154"/>
      <w:r>
        <w:t xml:space="preserve"> Number of lipid neighbors counted around a target lipid. The lipid positions are represented by geometric center of the ester atoms (orange balls). The distance for counting a neighbor is specified by l_rad. </w:t>
      </w:r>
    </w:p>
    <w:p w14:paraId="354D8E0B" w14:textId="0AAEC37A" w:rsidR="00824F7A" w:rsidRDefault="006F3CF2" w:rsidP="00C219E3">
      <w:pPr>
        <w:pStyle w:val="ListParagraph"/>
        <w:spacing w:after="200"/>
        <w:ind w:left="0" w:firstLine="720"/>
        <w:contextualSpacing w:val="0"/>
        <w:jc w:val="both"/>
      </w:pPr>
      <w:r>
        <w:lastRenderedPageBreak/>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 to</w:t>
      </w:r>
      <w:r w:rsidR="00C70D06">
        <w:t>,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composing the visiting lipids and the atoms used to find their centers is specified using the -</w:t>
      </w:r>
      <w:r w:rsidR="007D238D">
        <w:t>crd</w:t>
      </w:r>
      <w:r w:rsidR="00224F53">
        <w:t>_2 tag (</w:t>
      </w:r>
      <w:r w:rsidR="00224F53">
        <w:fldChar w:fldCharType="begin"/>
      </w:r>
      <w:r w:rsidR="00224F53">
        <w:instrText xml:space="preserve"> REF _Ref103933246 \h </w:instrText>
      </w:r>
      <w:r w:rsidR="00224F53">
        <w:fldChar w:fldCharType="separate"/>
      </w:r>
      <w:r w:rsidR="006E4532">
        <w:t xml:space="preserve">Figure </w:t>
      </w:r>
      <w:r w:rsidR="006E4532">
        <w:rPr>
          <w:noProof/>
        </w:rPr>
        <w:t>3</w:t>
      </w:r>
      <w:r w:rsidR="006E4532">
        <w:noBreakHyphen/>
      </w:r>
      <w:r w:rsidR="006E4532">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74"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1A49BC2C" w:rsidR="00824F7A" w:rsidRDefault="00224F53" w:rsidP="00C219E3">
      <w:pPr>
        <w:pStyle w:val="Caption"/>
        <w:jc w:val="both"/>
      </w:pPr>
      <w:bookmarkStart w:id="155" w:name="_Ref103933246"/>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7</w:t>
      </w:r>
      <w:r w:rsidR="00000000">
        <w:rPr>
          <w:noProof/>
        </w:rPr>
        <w:fldChar w:fldCharType="end"/>
      </w:r>
      <w:bookmarkEnd w:id="155"/>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4655EA22" w:rsidR="00DA4CB9" w:rsidRDefault="006303AB" w:rsidP="006303AB">
      <w:pPr>
        <w:pStyle w:val="ListParagraph"/>
        <w:spacing w:after="200"/>
        <w:ind w:left="0"/>
        <w:contextualSpacing w:val="0"/>
        <w:jc w:val="both"/>
      </w:pPr>
      <w:r>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6E4532">
        <w:t xml:space="preserve">Figure </w:t>
      </w:r>
      <w:r w:rsidR="006E4532">
        <w:rPr>
          <w:noProof/>
        </w:rPr>
        <w:t>3</w:t>
      </w:r>
      <w:r w:rsidR="006E4532">
        <w:noBreakHyphen/>
      </w:r>
      <w:r w:rsidR="006E4532">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lastRenderedPageBreak/>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292E7AC5" w:rsidR="00DA4CB9" w:rsidRDefault="00713EC3" w:rsidP="00713EC3">
      <w:pPr>
        <w:pStyle w:val="Caption"/>
        <w:jc w:val="both"/>
      </w:pPr>
      <w:bookmarkStart w:id="156" w:name="_Ref42084065"/>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8</w:t>
      </w:r>
      <w:r w:rsidR="00000000">
        <w:rPr>
          <w:noProof/>
        </w:rPr>
        <w:fldChar w:fldCharType="end"/>
      </w:r>
      <w:bookmarkEnd w:id="156"/>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x/y axis are grid points and the number of lipid centers for the color bars.</w:t>
      </w:r>
    </w:p>
    <w:p w14:paraId="5058BD0E" w14:textId="3D7ABD59" w:rsidR="00B81441" w:rsidRDefault="00FC4460" w:rsidP="00C219E3">
      <w:pPr>
        <w:pStyle w:val="ListParagraph"/>
        <w:spacing w:after="200"/>
        <w:ind w:left="0" w:firstLine="720"/>
        <w:contextualSpacing w:val="0"/>
        <w:jc w:val="both"/>
      </w:pPr>
      <w:r>
        <w:t xml:space="preserve">In addition to the number of nearest-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6E4532">
        <w:t xml:space="preserve">Figure </w:t>
      </w:r>
      <w:r w:rsidR="006E4532">
        <w:rPr>
          <w:noProof/>
        </w:rPr>
        <w:t>3</w:t>
      </w:r>
      <w:r w:rsidR="006E4532">
        <w:noBreakHyphen/>
      </w:r>
      <w:r w:rsidR="006E4532">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6CC64614">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5"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1ECC9F34" w:rsidR="00B81441" w:rsidRDefault="00B81441" w:rsidP="00C219E3">
      <w:pPr>
        <w:pStyle w:val="Caption"/>
        <w:jc w:val="both"/>
      </w:pPr>
      <w:bookmarkStart w:id="157" w:name="_Ref103935464"/>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9</w:t>
      </w:r>
      <w:r w:rsidR="00000000">
        <w:rPr>
          <w:noProof/>
        </w:rPr>
        <w:fldChar w:fldCharType="end"/>
      </w:r>
      <w:bookmarkEnd w:id="157"/>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2339DEB3"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6E4532">
        <w:t xml:space="preserve">Figure </w:t>
      </w:r>
      <w:r w:rsidR="006E4532">
        <w:rPr>
          <w:noProof/>
        </w:rPr>
        <w:t>3</w:t>
      </w:r>
      <w:r w:rsidR="006E4532">
        <w:noBreakHyphen/>
      </w:r>
      <w:r w:rsidR="006E4532">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lastRenderedPageBreak/>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76"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1ECD38EF" w:rsidR="00DA13DC" w:rsidRDefault="004B1244" w:rsidP="004B1244">
      <w:pPr>
        <w:pStyle w:val="Caption"/>
        <w:jc w:val="both"/>
      </w:pPr>
      <w:bookmarkStart w:id="158" w:name="_Ref103935057"/>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30</w:t>
      </w:r>
      <w:r w:rsidR="00000000">
        <w:rPr>
          <w:noProof/>
        </w:rPr>
        <w:fldChar w:fldCharType="end"/>
      </w:r>
      <w:bookmarkEnd w:id="158"/>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73D93DEF"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be significantly smaller than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ar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5C580A03" w:rsidR="003449D5" w:rsidRDefault="003449D5" w:rsidP="008E427B">
      <w:pPr>
        <w:spacing w:after="200"/>
        <w:jc w:val="both"/>
      </w:pPr>
      <w:r>
        <w:t>Note, i</w:t>
      </w:r>
      <w:r w:rsidR="008E427B">
        <w:t xml:space="preserve">n the example here, </w:t>
      </w:r>
      <w:r>
        <w:t xml:space="preserve">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047ABC35" w:rsidR="003449D5" w:rsidRDefault="003449D5" w:rsidP="00A279DC">
      <w:pPr>
        <w:pStyle w:val="Caption"/>
        <w:jc w:val="both"/>
      </w:pPr>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noBreakHyphen/>
      </w:r>
      <w:r w:rsidR="00000000">
        <w:fldChar w:fldCharType="begin"/>
      </w:r>
      <w:r w:rsidR="00000000">
        <w:instrText xml:space="preserve"> SEQ Figure \* ARABIC \s 1 </w:instrText>
      </w:r>
      <w:r w:rsidR="00000000">
        <w:fldChar w:fldCharType="separate"/>
      </w:r>
      <w:r w:rsidR="006E4532">
        <w:rPr>
          <w:noProof/>
        </w:rPr>
        <w:t>31</w:t>
      </w:r>
      <w:r w:rsidR="00000000">
        <w:rPr>
          <w:noProof/>
        </w:rPr>
        <w:fldChar w:fldCharType="end"/>
      </w:r>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642726F8"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6E4532">
        <w:t xml:space="preserve">Figure </w:t>
      </w:r>
      <w:r w:rsidR="006E4532">
        <w:rPr>
          <w:noProof/>
        </w:rPr>
        <w:t>3</w:t>
      </w:r>
      <w:r w:rsidR="006E4532">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462F966F" w:rsidR="00B81441" w:rsidRDefault="00B81441" w:rsidP="006E1ECE">
      <w:pPr>
        <w:pStyle w:val="Caption"/>
      </w:pPr>
      <w:bookmarkStart w:id="159" w:name="_Ref103935760"/>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32</w:t>
      </w:r>
      <w:r w:rsidR="00000000">
        <w:rPr>
          <w:noProof/>
        </w:rPr>
        <w:fldChar w:fldCharType="end"/>
      </w:r>
      <w:bookmarkEnd w:id="159"/>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7F606B7A" w:rsidR="004022DE" w:rsidRDefault="00ED2BAD" w:rsidP="002E2348">
      <w:pPr>
        <w:ind w:firstLine="720"/>
        <w:jc w:val="both"/>
      </w:pPr>
      <w:r>
        <w:t>We note that the area per lipid computation use</w:t>
      </w:r>
      <w:r w:rsidR="002E2348">
        <w:t>s</w:t>
      </w:r>
      <w:r>
        <w:t xml:space="preserve"> stamp 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6E4532">
        <w:t>1.17</w:t>
      </w:r>
      <w:r w:rsidR="002E2348">
        <w:fldChar w:fldCharType="end"/>
      </w:r>
      <w:r w:rsidR="002E2348">
        <w:t>)</w:t>
      </w:r>
      <w:r>
        <w:t xml:space="preserve">. The stamping radius is set by default to 0.8 nm but may be set by the user with the -voro_r tag. The user may examine the Voronoi diagrams by including the -voro 1 tag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 which greatly improves the accuracy of the method near the box edges. However, small artifacts may still arise near the boundaries due to errors in approximating the box size. That is, a lattice is constructed to hold the Voronoi diagram whose dimensions are chosen to best approximate the current box dimensions. Since the spacing between lattice points is given via the -APS tag</w:t>
      </w:r>
      <w:r w:rsidR="008E427B">
        <w:t>,</w:t>
      </w:r>
      <w:r>
        <w:t xml:space="preserve"> it is not possible to match the box dimensions exactly and the lattice generally overestimates the size of the box. This error manifest</w:t>
      </w:r>
      <w:r w:rsidR="002E2348">
        <w:t>s</w:t>
      </w:r>
      <w:r>
        <w:t xml:space="preserve"> for lipids near the box edges where the lattice is now slightly larger than the actual box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6E4532">
        <w:t xml:space="preserve">Figure </w:t>
      </w:r>
      <w:r w:rsidR="006E4532">
        <w:rPr>
          <w:noProof/>
        </w:rPr>
        <w:t>3</w:t>
      </w:r>
      <w:r w:rsidR="006E4532">
        <w:noBreakHyphen/>
      </w:r>
      <w:r w:rsidR="006E4532">
        <w:rPr>
          <w:noProof/>
        </w:rPr>
        <w:t>32</w:t>
      </w:r>
      <w:r>
        <w:fldChar w:fldCharType="end"/>
      </w:r>
      <w:r>
        <w:t xml:space="preserve">. </w:t>
      </w:r>
    </w:p>
    <w:p w14:paraId="2F63F356" w14:textId="25658E0F"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6E4532">
        <w:t xml:space="preserve">Figure </w:t>
      </w:r>
      <w:r w:rsidR="006E4532">
        <w:rPr>
          <w:noProof/>
        </w:rPr>
        <w:t>3</w:t>
      </w:r>
      <w:r w:rsidR="006E4532">
        <w:noBreakHyphen/>
      </w:r>
      <w:r w:rsidR="006E4532">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with</w:t>
      </w:r>
      <w:r>
        <w:t xml:space="preserve"> no protein</w:t>
      </w:r>
      <w:r w:rsidR="002E2348">
        <w:t>,</w:t>
      </w:r>
      <w:r>
        <w:t xml:space="preserve">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27E7E8D8" w:rsidR="004022DE" w:rsidRPr="004022DE" w:rsidRDefault="004022DE" w:rsidP="004022DE">
      <w:pPr>
        <w:pStyle w:val="Caption"/>
      </w:pPr>
      <w:bookmarkStart w:id="160" w:name="_Ref108689092"/>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33</w:t>
      </w:r>
      <w:r w:rsidR="00000000">
        <w:rPr>
          <w:noProof/>
        </w:rPr>
        <w:fldChar w:fldCharType="end"/>
      </w:r>
      <w:bookmarkEnd w:id="160"/>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161" w:name="_Ref44345318"/>
      <w:bookmarkStart w:id="162" w:name="_Ref91240221"/>
      <w:bookmarkStart w:id="163" w:name="_Ref91240313"/>
      <w:r>
        <w:t xml:space="preserve"> </w:t>
      </w:r>
      <w:bookmarkStart w:id="164" w:name="_Toc114854613"/>
      <w:r w:rsidR="00BF290C" w:rsidRPr="005C7AC2">
        <w:t>Contacts</w:t>
      </w:r>
      <w:bookmarkEnd w:id="161"/>
      <w:r w:rsidR="00E55F99">
        <w:t xml:space="preserve"> Between Lipids and Other Molecules</w:t>
      </w:r>
      <w:bookmarkEnd w:id="162"/>
      <w:bookmarkEnd w:id="163"/>
      <w:bookmarkEnd w:id="164"/>
    </w:p>
    <w:p w14:paraId="10C8106C" w14:textId="300788C2" w:rsidR="00876B99" w:rsidRDefault="00876B99" w:rsidP="0031785E">
      <w:pPr>
        <w:pStyle w:val="ListParagraph"/>
        <w:ind w:left="0"/>
        <w:jc w:val="both"/>
      </w:pPr>
      <w:r>
        <w:t xml:space="preserve">With MOSAIC tools it is possible to </w:t>
      </w:r>
      <w:r w:rsidR="003B01E5">
        <w:t>quantify</w:t>
      </w:r>
      <w:r>
        <w:t xml:space="preserve"> the contacts formed between lipids and other molecule types. There are 2 tools available for these calculations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These tools differ in 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w:t>
      </w:r>
      <w:r>
        <w:lastRenderedPageBreak/>
        <w:t xml:space="preserve">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025E8ECB"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6E4532">
        <w:t xml:space="preserve">Figure </w:t>
      </w:r>
      <w:r w:rsidR="006E4532">
        <w:rPr>
          <w:noProof/>
        </w:rPr>
        <w:t>3</w:t>
      </w:r>
      <w:r w:rsidR="006E4532">
        <w:noBreakHyphen/>
      </w:r>
      <w:r w:rsidR="006E4532">
        <w:rPr>
          <w:noProof/>
        </w:rPr>
        <w:t>34</w:t>
      </w:r>
      <w:r w:rsidR="00C22E82">
        <w:fldChar w:fldCharType="end"/>
      </w:r>
      <w:r w:rsidR="00C22E82">
        <w:t>)</w:t>
      </w:r>
      <w:r>
        <w:t xml:space="preserve">. Supported molecules include, the protein, </w:t>
      </w:r>
      <w:r w:rsidR="009531F6">
        <w:t>lipids,</w:t>
      </w:r>
      <w:r>
        <w:t xml:space="preserve"> and the solvent. A combination of these thre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0">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1CB5231B" w:rsidR="007D09C2" w:rsidRDefault="007D09C2" w:rsidP="007B2C85">
      <w:pPr>
        <w:pStyle w:val="Caption"/>
        <w:jc w:val="both"/>
      </w:pPr>
      <w:bookmarkStart w:id="165" w:name="_Ref46146789"/>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34</w:t>
      </w:r>
      <w:r w:rsidR="00000000">
        <w:rPr>
          <w:noProof/>
        </w:rPr>
        <w:fldChar w:fldCharType="end"/>
      </w:r>
      <w:bookmarkEnd w:id="165"/>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26BCA573" w:rsidR="004C2A42" w:rsidRDefault="001F6A8D" w:rsidP="003648EB">
      <w:pPr>
        <w:pStyle w:val="ListParagraph"/>
        <w:spacing w:after="200"/>
        <w:ind w:left="0" w:firstLine="720"/>
        <w:contextualSpacing w:val="0"/>
        <w:jc w:val="both"/>
      </w:pPr>
      <w:r>
        <w:t xml:space="preserve">To use the program the user must </w:t>
      </w:r>
      <w:r w:rsidR="004C2A42">
        <w:t xml:space="preserve">specify </w:t>
      </w:r>
      <w:r w:rsidR="00A87C7A">
        <w:t xml:space="preserve">the contact distance. This is done with the -cdist tag. Additionally, the user must specify </w:t>
      </w:r>
      <w:r w:rsidR="004C2A42">
        <w:t xml:space="preserve">which molecules are to be counted in the contact analysis with the lipids. This is done with the -lip, -prot and -sol tags. For the following examples let’s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3049E45E" w:rsidR="00BC50A6" w:rsidRPr="00BC50A6" w:rsidRDefault="009A2724" w:rsidP="007B2C85">
      <w:pPr>
        <w:pStyle w:val="Caption"/>
        <w:jc w:val="both"/>
      </w:pPr>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35</w:t>
      </w:r>
      <w:r w:rsidR="00000000">
        <w:rPr>
          <w:noProof/>
        </w:rPr>
        <w:fldChar w:fldCharType="end"/>
      </w:r>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686F7FB1"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7D73F1C6"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6E4532">
        <w:t xml:space="preserve">Figure </w:t>
      </w:r>
      <w:r w:rsidR="006E4532">
        <w:rPr>
          <w:noProof/>
        </w:rPr>
        <w:t>3</w:t>
      </w:r>
      <w:r w:rsidR="006E4532">
        <w:noBreakHyphen/>
      </w:r>
      <w:r w:rsidR="006E4532">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0F081453" w:rsidR="000271E8" w:rsidRDefault="00713EC3" w:rsidP="00713EC3">
      <w:pPr>
        <w:pStyle w:val="Caption"/>
        <w:jc w:val="both"/>
      </w:pPr>
      <w:bookmarkStart w:id="166" w:name="_Ref42084086"/>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36</w:t>
      </w:r>
      <w:r w:rsidR="00000000">
        <w:rPr>
          <w:noProof/>
        </w:rPr>
        <w:fldChar w:fldCharType="end"/>
      </w:r>
      <w:bookmarkEnd w:id="166"/>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x/y axis are grid points and the number of contacts for the color bars.</w:t>
      </w:r>
    </w:p>
    <w:p w14:paraId="748B66ED" w14:textId="6EADBCD3" w:rsidR="000271E8" w:rsidRDefault="00FF4106" w:rsidP="007B2C85">
      <w:pPr>
        <w:pStyle w:val="ListParagraph"/>
        <w:ind w:left="0" w:firstLine="720"/>
        <w:jc w:val="both"/>
      </w:pPr>
      <w:r>
        <w:t>We n</w:t>
      </w:r>
      <w:r w:rsidR="00811DFC">
        <w:t>ote</w:t>
      </w:r>
      <w:r>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also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rsidR="00811DFC">
        <w:t>-mol option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811DFC">
        <w:t xml:space="preserve"> or if another atom of </w:t>
      </w:r>
      <w:r w:rsidR="00811DFC">
        <w:lastRenderedPageBreak/>
        <w:t>the water forms a contact with an atom in -</w:t>
      </w:r>
      <w:r w:rsidR="007D238D">
        <w:t>crd</w:t>
      </w:r>
      <w:r w:rsidR="00811DFC">
        <w:t xml:space="preserve"> this will not be counted. Thus, the number of water molecules ar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5093EFE8"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6E4532">
        <w:t xml:space="preserve">Figure </w:t>
      </w:r>
      <w:r w:rsidR="006E4532">
        <w:rPr>
          <w:noProof/>
        </w:rPr>
        <w:t>3</w:t>
      </w:r>
      <w:r w:rsidR="006E4532">
        <w:noBreakHyphen/>
      </w:r>
      <w:r w:rsidR="006E4532">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0CD4E373" w:rsidR="00AF36E1" w:rsidRDefault="00D85AE6" w:rsidP="007B2C85">
      <w:pPr>
        <w:pStyle w:val="Caption"/>
      </w:pPr>
      <w:bookmarkStart w:id="167" w:name="_Ref104202564"/>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37</w:t>
      </w:r>
      <w:r w:rsidR="00000000">
        <w:rPr>
          <w:noProof/>
        </w:rPr>
        <w:fldChar w:fldCharType="end"/>
      </w:r>
      <w:bookmarkEnd w:id="167"/>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270743E5"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w:t>
      </w:r>
      <w:r>
        <w:lastRenderedPageBreak/>
        <w:t xml:space="preserve">graph. Alternatively, the data may be represented graphically such that a PDB file is generated where the same data is written to the </w:t>
      </w:r>
      <w:r w:rsidR="009E22BC">
        <w:t>B-factor</w:t>
      </w:r>
      <w:r>
        <w:t xml:space="preserve">. This PDB is given the same name as specified with the -ct tag but the .dat extension is replaced with .pdb. </w:t>
      </w:r>
      <w:r>
        <w:fldChar w:fldCharType="begin"/>
      </w:r>
      <w:r>
        <w:instrText xml:space="preserve"> REF _Ref70949469 \h </w:instrText>
      </w:r>
      <w:r>
        <w:fldChar w:fldCharType="separate"/>
      </w:r>
      <w:r w:rsidR="006E4532">
        <w:t xml:space="preserve">Figure </w:t>
      </w:r>
      <w:r w:rsidR="006E4532">
        <w:rPr>
          <w:noProof/>
        </w:rPr>
        <w:t>3</w:t>
      </w:r>
      <w:r w:rsidR="006E4532">
        <w:noBreakHyphen/>
      </w:r>
      <w:r w:rsidR="006E4532">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50E5FD83" w:rsidR="00AF36E1" w:rsidRDefault="00AF36E1" w:rsidP="00AF36E1">
      <w:pPr>
        <w:pStyle w:val="Caption"/>
        <w:jc w:val="both"/>
      </w:pPr>
      <w:bookmarkStart w:id="168" w:name="_Ref70949469"/>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38</w:t>
      </w:r>
      <w:r w:rsidR="00000000">
        <w:rPr>
          <w:noProof/>
        </w:rPr>
        <w:fldChar w:fldCharType="end"/>
      </w:r>
      <w:bookmarkEnd w:id="168"/>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79B77ED5"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 xml:space="preserve">(in this case giving the number of lipid contacts formed for each protein residue) </w:t>
      </w:r>
      <w:r w:rsidR="00AF36E1">
        <w:t xml:space="preserve">to a more meaningful structur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6E4532">
        <w:t>3.12</w:t>
      </w:r>
      <w:r w:rsidR="00937A74">
        <w:fldChar w:fldCharType="end"/>
      </w:r>
      <w:r w:rsidR="00937A74">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 and copies it to the second. To use B Stamp</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61E5E217"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 xml:space="preserve">s with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6E4532">
        <w:t xml:space="preserve">Figure </w:t>
      </w:r>
      <w:r w:rsidR="006E4532">
        <w:rPr>
          <w:noProof/>
        </w:rPr>
        <w:t>3</w:t>
      </w:r>
      <w:r w:rsidR="006E4532">
        <w:noBreakHyphen/>
      </w:r>
      <w:r w:rsidR="006E4532">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85">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56B0CD95" w:rsidR="00AF36E1" w:rsidRDefault="00AF36E1" w:rsidP="007B2C85">
      <w:pPr>
        <w:pStyle w:val="Caption"/>
        <w:jc w:val="both"/>
      </w:pPr>
      <w:bookmarkStart w:id="169" w:name="_Ref70949985"/>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39</w:t>
      </w:r>
      <w:r w:rsidR="00000000">
        <w:rPr>
          <w:noProof/>
        </w:rPr>
        <w:fldChar w:fldCharType="end"/>
      </w:r>
      <w:bookmarkEnd w:id="169"/>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170" w:name="_Ref82531324"/>
      <w:r>
        <w:t xml:space="preserve"> </w:t>
      </w:r>
      <w:bookmarkStart w:id="171" w:name="_Toc114854614"/>
      <w:r w:rsidR="00E55F99">
        <w:t>Lipid Gyration</w:t>
      </w:r>
      <w:bookmarkEnd w:id="170"/>
      <w:bookmarkEnd w:id="171"/>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376EDCB4"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6E4532">
        <w:t xml:space="preserve">Figure </w:t>
      </w:r>
      <w:r w:rsidR="006E4532">
        <w:rPr>
          <w:noProof/>
        </w:rPr>
        <w:t>3</w:t>
      </w:r>
      <w:r w:rsidR="006E4532">
        <w:noBreakHyphen/>
      </w:r>
      <w:r w:rsidR="006E4532">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86">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1B89DFF7" w:rsidR="00E55F99" w:rsidRDefault="00E55F99" w:rsidP="00E55F99">
      <w:pPr>
        <w:pStyle w:val="Caption"/>
        <w:jc w:val="both"/>
      </w:pPr>
      <w:bookmarkStart w:id="172" w:name="_Ref104203596"/>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40</w:t>
      </w:r>
      <w:r w:rsidR="00000000">
        <w:rPr>
          <w:noProof/>
        </w:rPr>
        <w:fldChar w:fldCharType="end"/>
      </w:r>
      <w:bookmarkEnd w:id="172"/>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342D8B32" w:rsidR="00F13506" w:rsidRPr="00F13506" w:rsidRDefault="00F13506" w:rsidP="004E4648">
      <w:pPr>
        <w:spacing w:after="200"/>
        <w:jc w:val="both"/>
      </w:pPr>
      <w:r>
        <w:t xml:space="preserve">To use the program the user must specify the lipid types and corresponding atoms to include in the calculation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6E4532">
        <w:t xml:space="preserve">Figure </w:t>
      </w:r>
      <w:r w:rsidR="006E4532">
        <w:rPr>
          <w:noProof/>
        </w:rPr>
        <w:t>3</w:t>
      </w:r>
      <w:r w:rsidR="006E4532">
        <w:noBreakHyphen/>
      </w:r>
      <w:r w:rsidR="006E4532">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lastRenderedPageBreak/>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2E204778" w:rsidR="00E55F99" w:rsidRDefault="00F13506" w:rsidP="004E4648">
      <w:pPr>
        <w:pStyle w:val="Caption"/>
        <w:jc w:val="both"/>
      </w:pPr>
      <w:bookmarkStart w:id="173" w:name="_Ref104274522"/>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41</w:t>
      </w:r>
      <w:r w:rsidR="00000000">
        <w:rPr>
          <w:noProof/>
        </w:rPr>
        <w:fldChar w:fldCharType="end"/>
      </w:r>
      <w:bookmarkEnd w:id="173"/>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17D268AD" w:rsidR="008619E7" w:rsidRDefault="008619E7" w:rsidP="004E4648">
      <w:pPr>
        <w:spacing w:after="200"/>
        <w:jc w:val="both"/>
      </w:pPr>
      <w:r>
        <w:t xml:space="preserve">An example of the run commands for Lipid Gyration ar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2A7662A2"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 xml:space="preserve">We note that a PDB file should be used for the reference file. This is because the atomic masses are needed for computation of the center of mass. For PDB reference files, the atomic masses can be specified using the </w:t>
      </w:r>
      <w:r w:rsidR="00312BE2">
        <w:t>B-factor</w:t>
      </w:r>
      <w:r w:rsidR="00CB7348">
        <w:t xml:space="preserve">. If a gro file provided, the masses are set to 1.0 for each atom. In this case, the masses cancel from the center of mass equation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6E4532">
        <w:t xml:space="preserve">Figure </w:t>
      </w:r>
      <w:r w:rsidR="006E4532">
        <w:rPr>
          <w:noProof/>
        </w:rPr>
        <w:t>3</w:t>
      </w:r>
      <w:r w:rsidR="006E4532">
        <w:noBreakHyphen/>
      </w:r>
      <w:r w:rsidR="006E4532">
        <w:rPr>
          <w:noProof/>
        </w:rPr>
        <w:t>42</w:t>
      </w:r>
      <w:r w:rsidR="00E55F99">
        <w:fldChar w:fldCharType="end"/>
      </w:r>
      <w:r>
        <w:t xml:space="preserve">. </w:t>
      </w:r>
    </w:p>
    <w:p w14:paraId="1E32C9DD" w14:textId="77777777" w:rsidR="00E55F99" w:rsidRDefault="00E55F99" w:rsidP="00E55F99">
      <w:pPr>
        <w:keepNext/>
        <w:jc w:val="center"/>
      </w:pPr>
      <w:r>
        <w:rPr>
          <w:noProof/>
        </w:rPr>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69DFF70F" w:rsidR="00E55F99" w:rsidRPr="000271E8" w:rsidRDefault="00E55F99" w:rsidP="004E4648">
      <w:pPr>
        <w:pStyle w:val="Caption"/>
        <w:jc w:val="both"/>
      </w:pPr>
      <w:bookmarkStart w:id="174" w:name="_Ref82001581"/>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42</w:t>
      </w:r>
      <w:r w:rsidR="00000000">
        <w:rPr>
          <w:noProof/>
        </w:rPr>
        <w:fldChar w:fldCharType="end"/>
      </w:r>
      <w:bookmarkEnd w:id="174"/>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175" w:name="_Ref44345197"/>
      <w:r>
        <w:lastRenderedPageBreak/>
        <w:t xml:space="preserve"> </w:t>
      </w:r>
      <w:bookmarkStart w:id="176" w:name="_Ref92873841"/>
      <w:bookmarkStart w:id="177" w:name="_Toc114854615"/>
      <w:r w:rsidR="00E55F99">
        <w:t xml:space="preserve">Lipid </w:t>
      </w:r>
      <w:r w:rsidR="00BF290C" w:rsidRPr="005C7AC2">
        <w:t>Enrichment</w:t>
      </w:r>
      <w:bookmarkEnd w:id="175"/>
      <w:bookmarkEnd w:id="176"/>
      <w:bookmarkEnd w:id="177"/>
    </w:p>
    <w:p w14:paraId="72EA1237" w14:textId="47AA8ADC"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2 analysis tools </w:t>
      </w:r>
      <w:r w:rsidR="00302BC4">
        <w:t xml:space="preserve">that are used </w:t>
      </w:r>
      <w:r>
        <w:t>for enrichment calculations. First, we have 2d Enrichmen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749DF123"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t>-</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56044639"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6E4532">
        <w:t>1.11</w:t>
      </w:r>
      <w:r w:rsidR="008C359C">
        <w:fldChar w:fldCharType="end"/>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28D089EC"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6E4532">
        <w:t xml:space="preserve">Figure </w:t>
      </w:r>
      <w:r w:rsidR="006E4532">
        <w:rPr>
          <w:noProof/>
        </w:rPr>
        <w:t>3</w:t>
      </w:r>
      <w:r w:rsidR="006E4532">
        <w:noBreakHyphen/>
      </w:r>
      <w:r w:rsidR="006E4532">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89"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67C903E5" w:rsidR="00663506" w:rsidRPr="00931801" w:rsidRDefault="00FC10E8" w:rsidP="00931801">
      <w:pPr>
        <w:pStyle w:val="Caption"/>
        <w:jc w:val="both"/>
        <w:rPr>
          <w:rFonts w:eastAsiaTheme="minorEastAsia"/>
        </w:rPr>
      </w:pPr>
      <w:bookmarkStart w:id="178" w:name="_Ref103938006"/>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43</w:t>
      </w:r>
      <w:r w:rsidR="00000000">
        <w:rPr>
          <w:noProof/>
        </w:rPr>
        <w:fldChar w:fldCharType="end"/>
      </w:r>
      <w:bookmarkEnd w:id="178"/>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77777777" w:rsidR="008B333F" w:rsidRDefault="00663506" w:rsidP="00931801">
      <w:pPr>
        <w:pStyle w:val="ListParagraph"/>
        <w:spacing w:after="200"/>
        <w:ind w:left="0"/>
        <w:contextualSpacing w:val="0"/>
        <w:jc w:val="both"/>
      </w:pPr>
      <w:r>
        <w:lastRenderedPageBreak/>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to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73D4C346" w:rsidR="00FC10E8" w:rsidRDefault="008B333F" w:rsidP="00931801">
      <w:pPr>
        <w:pStyle w:val="ListParagraph"/>
        <w:spacing w:after="200"/>
        <w:ind w:left="0"/>
        <w:contextualSpacing w:val="0"/>
        <w:jc w:val="both"/>
      </w:pPr>
      <w:r>
        <w:t xml:space="preserve">In the example here, the output data file containing 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6E4532">
        <w:t xml:space="preserve">Figure </w:t>
      </w:r>
      <w:r w:rsidR="006E4532">
        <w:rPr>
          <w:noProof/>
        </w:rPr>
        <w:t>3</w:t>
      </w:r>
      <w:r w:rsidR="006E4532">
        <w:noBreakHyphen/>
      </w:r>
      <w:r w:rsidR="006E4532">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52B62611" w:rsidR="00376C84" w:rsidRDefault="00713EC3" w:rsidP="00E54180">
      <w:pPr>
        <w:pStyle w:val="Caption"/>
        <w:jc w:val="both"/>
      </w:pPr>
      <w:bookmarkStart w:id="179" w:name="_Ref42084104"/>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44</w:t>
      </w:r>
      <w:r w:rsidR="00000000">
        <w:rPr>
          <w:noProof/>
        </w:rPr>
        <w:fldChar w:fldCharType="end"/>
      </w:r>
      <w:bookmarkEnd w:id="179"/>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6FC45940"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6E4532">
        <w:t>1.13</w:t>
      </w:r>
      <w:r>
        <w:fldChar w:fldCharType="end"/>
      </w:r>
      <w:r>
        <w:t xml:space="preserve">) </w:t>
      </w:r>
      <w:r w:rsidR="001C76A4">
        <w:t>in that it create</w:t>
      </w:r>
      <w:r>
        <w:t>s</w:t>
      </w:r>
      <w:r w:rsidR="001C76A4">
        <w:t xml:space="preserve"> a mask</w:t>
      </w:r>
      <w:r w:rsidR="00302BC4">
        <w:t>,</w:t>
      </w:r>
      <w:r w:rsidR="001C76A4">
        <w:t xml:space="preserve"> of width -range</w:t>
      </w:r>
      <w:r w:rsidR="00302BC4">
        <w:t>,</w:t>
      </w:r>
      <w:r w:rsidR="001C76A4">
        <w:t xml:space="preserv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6B2309E2" w:rsidR="000153DE" w:rsidRDefault="005947CB" w:rsidP="00D65273">
      <w:pPr>
        <w:spacing w:before="200" w:after="200"/>
        <w:jc w:val="both"/>
      </w:pPr>
      <w:r>
        <w:lastRenderedPageBreak/>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 and the mask is moved -res nm with each iteration. To enable the selection of one interface over another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6E4532">
        <w:t>1.15</w:t>
      </w:r>
      <w:r w:rsidR="00F14542">
        <w:fldChar w:fldCharType="end"/>
      </w:r>
      <w:r w:rsidR="00F14542">
        <w:t>)</w:t>
      </w:r>
      <w:r w:rsidR="001C76A4">
        <w:t xml:space="preserve">. The user must therefore provide the rectangle information with the -x, -y, rx, -ry and -invert tags. </w:t>
      </w:r>
      <w:r>
        <w:t xml:space="preserve">In addition to this, </w:t>
      </w:r>
      <w:r w:rsidR="001C76A4">
        <w:t xml:space="preserve">the </w:t>
      </w:r>
      <w:r w:rsidR="00387644">
        <w:t>sample counts</w:t>
      </w:r>
      <w:r w:rsidR="001C76A4">
        <w:t xml:space="preserve"> for the 2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417C5EF6" w:rsidR="00F736EF" w:rsidRDefault="000153DE" w:rsidP="00D65273">
      <w:pPr>
        <w:spacing w:before="200" w:after="200"/>
        <w:jc w:val="both"/>
      </w:pPr>
      <w:r>
        <w:t xml:space="preserve">In the example provided here, the output data file contain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6E4532">
        <w:t xml:space="preserve">Figure </w:t>
      </w:r>
      <w:r w:rsidR="006E4532">
        <w:rPr>
          <w:noProof/>
        </w:rPr>
        <w:t>3</w:t>
      </w:r>
      <w:r w:rsidR="006E4532">
        <w:noBreakHyphen/>
      </w:r>
      <w:r w:rsidR="006E4532">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1">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0B674D5C" w:rsidR="001C76A4" w:rsidRDefault="00F736EF" w:rsidP="00931801">
      <w:pPr>
        <w:pStyle w:val="Caption"/>
      </w:pPr>
      <w:bookmarkStart w:id="180" w:name="_Ref81924754"/>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45</w:t>
      </w:r>
      <w:r w:rsidR="00000000">
        <w:rPr>
          <w:noProof/>
        </w:rPr>
        <w:fldChar w:fldCharType="end"/>
      </w:r>
      <w:bookmarkEnd w:id="180"/>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018C9AEB"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w:t>
      </w:r>
      <w:r w:rsidR="001D0BFF">
        <w:lastRenderedPageBreak/>
        <w:t xml:space="preserve">corresponds to the ratio of lipids A over B in the bulk (this is the total number of lipids A/B in the system). To use the program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2 lipid types corresponding to A and B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6E4532">
        <w:t xml:space="preserve">Figure </w:t>
      </w:r>
      <w:r w:rsidR="006E4532">
        <w:rPr>
          <w:noProof/>
        </w:rPr>
        <w:t>3</w:t>
      </w:r>
      <w:r w:rsidR="006E4532">
        <w:noBreakHyphen/>
      </w:r>
      <w:r w:rsidR="006E4532">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7111B6C5" w:rsidR="001D0BFF" w:rsidRDefault="00616202" w:rsidP="00931801">
      <w:pPr>
        <w:pStyle w:val="Caption"/>
        <w:jc w:val="both"/>
      </w:pPr>
      <w:bookmarkStart w:id="181" w:name="_Ref109425794"/>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46</w:t>
      </w:r>
      <w:r w:rsidR="00000000">
        <w:rPr>
          <w:noProof/>
        </w:rPr>
        <w:fldChar w:fldCharType="end"/>
      </w:r>
      <w:bookmarkEnd w:id="181"/>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32279EDD"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lastRenderedPageBreak/>
        <w:t xml:space="preserve">lipids </w:t>
      </w:r>
      <w:r>
        <w:t>contact</w:t>
      </w:r>
      <w:r w:rsidR="009521F6">
        <w:t xml:space="preserve">ing </w:t>
      </w:r>
      <w:r w:rsidR="008B4A04">
        <w:t>the protein</w:t>
      </w:r>
      <w:r>
        <w:t>. Note that every atom making the protein is considered when counting contac</w:t>
      </w:r>
      <w:r w:rsidR="009521F6">
        <w:t>ts</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as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72861824"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ar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39E2B8FA"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6E4532">
        <w:t xml:space="preserve">Figure </w:t>
      </w:r>
      <w:r w:rsidR="006E4532">
        <w:rPr>
          <w:noProof/>
        </w:rPr>
        <w:t>3</w:t>
      </w:r>
      <w:r w:rsidR="006E4532">
        <w:noBreakHyphen/>
      </w:r>
      <w:r w:rsidR="006E4532">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lastRenderedPageBreak/>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7DE9FE8E" w:rsidR="001D0BFF" w:rsidRPr="00931801" w:rsidRDefault="001D0BFF" w:rsidP="00931801">
      <w:pPr>
        <w:pStyle w:val="Caption"/>
        <w:jc w:val="both"/>
      </w:pPr>
      <w:bookmarkStart w:id="182" w:name="_Ref42176943"/>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47</w:t>
      </w:r>
      <w:r w:rsidR="00000000">
        <w:rPr>
          <w:noProof/>
        </w:rPr>
        <w:fldChar w:fldCharType="end"/>
      </w:r>
      <w:bookmarkEnd w:id="182"/>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t xml:space="preserve"> </w:t>
      </w:r>
      <w:bookmarkStart w:id="183" w:name="_Toc114854616"/>
      <w:r w:rsidR="00D47114">
        <w:t>Lipid Exposed Surface A</w:t>
      </w:r>
      <w:r w:rsidR="004A3F58">
        <w:t>toms</w:t>
      </w:r>
      <w:bookmarkEnd w:id="183"/>
    </w:p>
    <w:p w14:paraId="3699A066" w14:textId="271D90F5"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 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 and the percentage of frames </w:t>
      </w:r>
      <w:r w:rsidR="00A363E0">
        <w:t>that</w:t>
      </w:r>
      <w:r w:rsidR="000A1019">
        <w:t xml:space="preserve"> a contact was present</w:t>
      </w:r>
      <w:r w:rsidR="00A363E0">
        <w:t xml:space="preserve"> is determined for each protein atom</w:t>
      </w:r>
      <w:r w:rsidR="000A1019">
        <w:t xml:space="preserve">. This percentage, which we refer to as the exposure factor, may be computed with the MOSAICS tool Surface Residue Finder.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6E4532">
        <w:t xml:space="preserve">Figure </w:t>
      </w:r>
      <w:r w:rsidR="006E4532">
        <w:rPr>
          <w:noProof/>
        </w:rPr>
        <w:t>3</w:t>
      </w:r>
      <w:r w:rsidR="006E4532">
        <w:noBreakHyphen/>
      </w:r>
      <w:r w:rsidR="006E4532">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lastRenderedPageBreak/>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6CD8FEFF" w:rsidR="00FE260B" w:rsidRDefault="004C60C3" w:rsidP="004C60C3">
      <w:pPr>
        <w:pStyle w:val="Caption"/>
        <w:jc w:val="both"/>
      </w:pPr>
      <w:bookmarkStart w:id="184" w:name="_Ref104275265"/>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48</w:t>
      </w:r>
      <w:r w:rsidR="00000000">
        <w:rPr>
          <w:noProof/>
        </w:rPr>
        <w:fldChar w:fldCharType="end"/>
      </w:r>
      <w:bookmarkEnd w:id="184"/>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6CDF985" w14:textId="6DE78E80" w:rsidR="00A363E0" w:rsidRDefault="00A363E0" w:rsidP="009041F3">
      <w:pPr>
        <w:pStyle w:val="ListParagraph"/>
        <w:spacing w:after="200"/>
        <w:ind w:left="0"/>
        <w:contextualSpacing w:val="0"/>
        <w:jc w:val="both"/>
      </w:pPr>
      <w:r>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xml:space="preserve">, i.e., the number of protein atoms that formed a contact with the target lipid atoms, is computed for each timepoint t and a probability distribution is generated. The histogram filename may be set by </w:t>
      </w:r>
      <w:r w:rsidR="00A91B05">
        <w:t xml:space="preserve">the </w:t>
      </w:r>
      <w:r>
        <w:t xml:space="preserve">user via the -histo tag and the bin width is set using </w:t>
      </w:r>
      <w:r w:rsidR="00A91B05">
        <w:t xml:space="preserve">the </w:t>
      </w:r>
      <w:r>
        <w:t xml:space="preserve">-bin tag. The average number of 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This information, along with the exposure factors, are used to identify the most probably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77777777" w:rsidR="00653FA8" w:rsidRPr="00653FA8" w:rsidRDefault="00653FA8" w:rsidP="00653FA8">
      <w:pPr>
        <w:pStyle w:val="ListParagraph"/>
        <w:spacing w:after="200"/>
        <w:ind w:left="0"/>
        <w:contextualSpacing w:val="0"/>
        <w:jc w:val="both"/>
        <w:rPr>
          <w:i/>
          <w:iCs/>
        </w:rPr>
      </w:pPr>
      <w:r>
        <w:rPr>
          <w:i/>
          <w:iCs/>
        </w:rPr>
        <w:t xml:space="preserve">$ </w:t>
      </w:r>
      <w:r w:rsidRPr="00653FA8">
        <w:rPr>
          <w:i/>
          <w:iCs/>
        </w:rPr>
        <w:t>mpirun -n 100 surface_residue_finder_mpi -traj traj.xtc -ref ref.pdb -crd podl.crd -histo surface.dat -s_pdb surface.pdb -width 1 -leaf 0 -cutoff 0.0 -cdist 0.6</w:t>
      </w:r>
    </w:p>
    <w:p w14:paraId="26B90C35" w14:textId="129BDE75" w:rsidR="00A363E0" w:rsidRDefault="00653FA8" w:rsidP="009041F3">
      <w:pPr>
        <w:pStyle w:val="ListParagraph"/>
        <w:spacing w:before="200" w:after="200"/>
        <w:ind w:left="0"/>
        <w:contextualSpacing w:val="0"/>
        <w:jc w:val="both"/>
      </w:pPr>
      <w:r>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6E4532">
        <w:t xml:space="preserve">Figure </w:t>
      </w:r>
      <w:r w:rsidR="006E4532">
        <w:rPr>
          <w:noProof/>
        </w:rPr>
        <w:t>3</w:t>
      </w:r>
      <w:r w:rsidR="006E4532">
        <w:noBreakHyphen/>
      </w:r>
      <w:r w:rsidR="006E4532">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 </w:t>
      </w:r>
    </w:p>
    <w:p w14:paraId="005D38D5" w14:textId="77777777" w:rsidR="00A6092D" w:rsidRDefault="00A6092D" w:rsidP="00A6092D">
      <w:pPr>
        <w:pStyle w:val="ListParagraph"/>
        <w:keepNext/>
        <w:ind w:left="0"/>
        <w:jc w:val="center"/>
      </w:pPr>
      <w:r>
        <w:rPr>
          <w:noProof/>
        </w:rPr>
        <w:lastRenderedPageBreak/>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55FC803B" w:rsidR="00592D53" w:rsidRDefault="00A6092D" w:rsidP="00931801">
      <w:pPr>
        <w:pStyle w:val="Caption"/>
        <w:jc w:val="both"/>
        <w:rPr>
          <w:rFonts w:eastAsiaTheme="minorEastAsia"/>
        </w:rPr>
      </w:pPr>
      <w:bookmarkStart w:id="185" w:name="_Ref42205508"/>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49</w:t>
      </w:r>
      <w:r w:rsidR="00000000">
        <w:rPr>
          <w:noProof/>
        </w:rPr>
        <w:fldChar w:fldCharType="end"/>
      </w:r>
      <w:bookmarkEnd w:id="185"/>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3AAA4A17" w:rsidR="00325C8D" w:rsidRDefault="00325C8D" w:rsidP="00325C8D">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fldChar w:fldCharType="separate"/>
      </w:r>
      <w:r w:rsidR="006E4532">
        <w:t>3.12</w:t>
      </w:r>
      <w:r>
        <w:fldChar w:fldCharType="end"/>
      </w:r>
      <w:r>
        <w:t xml:space="preserve">) and then loading the time average lipid coordinates (section </w:t>
      </w:r>
      <w:r>
        <w:fldChar w:fldCharType="begin"/>
      </w:r>
      <w:r>
        <w:instrText xml:space="preserve"> REF _Ref92873896 \r \h </w:instrText>
      </w:r>
      <w:r>
        <w:fldChar w:fldCharType="separate"/>
      </w:r>
      <w:r w:rsidR="006E4532">
        <w:t>3.12</w:t>
      </w:r>
      <w:r>
        <w:fldChar w:fldCharType="end"/>
      </w:r>
      <w:r>
        <w:t xml:space="preserve">). </w:t>
      </w:r>
      <w:r w:rsidR="00273526">
        <w:t xml:space="preserve">See </w:t>
      </w:r>
      <w:r w:rsidR="00273526">
        <w:fldChar w:fldCharType="begin"/>
      </w:r>
      <w:r w:rsidR="00273526">
        <w:instrText xml:space="preserve"> REF _Ref110522604 \h </w:instrText>
      </w:r>
      <w:r w:rsidR="00273526">
        <w:fldChar w:fldCharType="separate"/>
      </w:r>
      <w:r w:rsidR="006E4532">
        <w:t xml:space="preserve">Figure </w:t>
      </w:r>
      <w:r w:rsidR="006E4532">
        <w:rPr>
          <w:noProof/>
        </w:rPr>
        <w:t>3</w:t>
      </w:r>
      <w:r w:rsidR="006E4532">
        <w:noBreakHyphen/>
      </w:r>
      <w:r w:rsidR="006E4532">
        <w:rPr>
          <w:noProof/>
        </w:rPr>
        <w:t>50</w:t>
      </w:r>
      <w:r w:rsidR="00273526">
        <w:fldChar w:fldCharType="end"/>
      </w:r>
      <w:r w:rsidR="00273526">
        <w:t xml:space="preserve"> for an example. </w:t>
      </w:r>
    </w:p>
    <w:p w14:paraId="6603CD5B" w14:textId="4D8EA457" w:rsidR="00325C8D" w:rsidRDefault="00325C8D" w:rsidP="00325C8D">
      <w:pPr>
        <w:keepNext/>
        <w:jc w:val="center"/>
      </w:pPr>
      <w:r>
        <w:rPr>
          <w:noProof/>
        </w:rPr>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96"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3CADCAC1" w:rsidR="00325C8D" w:rsidRPr="00325C8D" w:rsidRDefault="00325C8D" w:rsidP="00325C8D">
      <w:pPr>
        <w:pStyle w:val="Caption"/>
        <w:jc w:val="both"/>
      </w:pPr>
      <w:bookmarkStart w:id="186" w:name="_Ref110522604"/>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50</w:t>
      </w:r>
      <w:r w:rsidR="00000000">
        <w:rPr>
          <w:noProof/>
        </w:rPr>
        <w:fldChar w:fldCharType="end"/>
      </w:r>
      <w:bookmarkEnd w:id="186"/>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187" w:name="_Ref44345395"/>
      <w:bookmarkStart w:id="188" w:name="_Ref91147355"/>
      <w:bookmarkStart w:id="189" w:name="_Ref91147372"/>
      <w:r>
        <w:t xml:space="preserve"> </w:t>
      </w:r>
      <w:bookmarkStart w:id="190" w:name="_Ref92873896"/>
      <w:bookmarkStart w:id="191" w:name="_Toc114854617"/>
      <w:r w:rsidR="00BF290C" w:rsidRPr="005C7AC2">
        <w:t xml:space="preserve">Mean </w:t>
      </w:r>
      <w:r w:rsidR="00E55F99">
        <w:t>Atomic</w:t>
      </w:r>
      <w:r w:rsidR="00BF290C" w:rsidRPr="005C7AC2">
        <w:t xml:space="preserve"> Coord</w:t>
      </w:r>
      <w:bookmarkEnd w:id="187"/>
      <w:r w:rsidR="00E55F99">
        <w:t>inates</w:t>
      </w:r>
      <w:bookmarkEnd w:id="188"/>
      <w:bookmarkEnd w:id="189"/>
      <w:bookmarkEnd w:id="190"/>
      <w:bookmarkEnd w:id="191"/>
    </w:p>
    <w:p w14:paraId="4E96965B" w14:textId="15104C44"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 we introduce 3 MOSAICS tools used for comput</w:t>
      </w:r>
      <w:r w:rsidR="00BE7C54">
        <w:t xml:space="preserve">ing </w:t>
      </w:r>
      <w:r w:rsidR="00BA0BC8">
        <w:t>time 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3640593A"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6E4532">
        <w:t xml:space="preserve">Figure </w:t>
      </w:r>
      <w:r w:rsidR="006E4532">
        <w:rPr>
          <w:noProof/>
        </w:rPr>
        <w:t>3</w:t>
      </w:r>
      <w:r w:rsidR="006E4532">
        <w:noBreakHyphen/>
      </w:r>
      <w:r w:rsidR="006E4532">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lastRenderedPageBreak/>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97">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98">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19CE2026" w:rsidR="002A1F64" w:rsidRDefault="002A1F64" w:rsidP="0074345D">
      <w:pPr>
        <w:pStyle w:val="Caption"/>
        <w:jc w:val="both"/>
      </w:pPr>
      <w:bookmarkStart w:id="192" w:name="_Ref46179553"/>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51</w:t>
      </w:r>
      <w:r w:rsidR="00000000">
        <w:rPr>
          <w:noProof/>
        </w:rPr>
        <w:fldChar w:fldCharType="end"/>
      </w:r>
      <w:bookmarkEnd w:id="192"/>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0D2BB6F0" w:rsidR="00D51AB9" w:rsidRDefault="000762D9" w:rsidP="0074345D">
      <w:pPr>
        <w:pStyle w:val="ListParagraph"/>
        <w:spacing w:after="200"/>
        <w:ind w:left="0"/>
        <w:contextualSpacing w:val="0"/>
        <w:jc w:val="both"/>
      </w:pPr>
      <w:r>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t xml:space="preserve">Box_x  Box_y  Box_z   </w:t>
            </w:r>
          </w:p>
        </w:tc>
      </w:tr>
    </w:tbl>
    <w:p w14:paraId="1A969C50" w14:textId="77777777" w:rsidR="00D60A0E" w:rsidRDefault="00D60A0E" w:rsidP="00036812">
      <w:pPr>
        <w:pStyle w:val="ListParagraph"/>
        <w:ind w:left="0"/>
        <w:jc w:val="both"/>
      </w:pPr>
    </w:p>
    <w:p w14:paraId="208FA107" w14:textId="33DD2008" w:rsidR="001052FA" w:rsidRDefault="000762D9" w:rsidP="00C15A9D">
      <w:pPr>
        <w:pStyle w:val="ListParagraph"/>
        <w:spacing w:after="200"/>
        <w:ind w:left="0"/>
        <w:contextualSpacing w:val="0"/>
        <w:jc w:val="both"/>
        <w:rPr>
          <w:rFonts w:eastAsiaTheme="minorEastAsia"/>
        </w:rPr>
      </w:pPr>
      <w:r>
        <w:t xml:space="preserve">Note 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 minimized lipid gro files available for each lipid type on the Martini website. It should be noted that</w:t>
      </w:r>
      <w:r w:rsidR="004C33FF">
        <w:t>,</w:t>
      </w:r>
      <w:r>
        <w:t xml:space="preserve">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 given that their chemistry allows for this. For example</w:t>
      </w:r>
      <w:r w:rsidR="00D83682">
        <w:t>,</w:t>
      </w:r>
      <w:r>
        <w:t xml:space="preserve"> the user could get the average coordinates for both POPE and POPG lipids </w:t>
      </w:r>
      <w:r>
        <w:lastRenderedPageBreak/>
        <w:t>since the</w:t>
      </w:r>
      <w:r w:rsidR="00D83682">
        <w:t>y</w:t>
      </w:r>
      <w:r>
        <w:t xml:space="preserve"> differ only by the head atom (GL0 vs NH3). To do so</w:t>
      </w:r>
      <w:r w:rsidR="001052FA">
        <w:t>,</w:t>
      </w:r>
      <w:r>
        <w:t xml:space="preserve"> the user</w:t>
      </w:r>
      <w:r w:rsidR="00AE15AE">
        <w:t xml:space="preserve"> could</w:t>
      </w:r>
      <w:r>
        <w:t xml:space="preserve"> rename POPG to POPE in the reference file</w:t>
      </w:r>
      <w:r w:rsidR="00D04A00">
        <w:t xml:space="preserve"> (-ref)</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 such as Z</w:t>
      </w:r>
      <w:r w:rsidR="00AE15AE">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6E4532">
        <w:t>1.11</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inclusion of the -rho_t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 xml:space="preserve">(for example POPE vs DLPE) </w:t>
      </w:r>
      <w:r w:rsidR="00D04A00">
        <w:rPr>
          <w:rFonts w:eastAsiaTheme="minorEastAsia"/>
        </w:rPr>
        <w:t>thus ensuring that the same lattice points are defined regardless 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6E4532">
        <w:t xml:space="preserve">Figure </w:t>
      </w:r>
      <w:r w:rsidR="006E4532">
        <w:rPr>
          <w:noProof/>
        </w:rPr>
        <w:t>3</w:t>
      </w:r>
      <w:r w:rsidR="006E4532">
        <w:noBreakHyphen/>
      </w:r>
      <w:r w:rsidR="006E4532">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 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6E4532">
        <w:t xml:space="preserve">Figure </w:t>
      </w:r>
      <w:r w:rsidR="006E4532">
        <w:rPr>
          <w:noProof/>
        </w:rPr>
        <w:t>3</w:t>
      </w:r>
      <w:r w:rsidR="006E4532">
        <w:noBreakHyphen/>
      </w:r>
      <w:r w:rsidR="006E4532">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99"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3B3CFB88" w:rsidR="00FE3720" w:rsidRDefault="00FE3720" w:rsidP="00FE3720">
      <w:pPr>
        <w:pStyle w:val="Caption"/>
        <w:jc w:val="both"/>
        <w:rPr>
          <w:rFonts w:eastAsiaTheme="minorEastAsia"/>
        </w:rPr>
      </w:pPr>
      <w:bookmarkStart w:id="193" w:name="_Ref109511828"/>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52</w:t>
      </w:r>
      <w:r w:rsidR="00000000">
        <w:rPr>
          <w:noProof/>
        </w:rPr>
        <w:fldChar w:fldCharType="end"/>
      </w:r>
      <w:bookmarkEnd w:id="193"/>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t xml:space="preserve">$ </w:t>
      </w:r>
      <w:r w:rsidRPr="00C15A9D">
        <w:rPr>
          <w:i/>
          <w:iCs/>
        </w:rPr>
        <w:t>mpirun -n 60 mean_lipid_coords_mpi -traj traj.xtc -ref ref.gro -param pope.pdb -mlc upper_pope.pdb -m1 GL1 -m2 GL2 -APS 0.16 -r 0.26 -cutoff 0.4 -leaf 1</w:t>
      </w:r>
    </w:p>
    <w:p w14:paraId="339D27F9" w14:textId="58378559"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It should be noted that</w:t>
      </w:r>
      <w:r w:rsidR="00AE15AE">
        <w:t>,</w:t>
      </w:r>
      <w:r w:rsidR="00BF15EF">
        <w:t xml:space="preserve"> even though grid points which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 which is used to specify the name of the resulting </w:t>
      </w:r>
      <w:r w:rsidR="00D04A00">
        <w:lastRenderedPageBreak/>
        <w:t xml:space="preserve">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 xml:space="preserve">may be included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6E4532">
        <w:t xml:space="preserve">Figure </w:t>
      </w:r>
      <w:r w:rsidR="006E4532">
        <w:rPr>
          <w:noProof/>
        </w:rPr>
        <w:t>3</w:t>
      </w:r>
      <w:r w:rsidR="006E4532">
        <w:noBreakHyphen/>
      </w:r>
      <w:r w:rsidR="006E4532">
        <w:rPr>
          <w:noProof/>
        </w:rPr>
        <w:t>51</w:t>
      </w:r>
      <w:r w:rsidR="002C5F65">
        <w:fldChar w:fldCharType="end"/>
      </w:r>
      <w:r w:rsidR="00D83682">
        <w:t>.</w:t>
      </w:r>
      <w:r w:rsidR="00710B8E">
        <w:t xml:space="preserve"> Note the leaflets in </w:t>
      </w:r>
      <w:r w:rsidR="002C5F65">
        <w:fldChar w:fldCharType="begin"/>
      </w:r>
      <w:r w:rsidR="002C5F65">
        <w:instrText xml:space="preserve"> REF _Ref46179553 \h </w:instrText>
      </w:r>
      <w:r w:rsidR="002C5F65">
        <w:fldChar w:fldCharType="separate"/>
      </w:r>
      <w:r w:rsidR="006E4532">
        <w:t xml:space="preserve">Figure </w:t>
      </w:r>
      <w:r w:rsidR="006E4532">
        <w:rPr>
          <w:noProof/>
        </w:rPr>
        <w:t>3</w:t>
      </w:r>
      <w:r w:rsidR="006E4532">
        <w:noBreakHyphen/>
      </w:r>
      <w:r w:rsidR="006E4532">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p>
    <w:p w14:paraId="646D97F0" w14:textId="2088A317" w:rsidR="00D04A00" w:rsidRDefault="00D04A00" w:rsidP="00D04A00">
      <w:pPr>
        <w:pStyle w:val="ListParagraph"/>
        <w:ind w:left="0" w:firstLine="720"/>
        <w:contextualSpacing w:val="0"/>
        <w:jc w:val="both"/>
      </w:pPr>
      <w:r>
        <w:t>As a last note, we mention that Mean Lipid Coords can be used on all-atom or coarse-grained systems alike. In the case of an all-atom model, it may be desirable to remove some of the atoms from the analysis like the hydrogen atoms. If this approach is taken, the user should remove the desired atoms from the trajectory as well as the reference files (-ref, -param)</w:t>
      </w:r>
      <w:r w:rsidR="00FE3720">
        <w:t xml:space="preserve"> before performing the analysis</w:t>
      </w:r>
      <w:r>
        <w:t>.</w:t>
      </w:r>
    </w:p>
    <w:p w14:paraId="687E06D9" w14:textId="56E8F3D4"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t>which</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the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6E4532">
        <w:t>1.11</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16DA339D"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 see </w:t>
      </w:r>
      <w:r w:rsidR="00B63CC7">
        <w:fldChar w:fldCharType="begin"/>
      </w:r>
      <w:r w:rsidR="00B63CC7">
        <w:instrText xml:space="preserve"> REF _Ref71036332 \h </w:instrText>
      </w:r>
      <w:r w:rsidR="00B63CC7">
        <w:fldChar w:fldCharType="separate"/>
      </w:r>
      <w:r w:rsidR="006E4532">
        <w:t xml:space="preserve">Figure </w:t>
      </w:r>
      <w:r w:rsidR="006E4532">
        <w:rPr>
          <w:noProof/>
        </w:rPr>
        <w:t>3</w:t>
      </w:r>
      <w:r w:rsidR="006E4532">
        <w:noBreakHyphen/>
      </w:r>
      <w:r w:rsidR="006E4532">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lastRenderedPageBreak/>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0"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1526D0CC" w:rsidR="00B63CC7" w:rsidRPr="00B63CC7" w:rsidRDefault="00B63CC7" w:rsidP="0074345D">
      <w:pPr>
        <w:pStyle w:val="Caption"/>
        <w:jc w:val="both"/>
      </w:pPr>
      <w:bookmarkStart w:id="194" w:name="_Ref71036332"/>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53</w:t>
      </w:r>
      <w:r w:rsidR="00000000">
        <w:rPr>
          <w:noProof/>
        </w:rPr>
        <w:fldChar w:fldCharType="end"/>
      </w:r>
      <w:bookmarkEnd w:id="194"/>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27427B1C" w:rsidR="006E38B2" w:rsidRDefault="00E55B7A" w:rsidP="0074345D">
      <w:pPr>
        <w:pStyle w:val="ListParagraph"/>
        <w:spacing w:after="200"/>
        <w:ind w:left="0" w:firstLine="720"/>
        <w:contextualSpacing w:val="0"/>
        <w:jc w:val="both"/>
      </w:pPr>
      <w:r>
        <w:t>And finally, there is a tool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om the grid data to exclude 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4A1B0290"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6E4532">
        <w:t xml:space="preserve">Figure </w:t>
      </w:r>
      <w:r w:rsidR="006E4532">
        <w:rPr>
          <w:noProof/>
        </w:rPr>
        <w:t>3</w:t>
      </w:r>
      <w:r w:rsidR="006E4532">
        <w:noBreakHyphen/>
      </w:r>
      <w:r w:rsidR="006E4532">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lastRenderedPageBreak/>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4AFE7666" w:rsidR="009F5688" w:rsidRPr="0074345D" w:rsidRDefault="00E55B7A" w:rsidP="0074345D">
      <w:pPr>
        <w:pStyle w:val="Caption"/>
        <w:jc w:val="both"/>
      </w:pPr>
      <w:bookmarkStart w:id="195" w:name="_Ref70961530"/>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54</w:t>
      </w:r>
      <w:r w:rsidR="00000000">
        <w:rPr>
          <w:noProof/>
        </w:rPr>
        <w:fldChar w:fldCharType="end"/>
      </w:r>
      <w:bookmarkEnd w:id="195"/>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E0263B">
        <w:t xml:space="preserve"> </w:t>
      </w:r>
      <w:r>
        <w:t xml:space="preserve">are shown as a </w:t>
      </w:r>
      <w:r w:rsidR="007C34C3">
        <w:t xml:space="preserve">green </w:t>
      </w:r>
      <w:r>
        <w:t xml:space="preserve">surface.  </w:t>
      </w:r>
    </w:p>
    <w:p w14:paraId="1E3C01EB" w14:textId="688C9116"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 xml:space="preserve">least 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68C3C54C"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6E4532">
        <w:t xml:space="preserve">Figure </w:t>
      </w:r>
      <w:r w:rsidR="006E4532">
        <w:rPr>
          <w:noProof/>
        </w:rPr>
        <w:t>3</w:t>
      </w:r>
      <w:r w:rsidR="006E4532">
        <w:noBreakHyphen/>
      </w:r>
      <w:r w:rsidR="006E4532">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45C3674C"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 xml:space="preserve">The average distance can be used to judge the significance of the time average </w:t>
      </w:r>
      <w:r w:rsidR="001E4789">
        <w:lastRenderedPageBreak/>
        <w:t>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6E4532">
        <w:t xml:space="preserve">Figure </w:t>
      </w:r>
      <w:r w:rsidR="006E4532">
        <w:rPr>
          <w:noProof/>
        </w:rPr>
        <w:t>3</w:t>
      </w:r>
      <w:r w:rsidR="006E4532">
        <w:noBreakHyphen/>
      </w:r>
      <w:r w:rsidR="006E4532">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02"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5E6171D3" w:rsidR="000579D8" w:rsidRDefault="00325F05" w:rsidP="00325F05">
      <w:pPr>
        <w:pStyle w:val="Caption"/>
        <w:jc w:val="both"/>
      </w:pPr>
      <w:bookmarkStart w:id="196" w:name="_Ref109592175"/>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55</w:t>
      </w:r>
      <w:r w:rsidR="00000000">
        <w:rPr>
          <w:noProof/>
        </w:rPr>
        <w:fldChar w:fldCharType="end"/>
      </w:r>
      <w:bookmarkEnd w:id="196"/>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6D2C4410"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6E4532">
        <w:t>3.13</w:t>
      </w:r>
      <w:r>
        <w:fldChar w:fldCharType="end"/>
      </w:r>
      <w:r>
        <w:t>)</w:t>
      </w:r>
      <w:r w:rsidR="00DF4486">
        <w:t xml:space="preserve"> but can also be used to make a reference file for leaflet finder</w:t>
      </w:r>
      <w:r>
        <w:t xml:space="preserve">. </w:t>
      </w:r>
      <w:r w:rsidR="00E55F99">
        <w:t xml:space="preserve">Use of the program only requires input of a trajectory </w:t>
      </w:r>
      <w:r w:rsidR="00DF4486">
        <w:t xml:space="preserve">file </w:t>
      </w:r>
      <w:r w:rsidR="00E55F99">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157B98A9"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6E4532">
        <w:t xml:space="preserve">Figure </w:t>
      </w:r>
      <w:r w:rsidR="006E4532">
        <w:rPr>
          <w:noProof/>
        </w:rPr>
        <w:t>3</w:t>
      </w:r>
      <w:r w:rsidR="006E4532">
        <w:noBreakHyphen/>
      </w:r>
      <w:r w:rsidR="006E4532">
        <w:rPr>
          <w:noProof/>
        </w:rPr>
        <w:t>56</w:t>
      </w:r>
      <w:r>
        <w:fldChar w:fldCharType="end"/>
      </w:r>
      <w:r>
        <w:t xml:space="preserve">. </w:t>
      </w:r>
    </w:p>
    <w:p w14:paraId="6EB43D07" w14:textId="77777777" w:rsidR="00CA2F4E" w:rsidRDefault="00CA2F4E" w:rsidP="00CA2F4E">
      <w:pPr>
        <w:keepNext/>
        <w:jc w:val="center"/>
      </w:pPr>
      <w:r>
        <w:rPr>
          <w:noProof/>
        </w:rPr>
        <w:lastRenderedPageBreak/>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03"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6D4B41CD" w:rsidR="00CA2F4E" w:rsidRDefault="00CA2F4E" w:rsidP="00CA2F4E">
      <w:pPr>
        <w:pStyle w:val="Caption"/>
        <w:jc w:val="both"/>
      </w:pPr>
      <w:bookmarkStart w:id="197" w:name="_Ref109593029"/>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56</w:t>
      </w:r>
      <w:r w:rsidR="00000000">
        <w:rPr>
          <w:noProof/>
        </w:rPr>
        <w:fldChar w:fldCharType="end"/>
      </w:r>
      <w:bookmarkEnd w:id="197"/>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198" w:name="_Ref44345453"/>
      <w:bookmarkStart w:id="199" w:name="_Ref44346372"/>
      <w:bookmarkStart w:id="200" w:name="_Ref91147237"/>
      <w:r>
        <w:t xml:space="preserve"> </w:t>
      </w:r>
      <w:bookmarkStart w:id="201" w:name="_Toc114854618"/>
      <w:r w:rsidR="00965AF7">
        <w:t xml:space="preserve">The </w:t>
      </w:r>
      <w:r w:rsidR="00EE3E21" w:rsidRPr="00EE3E21">
        <w:t xml:space="preserve">Protein </w:t>
      </w:r>
      <w:bookmarkEnd w:id="198"/>
      <w:bookmarkEnd w:id="199"/>
      <w:r w:rsidR="00E55F99">
        <w:t>Tilt Angle</w:t>
      </w:r>
      <w:bookmarkEnd w:id="200"/>
      <w:bookmarkEnd w:id="201"/>
    </w:p>
    <w:p w14:paraId="43789FB7" w14:textId="0C05ECEA"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6E4532">
        <w:t xml:space="preserve">Figure </w:t>
      </w:r>
      <w:r w:rsidR="006E4532">
        <w:rPr>
          <w:noProof/>
        </w:rPr>
        <w:t>3</w:t>
      </w:r>
      <w:r w:rsidR="006E4532">
        <w:noBreakHyphen/>
      </w:r>
      <w:r w:rsidR="006E4532">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04">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0962ADA2" w:rsidR="00E07CDC" w:rsidRDefault="00713EC3" w:rsidP="001F2E2A">
      <w:pPr>
        <w:pStyle w:val="Caption"/>
        <w:jc w:val="both"/>
      </w:pPr>
      <w:bookmarkStart w:id="202" w:name="_Ref42084210"/>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57</w:t>
      </w:r>
      <w:r w:rsidR="00000000">
        <w:rPr>
          <w:noProof/>
        </w:rPr>
        <w:fldChar w:fldCharType="end"/>
      </w:r>
      <w:bookmarkEnd w:id="202"/>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718FE77C"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1CE33D44"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structural </w:t>
      </w:r>
      <w:r w:rsidR="000A4545">
        <w:lastRenderedPageBreak/>
        <w:t>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gauge the overall protein tilt</w:t>
      </w:r>
      <w:r w:rsidR="00563536">
        <w:t xml:space="preserve"> angle</w:t>
      </w:r>
      <w:r w:rsidR="000A4545">
        <w:t>s</w:t>
      </w:r>
      <w:r>
        <w:t xml:space="preserve">. </w:t>
      </w:r>
    </w:p>
    <w:p w14:paraId="5A69C8DF" w14:textId="29DE5DA5"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914B7E">
        <w:t xml:space="preserve"> the frequency will closely match that of </w:t>
      </w:r>
      <w:r w:rsidR="00914B7E">
        <w:sym w:font="Symbol" w:char="F066"/>
      </w:r>
      <w:r w:rsidR="00914B7E">
        <w:t xml:space="preserve"> + 180. When this condition holds, taking the time 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 therefor</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6E4532">
        <w:t xml:space="preserve">Figure </w:t>
      </w:r>
      <w:r w:rsidR="006E4532">
        <w:rPr>
          <w:noProof/>
        </w:rPr>
        <w:t>3</w:t>
      </w:r>
      <w:r w:rsidR="006E4532">
        <w:noBreakHyphen/>
      </w:r>
      <w:r w:rsidR="006E4532">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05">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0FD481DC" w:rsidR="00F91F44" w:rsidRDefault="00713EC3" w:rsidP="001F2E2A">
      <w:pPr>
        <w:pStyle w:val="Caption"/>
        <w:jc w:val="both"/>
      </w:pPr>
      <w:bookmarkStart w:id="203" w:name="_Ref42084263"/>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58</w:t>
      </w:r>
      <w:r w:rsidR="00000000">
        <w:rPr>
          <w:noProof/>
        </w:rPr>
        <w:fldChar w:fldCharType="end"/>
      </w:r>
      <w:bookmarkEnd w:id="203"/>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7777777"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t xml:space="preserve">$ </w:t>
      </w:r>
      <w:r w:rsidRPr="006A364B">
        <w:rPr>
          <w:i/>
          <w:iCs/>
        </w:rPr>
        <w:t>mpirun -n 25 protein_orientation_mpi -traj traj.xtc -ref ref.gro -upper upper.ndx -lower lower.ndx -ori prot_tilt.dat</w:t>
      </w:r>
    </w:p>
    <w:p w14:paraId="42D22897" w14:textId="18BD1DA4"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percentages are </w:t>
      </w:r>
      <w:r w:rsidR="009B39E5">
        <w:lastRenderedPageBreak/>
        <w:t xml:space="preserve">represented by color. </w:t>
      </w:r>
      <w:r w:rsidR="000E73FB">
        <w:t>T</w:t>
      </w:r>
      <w:r w:rsidR="009B39E5">
        <w:t>o produce a plot like th</w:t>
      </w:r>
      <w:r w:rsidR="005508E0">
        <w:t xml:space="preserve">at </w:t>
      </w:r>
      <w:r w:rsidR="009B39E5">
        <w:t>see</w:t>
      </w:r>
      <w:r w:rsidR="005508E0">
        <w:t>n</w:t>
      </w:r>
      <w:r w:rsidR="009B39E5">
        <w:t xml:space="preserve"> </w:t>
      </w:r>
      <w:r w:rsidR="00C201F7">
        <w:fldChar w:fldCharType="begin"/>
      </w:r>
      <w:r w:rsidR="00C201F7">
        <w:instrText xml:space="preserve"> REF _Ref42084286 \h </w:instrText>
      </w:r>
      <w:r w:rsidR="00C201F7">
        <w:fldChar w:fldCharType="separate"/>
      </w:r>
      <w:r w:rsidR="006E4532">
        <w:t xml:space="preserve">Figure </w:t>
      </w:r>
      <w:r w:rsidR="006E4532">
        <w:rPr>
          <w:noProof/>
        </w:rPr>
        <w:t>3</w:t>
      </w:r>
      <w:r w:rsidR="006E4532">
        <w:noBreakHyphen/>
      </w:r>
      <w:r w:rsidR="006E4532">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63EFCC8C"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6E4532">
        <w:t xml:space="preserve">Figure </w:t>
      </w:r>
      <w:r w:rsidR="006E4532">
        <w:rPr>
          <w:noProof/>
        </w:rPr>
        <w:t>3</w:t>
      </w:r>
      <w:r w:rsidR="006E4532">
        <w:noBreakHyphen/>
      </w:r>
      <w:r w:rsidR="006E4532">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6E4532">
        <w:t xml:space="preserve">Figure </w:t>
      </w:r>
      <w:r w:rsidR="006E4532">
        <w:rPr>
          <w:noProof/>
        </w:rPr>
        <w:t>3</w:t>
      </w:r>
      <w:r w:rsidR="006E4532">
        <w:noBreakHyphen/>
      </w:r>
      <w:r w:rsidR="006E4532">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06">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0A032ECB" w:rsidR="008501C5" w:rsidRPr="001F2E2A" w:rsidRDefault="00713EC3" w:rsidP="001F2E2A">
      <w:pPr>
        <w:pStyle w:val="Caption"/>
        <w:jc w:val="both"/>
      </w:pPr>
      <w:bookmarkStart w:id="204" w:name="_Ref42084286"/>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59</w:t>
      </w:r>
      <w:r w:rsidR="00000000">
        <w:rPr>
          <w:noProof/>
        </w:rPr>
        <w:fldChar w:fldCharType="end"/>
      </w:r>
      <w:bookmarkEnd w:id="204"/>
      <w:r>
        <w:t xml:space="preserve"> </w:t>
      </w:r>
      <w:r w:rsidRPr="00713EC3">
        <w:t xml:space="preserve">Tilt of the CLC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0D3F42EC" w:rsidR="006A364B" w:rsidRDefault="006A364B" w:rsidP="000A4545">
      <w:pPr>
        <w:ind w:firstLine="720"/>
        <w:jc w:val="both"/>
      </w:pPr>
      <w:r>
        <w:t>We note that the components of the orientation vector can be displayed for each trajectory frame by inclusion of the -p_vec 1 argument when running Protein Orientation. Likewise, a PDB can be written to file with the orientation vector defined by a pair of pseudo atoms</w:t>
      </w:r>
      <w:r w:rsidR="000A4545">
        <w:t>,</w:t>
      </w:r>
      <w:r>
        <w:t xml:space="preserve"> like shown in </w:t>
      </w:r>
      <w:r>
        <w:fldChar w:fldCharType="begin"/>
      </w:r>
      <w:r>
        <w:instrText xml:space="preserve"> REF _Ref42084263 \h </w:instrText>
      </w:r>
      <w:r>
        <w:fldChar w:fldCharType="separate"/>
      </w:r>
      <w:r w:rsidR="006E4532">
        <w:t xml:space="preserve">Figure </w:t>
      </w:r>
      <w:r w:rsidR="006E4532">
        <w:rPr>
          <w:noProof/>
        </w:rPr>
        <w:t>3</w:t>
      </w:r>
      <w:r w:rsidR="006E4532">
        <w:noBreakHyphen/>
      </w:r>
      <w:r w:rsidR="006E4532">
        <w:rPr>
          <w:noProof/>
        </w:rPr>
        <w:t>58</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 this option should be used on a single trajectory frame (try using the -b and -e options).</w:t>
      </w:r>
    </w:p>
    <w:p w14:paraId="589A0EFD" w14:textId="79E86095" w:rsidR="005508E0" w:rsidRDefault="00070FD3" w:rsidP="00D127CC">
      <w:pPr>
        <w:pStyle w:val="ListParagraph"/>
        <w:ind w:left="0" w:firstLine="720"/>
        <w:jc w:val="both"/>
      </w:pPr>
      <w:r>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E85D12">
        <w:t xml:space="preserve"> but far apart in </w:t>
      </w:r>
      <w:r w:rsidR="00D127CC">
        <w:t>Z</w:t>
      </w:r>
      <w:r w:rsidR="00E85D12">
        <w:t xml:space="preserve">. These atoms </w:t>
      </w:r>
      <w:r w:rsidR="00E85D12">
        <w:lastRenderedPageBreak/>
        <w:t xml:space="preserve">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6E4532">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3CB9D9DC"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4509892A"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protein finder to filter protein atoms from the rest of the system. As a result, atom pairs are only chosen from 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 however, that the orientation should be measured for each protomer separately and any pairs containing cross terms should be deleted. Furthermore, the same atom selection should be used in each protomer. </w:t>
      </w:r>
    </w:p>
    <w:p w14:paraId="65617A41" w14:textId="48C9CFCE" w:rsidR="00AF3111" w:rsidRDefault="00AF3111" w:rsidP="00EE38DA">
      <w:pPr>
        <w:pStyle w:val="Heading2"/>
      </w:pPr>
      <w:bookmarkStart w:id="205" w:name="_Ref71035607"/>
      <w:bookmarkStart w:id="206" w:name="_Ref91147328"/>
      <w:bookmarkStart w:id="207" w:name="_Toc114854619"/>
      <w:r>
        <w:lastRenderedPageBreak/>
        <w:t>Lipid H</w:t>
      </w:r>
      <w:r w:rsidR="00E55F99">
        <w:t xml:space="preserve">ydrogen </w:t>
      </w:r>
      <w:r>
        <w:t>Bond</w:t>
      </w:r>
      <w:bookmarkEnd w:id="205"/>
      <w:r w:rsidR="00A7353C">
        <w:t>ing</w:t>
      </w:r>
      <w:r w:rsidR="00E55F99">
        <w:t xml:space="preserve"> and Salt Bridges</w:t>
      </w:r>
      <w:bookmarkEnd w:id="206"/>
      <w:bookmarkEnd w:id="207"/>
    </w:p>
    <w:p w14:paraId="45EDCD2F" w14:textId="0C385A2F"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2F1B12">
        <w:t>-</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 this information is projected onto the </w:t>
      </w:r>
      <w:r w:rsidR="00F7044F">
        <w:t>XY</w:t>
      </w:r>
      <w:r w:rsidR="008D7983">
        <w:t xml:space="preserve"> plane. </w:t>
      </w:r>
    </w:p>
    <w:p w14:paraId="209B301C" w14:textId="42AA61ED"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6E4532">
        <w:t xml:space="preserve">Figure </w:t>
      </w:r>
      <w:r w:rsidR="006E4532">
        <w:rPr>
          <w:noProof/>
        </w:rPr>
        <w:t>3</w:t>
      </w:r>
      <w:r w:rsidR="006E4532">
        <w:noBreakHyphen/>
      </w:r>
      <w:r w:rsidR="006E4532">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tblGrid>
      <w:tr w:rsidR="009F6B42" w:rsidRPr="009F6B42" w14:paraId="05402BE8" w14:textId="77777777" w:rsidTr="009F6B42">
        <w:tc>
          <w:tcPr>
            <w:tcW w:w="1720" w:type="dxa"/>
          </w:tcPr>
          <w:p w14:paraId="0FD8A50A" w14:textId="77777777" w:rsidR="009F6B42" w:rsidRPr="009F6B42" w:rsidRDefault="009F6B42" w:rsidP="0016444A">
            <w:pPr>
              <w:jc w:val="both"/>
              <w:rPr>
                <w:color w:val="7030A0"/>
              </w:rPr>
            </w:pPr>
            <w:r w:rsidRPr="002309A1">
              <w:rPr>
                <w:color w:val="0011FF"/>
              </w:rPr>
              <w:t xml:space="preserve">#donors </w:t>
            </w:r>
            <w:r w:rsidRPr="009F6B42">
              <w:t>None</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738"/>
        <w:gridCol w:w="738"/>
        <w:gridCol w:w="738"/>
        <w:gridCol w:w="738"/>
        <w:gridCol w:w="738"/>
        <w:gridCol w:w="738"/>
        <w:gridCol w:w="738"/>
        <w:gridCol w:w="738"/>
      </w:tblGrid>
      <w:tr w:rsidR="009F6B42" w14:paraId="4B8F66E4" w14:textId="77777777" w:rsidTr="009F6B42">
        <w:tc>
          <w:tcPr>
            <w:tcW w:w="1285" w:type="dxa"/>
          </w:tcPr>
          <w:p w14:paraId="2E952770" w14:textId="32B614BB" w:rsidR="009F6B42" w:rsidRDefault="009F6B42" w:rsidP="00CD097A">
            <w:pPr>
              <w:jc w:val="both"/>
            </w:pPr>
            <w:r w:rsidRPr="002309A1">
              <w:rPr>
                <w:color w:val="0011FF"/>
              </w:rPr>
              <w:t>#acceptors</w:t>
            </w:r>
          </w:p>
        </w:tc>
        <w:tc>
          <w:tcPr>
            <w:tcW w:w="738" w:type="dxa"/>
          </w:tcPr>
          <w:p w14:paraId="2B16CEE0" w14:textId="27A4D73F" w:rsidR="009F6B42" w:rsidRDefault="009F6B42" w:rsidP="00CD097A">
            <w:pPr>
              <w:jc w:val="both"/>
            </w:pPr>
            <w:r>
              <w:t>O11</w:t>
            </w:r>
          </w:p>
        </w:tc>
        <w:tc>
          <w:tcPr>
            <w:tcW w:w="738" w:type="dxa"/>
          </w:tcPr>
          <w:p w14:paraId="250B4364" w14:textId="7357169B" w:rsidR="009F6B42" w:rsidRDefault="009F6B42" w:rsidP="00CD097A">
            <w:pPr>
              <w:jc w:val="both"/>
            </w:pPr>
            <w:r>
              <w:t>O12</w:t>
            </w:r>
          </w:p>
        </w:tc>
        <w:tc>
          <w:tcPr>
            <w:tcW w:w="738" w:type="dxa"/>
          </w:tcPr>
          <w:p w14:paraId="3C2508E7" w14:textId="389A99FC" w:rsidR="009F6B42" w:rsidRDefault="009F6B42" w:rsidP="00CD097A">
            <w:pPr>
              <w:jc w:val="both"/>
            </w:pPr>
            <w:r>
              <w:t>O13</w:t>
            </w:r>
          </w:p>
        </w:tc>
        <w:tc>
          <w:tcPr>
            <w:tcW w:w="738" w:type="dxa"/>
          </w:tcPr>
          <w:p w14:paraId="73D35AE2" w14:textId="064A0AF5" w:rsidR="009F6B42" w:rsidRDefault="009F6B42" w:rsidP="00CD097A">
            <w:pPr>
              <w:jc w:val="both"/>
            </w:pPr>
            <w:r>
              <w:t>O14</w:t>
            </w:r>
          </w:p>
        </w:tc>
        <w:tc>
          <w:tcPr>
            <w:tcW w:w="738" w:type="dxa"/>
          </w:tcPr>
          <w:p w14:paraId="0E528F8F" w14:textId="31A99832" w:rsidR="009F6B42" w:rsidRDefault="009F6B42" w:rsidP="00CD097A">
            <w:pPr>
              <w:jc w:val="both"/>
            </w:pPr>
            <w:r>
              <w:t>O21</w:t>
            </w:r>
          </w:p>
        </w:tc>
        <w:tc>
          <w:tcPr>
            <w:tcW w:w="738" w:type="dxa"/>
          </w:tcPr>
          <w:p w14:paraId="105A1361" w14:textId="2CBD345A" w:rsidR="009F6B42" w:rsidRDefault="009F6B42" w:rsidP="00CD097A">
            <w:pPr>
              <w:jc w:val="both"/>
            </w:pPr>
            <w:r>
              <w:t>O22</w:t>
            </w:r>
          </w:p>
        </w:tc>
        <w:tc>
          <w:tcPr>
            <w:tcW w:w="738" w:type="dxa"/>
          </w:tcPr>
          <w:p w14:paraId="6AA62D14" w14:textId="658F22E4" w:rsidR="009F6B42" w:rsidRDefault="009F6B42" w:rsidP="00CD097A">
            <w:pPr>
              <w:jc w:val="both"/>
            </w:pPr>
            <w:r>
              <w:t>O31</w:t>
            </w:r>
          </w:p>
        </w:tc>
        <w:tc>
          <w:tcPr>
            <w:tcW w:w="738" w:type="dxa"/>
          </w:tcPr>
          <w:p w14:paraId="041C44FE" w14:textId="340BBE55" w:rsidR="009F6B42" w:rsidRDefault="009F6B42" w:rsidP="00CD097A">
            <w:pPr>
              <w:jc w:val="both"/>
            </w:pPr>
            <w:r>
              <w:t>O32</w:t>
            </w:r>
          </w:p>
        </w:tc>
      </w:tr>
    </w:tbl>
    <w:p w14:paraId="32B26B50" w14:textId="3FE14C31"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4A390622" w14:textId="77777777" w:rsidTr="009F6B42">
        <w:tc>
          <w:tcPr>
            <w:tcW w:w="1019" w:type="dxa"/>
          </w:tcPr>
          <w:p w14:paraId="255F782B" w14:textId="1D09DCA1" w:rsidR="009F6B42" w:rsidRPr="002309A1" w:rsidRDefault="009F6B42" w:rsidP="00CD097A">
            <w:pPr>
              <w:jc w:val="both"/>
              <w:rPr>
                <w:color w:val="0011FF"/>
              </w:rPr>
            </w:pPr>
            <w:r w:rsidRPr="002309A1">
              <w:rPr>
                <w:color w:val="0011FF"/>
              </w:rPr>
              <w:t>#donors</w:t>
            </w:r>
          </w:p>
        </w:tc>
        <w:tc>
          <w:tcPr>
            <w:tcW w:w="608" w:type="dxa"/>
          </w:tcPr>
          <w:p w14:paraId="5A91DA78" w14:textId="00DB5CAD" w:rsidR="009F6B42" w:rsidRDefault="009F6B42" w:rsidP="00CD097A">
            <w:pPr>
              <w:jc w:val="both"/>
            </w:pPr>
            <w:r>
              <w:t>N</w:t>
            </w:r>
          </w:p>
        </w:tc>
        <w:tc>
          <w:tcPr>
            <w:tcW w:w="603" w:type="dxa"/>
          </w:tcPr>
          <w:p w14:paraId="2877070F" w14:textId="77B7F5EF" w:rsidR="009F6B42" w:rsidRDefault="009F6B42" w:rsidP="00CD097A">
            <w:pPr>
              <w:jc w:val="both"/>
            </w:pPr>
            <w:r>
              <w:t>NZ</w:t>
            </w:r>
          </w:p>
        </w:tc>
        <w:tc>
          <w:tcPr>
            <w:tcW w:w="768" w:type="dxa"/>
          </w:tcPr>
          <w:p w14:paraId="79569FA4" w14:textId="14DB11E5" w:rsidR="009F6B42" w:rsidRDefault="009F6B42" w:rsidP="00CD097A">
            <w:pPr>
              <w:jc w:val="both"/>
            </w:pPr>
            <w:r>
              <w:t>NE1</w:t>
            </w:r>
          </w:p>
        </w:tc>
        <w:tc>
          <w:tcPr>
            <w:tcW w:w="764" w:type="dxa"/>
          </w:tcPr>
          <w:p w14:paraId="0B374494" w14:textId="4EF15B64" w:rsidR="009F6B42" w:rsidRDefault="009F6B42" w:rsidP="00CD097A">
            <w:pPr>
              <w:jc w:val="both"/>
            </w:pPr>
            <w:r>
              <w:t>NE2</w:t>
            </w:r>
          </w:p>
        </w:tc>
        <w:tc>
          <w:tcPr>
            <w:tcW w:w="764" w:type="dxa"/>
          </w:tcPr>
          <w:p w14:paraId="624E87C1" w14:textId="3C4526D7" w:rsidR="009F6B42" w:rsidRDefault="009F6B42" w:rsidP="00CD097A">
            <w:pPr>
              <w:jc w:val="both"/>
            </w:pPr>
            <w:r>
              <w:t>ND2</w:t>
            </w:r>
          </w:p>
        </w:tc>
        <w:tc>
          <w:tcPr>
            <w:tcW w:w="734" w:type="dxa"/>
          </w:tcPr>
          <w:p w14:paraId="79BAD479" w14:textId="65AB4A5C" w:rsidR="009F6B42" w:rsidRDefault="009F6B42" w:rsidP="00CD097A">
            <w:pPr>
              <w:jc w:val="both"/>
            </w:pPr>
            <w:r>
              <w:t>NE</w:t>
            </w:r>
          </w:p>
        </w:tc>
        <w:tc>
          <w:tcPr>
            <w:tcW w:w="762" w:type="dxa"/>
          </w:tcPr>
          <w:p w14:paraId="0F760C3D" w14:textId="1AA10C03" w:rsidR="009F6B42" w:rsidRDefault="009F6B42" w:rsidP="00CD097A">
            <w:pPr>
              <w:jc w:val="both"/>
            </w:pPr>
            <w:r>
              <w:t>NH1</w:t>
            </w:r>
          </w:p>
        </w:tc>
        <w:tc>
          <w:tcPr>
            <w:tcW w:w="762" w:type="dxa"/>
          </w:tcPr>
          <w:p w14:paraId="3EC03163" w14:textId="750E2834" w:rsidR="009F6B42" w:rsidRDefault="009F6B42" w:rsidP="00CD097A">
            <w:pPr>
              <w:jc w:val="both"/>
            </w:pPr>
            <w:r>
              <w:t>NH2</w:t>
            </w:r>
          </w:p>
        </w:tc>
        <w:tc>
          <w:tcPr>
            <w:tcW w:w="760" w:type="dxa"/>
          </w:tcPr>
          <w:p w14:paraId="6E3389C4" w14:textId="2F8579F3" w:rsidR="009F6B42" w:rsidRDefault="009F6B42" w:rsidP="00CD097A">
            <w:pPr>
              <w:jc w:val="both"/>
            </w:pPr>
            <w:r>
              <w:t>ND1</w:t>
            </w:r>
          </w:p>
        </w:tc>
      </w:tr>
      <w:tr w:rsidR="009F6B42" w14:paraId="6D448B27" w14:textId="77777777" w:rsidTr="009F6B42">
        <w:tc>
          <w:tcPr>
            <w:tcW w:w="1019" w:type="dxa"/>
          </w:tcPr>
          <w:p w14:paraId="08AD2FC8" w14:textId="58F23F9F" w:rsidR="009F6B42" w:rsidRPr="002309A1" w:rsidRDefault="009F6B42" w:rsidP="00CD097A">
            <w:pPr>
              <w:jc w:val="both"/>
              <w:rPr>
                <w:color w:val="0011FF"/>
              </w:rPr>
            </w:pPr>
            <w:r w:rsidRPr="002309A1">
              <w:rPr>
                <w:color w:val="0011FF"/>
              </w:rPr>
              <w:t>#donors</w:t>
            </w:r>
          </w:p>
        </w:tc>
        <w:tc>
          <w:tcPr>
            <w:tcW w:w="608" w:type="dxa"/>
          </w:tcPr>
          <w:p w14:paraId="770EAE92" w14:textId="6D9D40A7" w:rsidR="009F6B42" w:rsidRDefault="009F6B42" w:rsidP="00CD097A">
            <w:pPr>
              <w:jc w:val="both"/>
            </w:pPr>
            <w:r>
              <w:t>NT</w:t>
            </w:r>
          </w:p>
        </w:tc>
        <w:tc>
          <w:tcPr>
            <w:tcW w:w="603" w:type="dxa"/>
          </w:tcPr>
          <w:p w14:paraId="094C099C" w14:textId="4604DA15" w:rsidR="009F6B42" w:rsidRDefault="009F6B42" w:rsidP="00CD097A">
            <w:pPr>
              <w:jc w:val="both"/>
            </w:pPr>
            <w:r>
              <w:t>O</w:t>
            </w:r>
          </w:p>
        </w:tc>
        <w:tc>
          <w:tcPr>
            <w:tcW w:w="768" w:type="dxa"/>
          </w:tcPr>
          <w:p w14:paraId="45194ECF" w14:textId="62FDA150" w:rsidR="009F6B42" w:rsidRDefault="009F6B42" w:rsidP="00CD097A">
            <w:pPr>
              <w:jc w:val="both"/>
            </w:pPr>
            <w:r>
              <w:t>OG1</w:t>
            </w:r>
          </w:p>
        </w:tc>
        <w:tc>
          <w:tcPr>
            <w:tcW w:w="764" w:type="dxa"/>
          </w:tcPr>
          <w:p w14:paraId="76F12A52" w14:textId="58B5154C" w:rsidR="009F6B42" w:rsidRDefault="009F6B42" w:rsidP="00CD097A">
            <w:pPr>
              <w:jc w:val="both"/>
            </w:pPr>
            <w:r>
              <w:t>OD1</w:t>
            </w:r>
          </w:p>
        </w:tc>
        <w:tc>
          <w:tcPr>
            <w:tcW w:w="764" w:type="dxa"/>
          </w:tcPr>
          <w:p w14:paraId="1CF184CD" w14:textId="21ADC85C" w:rsidR="009F6B42" w:rsidRDefault="009F6B42" w:rsidP="00CD097A">
            <w:pPr>
              <w:jc w:val="both"/>
            </w:pPr>
            <w:r>
              <w:t>OD2</w:t>
            </w:r>
          </w:p>
        </w:tc>
        <w:tc>
          <w:tcPr>
            <w:tcW w:w="734" w:type="dxa"/>
          </w:tcPr>
          <w:p w14:paraId="78806D6F" w14:textId="75FA935D" w:rsidR="009F6B42" w:rsidRDefault="009F6B42" w:rsidP="00CD097A">
            <w:pPr>
              <w:jc w:val="both"/>
            </w:pPr>
            <w:r>
              <w:t>OE1</w:t>
            </w:r>
          </w:p>
        </w:tc>
        <w:tc>
          <w:tcPr>
            <w:tcW w:w="762" w:type="dxa"/>
          </w:tcPr>
          <w:p w14:paraId="71F327AB" w14:textId="793484C8" w:rsidR="009F6B42" w:rsidRDefault="009F6B42" w:rsidP="00CD097A">
            <w:pPr>
              <w:jc w:val="both"/>
            </w:pPr>
            <w:r>
              <w:t>OE2</w:t>
            </w:r>
          </w:p>
        </w:tc>
        <w:tc>
          <w:tcPr>
            <w:tcW w:w="762" w:type="dxa"/>
          </w:tcPr>
          <w:p w14:paraId="1845BE24" w14:textId="45918DF2" w:rsidR="009F6B42" w:rsidRDefault="009F6B42" w:rsidP="00CD097A">
            <w:pPr>
              <w:jc w:val="both"/>
            </w:pPr>
            <w:r>
              <w:t>OH</w:t>
            </w:r>
          </w:p>
        </w:tc>
        <w:tc>
          <w:tcPr>
            <w:tcW w:w="760" w:type="dxa"/>
          </w:tcPr>
          <w:p w14:paraId="469C17A9" w14:textId="1A30F9FB" w:rsidR="009F6B42" w:rsidRDefault="009F6B42" w:rsidP="00CD097A">
            <w:pPr>
              <w:jc w:val="both"/>
            </w:pPr>
            <w:r>
              <w:t>OG</w:t>
            </w: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6343A931" w14:textId="77777777" w:rsidTr="00823D21">
        <w:tc>
          <w:tcPr>
            <w:tcW w:w="1019" w:type="dxa"/>
          </w:tcPr>
          <w:p w14:paraId="0FC7533E" w14:textId="77777777" w:rsidR="009F6B42" w:rsidRPr="002309A1" w:rsidRDefault="009F6B42" w:rsidP="00823D21">
            <w:pPr>
              <w:jc w:val="both"/>
              <w:rPr>
                <w:color w:val="0011FF"/>
              </w:rPr>
            </w:pPr>
            <w:r w:rsidRPr="002309A1">
              <w:rPr>
                <w:color w:val="0011FF"/>
              </w:rPr>
              <w:t>#donors</w:t>
            </w:r>
          </w:p>
        </w:tc>
        <w:tc>
          <w:tcPr>
            <w:tcW w:w="608" w:type="dxa"/>
          </w:tcPr>
          <w:p w14:paraId="6CD12E96" w14:textId="77777777" w:rsidR="009F6B42" w:rsidRDefault="009F6B42" w:rsidP="00823D21">
            <w:pPr>
              <w:jc w:val="both"/>
            </w:pPr>
            <w:r>
              <w:t>N</w:t>
            </w:r>
          </w:p>
        </w:tc>
        <w:tc>
          <w:tcPr>
            <w:tcW w:w="603" w:type="dxa"/>
          </w:tcPr>
          <w:p w14:paraId="2FF5321F" w14:textId="77777777" w:rsidR="009F6B42" w:rsidRDefault="009F6B42" w:rsidP="00823D21">
            <w:pPr>
              <w:jc w:val="both"/>
            </w:pPr>
            <w:r>
              <w:t>NZ</w:t>
            </w:r>
          </w:p>
        </w:tc>
        <w:tc>
          <w:tcPr>
            <w:tcW w:w="768" w:type="dxa"/>
          </w:tcPr>
          <w:p w14:paraId="6C908C07" w14:textId="77777777" w:rsidR="009F6B42" w:rsidRDefault="009F6B42" w:rsidP="00823D21">
            <w:pPr>
              <w:jc w:val="both"/>
            </w:pPr>
            <w:r>
              <w:t>NE1</w:t>
            </w:r>
          </w:p>
        </w:tc>
        <w:tc>
          <w:tcPr>
            <w:tcW w:w="764" w:type="dxa"/>
          </w:tcPr>
          <w:p w14:paraId="0058CE4D" w14:textId="77777777" w:rsidR="009F6B42" w:rsidRDefault="009F6B42" w:rsidP="00823D21">
            <w:pPr>
              <w:jc w:val="both"/>
            </w:pPr>
            <w:r>
              <w:t>NE2</w:t>
            </w:r>
          </w:p>
        </w:tc>
        <w:tc>
          <w:tcPr>
            <w:tcW w:w="764" w:type="dxa"/>
          </w:tcPr>
          <w:p w14:paraId="69EF06DC" w14:textId="77777777" w:rsidR="009F6B42" w:rsidRDefault="009F6B42" w:rsidP="00823D21">
            <w:pPr>
              <w:jc w:val="both"/>
            </w:pPr>
            <w:r>
              <w:t>ND2</w:t>
            </w:r>
          </w:p>
        </w:tc>
        <w:tc>
          <w:tcPr>
            <w:tcW w:w="734" w:type="dxa"/>
          </w:tcPr>
          <w:p w14:paraId="11E70A2E" w14:textId="77777777" w:rsidR="009F6B42" w:rsidRDefault="009F6B42" w:rsidP="00823D21">
            <w:pPr>
              <w:jc w:val="both"/>
            </w:pPr>
            <w:r>
              <w:t>NE</w:t>
            </w:r>
          </w:p>
        </w:tc>
        <w:tc>
          <w:tcPr>
            <w:tcW w:w="762" w:type="dxa"/>
          </w:tcPr>
          <w:p w14:paraId="677E49EB" w14:textId="77777777" w:rsidR="009F6B42" w:rsidRDefault="009F6B42" w:rsidP="00823D21">
            <w:pPr>
              <w:jc w:val="both"/>
            </w:pPr>
            <w:r>
              <w:t>NH1</w:t>
            </w:r>
          </w:p>
        </w:tc>
        <w:tc>
          <w:tcPr>
            <w:tcW w:w="762" w:type="dxa"/>
          </w:tcPr>
          <w:p w14:paraId="72E6B9F3" w14:textId="77777777" w:rsidR="009F6B42" w:rsidRDefault="009F6B42" w:rsidP="00823D21">
            <w:pPr>
              <w:jc w:val="both"/>
            </w:pPr>
            <w:r>
              <w:t>NH2</w:t>
            </w:r>
          </w:p>
        </w:tc>
        <w:tc>
          <w:tcPr>
            <w:tcW w:w="760" w:type="dxa"/>
          </w:tcPr>
          <w:p w14:paraId="1878899A" w14:textId="77777777" w:rsidR="009F6B42" w:rsidRDefault="009F6B42" w:rsidP="00823D21">
            <w:pPr>
              <w:jc w:val="both"/>
            </w:pPr>
            <w:r>
              <w:t>ND1</w:t>
            </w:r>
          </w:p>
        </w:tc>
      </w:tr>
      <w:tr w:rsidR="009F6B42" w14:paraId="089BC6D6" w14:textId="77777777" w:rsidTr="00823D21">
        <w:tc>
          <w:tcPr>
            <w:tcW w:w="1019" w:type="dxa"/>
          </w:tcPr>
          <w:p w14:paraId="35BEAB3F" w14:textId="77777777" w:rsidR="009F6B42" w:rsidRPr="002309A1" w:rsidRDefault="009F6B42" w:rsidP="00823D21">
            <w:pPr>
              <w:jc w:val="both"/>
              <w:rPr>
                <w:color w:val="0011FF"/>
              </w:rPr>
            </w:pPr>
            <w:r w:rsidRPr="002309A1">
              <w:rPr>
                <w:color w:val="0011FF"/>
              </w:rPr>
              <w:t>#donors</w:t>
            </w:r>
          </w:p>
        </w:tc>
        <w:tc>
          <w:tcPr>
            <w:tcW w:w="608" w:type="dxa"/>
          </w:tcPr>
          <w:p w14:paraId="6EBC5FAF" w14:textId="77777777" w:rsidR="009F6B42" w:rsidRDefault="009F6B42" w:rsidP="00823D21">
            <w:pPr>
              <w:jc w:val="both"/>
            </w:pPr>
            <w:r>
              <w:t>NT</w:t>
            </w:r>
          </w:p>
        </w:tc>
        <w:tc>
          <w:tcPr>
            <w:tcW w:w="603" w:type="dxa"/>
          </w:tcPr>
          <w:p w14:paraId="4BAFA792" w14:textId="77777777" w:rsidR="009F6B42" w:rsidRDefault="009F6B42" w:rsidP="00823D21">
            <w:pPr>
              <w:jc w:val="both"/>
            </w:pPr>
            <w:r>
              <w:t>O</w:t>
            </w:r>
          </w:p>
        </w:tc>
        <w:tc>
          <w:tcPr>
            <w:tcW w:w="768" w:type="dxa"/>
          </w:tcPr>
          <w:p w14:paraId="2CBC7491" w14:textId="77777777" w:rsidR="009F6B42" w:rsidRDefault="009F6B42" w:rsidP="00823D21">
            <w:pPr>
              <w:jc w:val="both"/>
            </w:pPr>
            <w:r>
              <w:t>OG1</w:t>
            </w:r>
          </w:p>
        </w:tc>
        <w:tc>
          <w:tcPr>
            <w:tcW w:w="764" w:type="dxa"/>
          </w:tcPr>
          <w:p w14:paraId="54D0A110" w14:textId="77777777" w:rsidR="009F6B42" w:rsidRDefault="009F6B42" w:rsidP="00823D21">
            <w:pPr>
              <w:jc w:val="both"/>
            </w:pPr>
            <w:r>
              <w:t>OD1</w:t>
            </w:r>
          </w:p>
        </w:tc>
        <w:tc>
          <w:tcPr>
            <w:tcW w:w="764" w:type="dxa"/>
          </w:tcPr>
          <w:p w14:paraId="62BFBA1A" w14:textId="77777777" w:rsidR="009F6B42" w:rsidRDefault="009F6B42" w:rsidP="00823D21">
            <w:pPr>
              <w:jc w:val="both"/>
            </w:pPr>
            <w:r>
              <w:t>OD2</w:t>
            </w:r>
          </w:p>
        </w:tc>
        <w:tc>
          <w:tcPr>
            <w:tcW w:w="734" w:type="dxa"/>
          </w:tcPr>
          <w:p w14:paraId="705368BC" w14:textId="77777777" w:rsidR="009F6B42" w:rsidRDefault="009F6B42" w:rsidP="00823D21">
            <w:pPr>
              <w:jc w:val="both"/>
            </w:pPr>
            <w:r>
              <w:t>OE1</w:t>
            </w:r>
          </w:p>
        </w:tc>
        <w:tc>
          <w:tcPr>
            <w:tcW w:w="762" w:type="dxa"/>
          </w:tcPr>
          <w:p w14:paraId="4AE5E6B6" w14:textId="77777777" w:rsidR="009F6B42" w:rsidRDefault="009F6B42" w:rsidP="00823D21">
            <w:pPr>
              <w:jc w:val="both"/>
            </w:pPr>
            <w:r>
              <w:t>OE2</w:t>
            </w:r>
          </w:p>
        </w:tc>
        <w:tc>
          <w:tcPr>
            <w:tcW w:w="762" w:type="dxa"/>
          </w:tcPr>
          <w:p w14:paraId="70D0BC0A" w14:textId="77777777" w:rsidR="009F6B42" w:rsidRDefault="009F6B42" w:rsidP="00823D21">
            <w:pPr>
              <w:jc w:val="both"/>
            </w:pPr>
            <w:r>
              <w:t>OH</w:t>
            </w:r>
          </w:p>
        </w:tc>
        <w:tc>
          <w:tcPr>
            <w:tcW w:w="760" w:type="dxa"/>
          </w:tcPr>
          <w:p w14:paraId="12CAC95E" w14:textId="77777777" w:rsidR="009F6B42" w:rsidRDefault="009F6B42" w:rsidP="00823D21">
            <w:pPr>
              <w:jc w:val="both"/>
            </w:pPr>
            <w:r>
              <w:t>OG</w:t>
            </w: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07">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55763939" w:rsidR="00000AE8" w:rsidRDefault="00E33CA6" w:rsidP="002F7A07">
      <w:pPr>
        <w:pStyle w:val="Caption"/>
      </w:pPr>
      <w:bookmarkStart w:id="208" w:name="_Ref70879865"/>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60</w:t>
      </w:r>
      <w:r w:rsidR="00000000">
        <w:rPr>
          <w:noProof/>
        </w:rPr>
        <w:fldChar w:fldCharType="end"/>
      </w:r>
      <w:bookmarkEnd w:id="208"/>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73B99F9A" w:rsidR="00E33CA6" w:rsidRDefault="00E33CA6" w:rsidP="002F7A07">
      <w:pPr>
        <w:spacing w:after="200"/>
        <w:jc w:val="both"/>
      </w:pPr>
      <w:r>
        <w:t>Note, a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In addition to the atom types provided, the user must also specify a bonds list for their system, </w:t>
      </w:r>
      <w:r w:rsidR="00400AB7">
        <w:t>i.e.,</w:t>
      </w:r>
      <w:r>
        <w:t xml:space="preserve"> a list of every pair of atoms that form bonds in the system. This list is used to find hydrogen atoms attached to the donor atoms. The bonds list is provided with the -bond option</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lastRenderedPageBreak/>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723B2090" w:rsidR="00E33CA6" w:rsidRDefault="00E33CA6" w:rsidP="002F7A07">
      <w:pPr>
        <w:spacing w:after="200"/>
        <w:jc w:val="both"/>
      </w:pPr>
      <w:r>
        <w:t>Note</w:t>
      </w:r>
      <w:r w:rsidR="00AF5909">
        <w:t>,</w:t>
      </w:r>
      <w:r>
        <w:t xml:space="preserve"> no hydrogen atom types </w:t>
      </w:r>
      <w:r w:rsidR="009003FD">
        <w:t>need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77777777" w:rsidR="00DB395E" w:rsidRDefault="00E33CA6" w:rsidP="009003FD">
      <w:pPr>
        <w:spacing w:after="200"/>
        <w:ind w:firstLine="720"/>
        <w:jc w:val="both"/>
      </w:pPr>
      <w:r>
        <w:t>In the example provid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57DC1D3D"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amount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 this will print a list of commands for every hydrogen bond found. It is therefore recommended that the test option be used on a single trajectory frame</w:t>
      </w:r>
      <w:r>
        <w:t xml:space="preserve"> (try using -b 0 -e 0)</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6E4532">
        <w:t xml:space="preserve">Figure </w:t>
      </w:r>
      <w:r w:rsidR="006E4532">
        <w:rPr>
          <w:noProof/>
        </w:rPr>
        <w:t>3</w:t>
      </w:r>
      <w:r w:rsidR="006E4532">
        <w:noBreakHyphen/>
      </w:r>
      <w:r w:rsidR="006E4532">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8">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0FEBD7B5" w:rsidR="005D4DAF" w:rsidRPr="005D4DAF" w:rsidRDefault="00971AD5" w:rsidP="002F7A07">
      <w:pPr>
        <w:pStyle w:val="Caption"/>
        <w:jc w:val="both"/>
      </w:pPr>
      <w:bookmarkStart w:id="209" w:name="_Ref84948943"/>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61</w:t>
      </w:r>
      <w:r w:rsidR="00000000">
        <w:rPr>
          <w:noProof/>
        </w:rPr>
        <w:fldChar w:fldCharType="end"/>
      </w:r>
      <w:bookmarkEnd w:id="209"/>
      <w:r>
        <w:t xml:space="preserve"> Verification of a hydrogen bond identified using Lipid</w:t>
      </w:r>
      <w:r w:rsidR="005D4DAF">
        <w:t xml:space="preserve"> H B</w:t>
      </w:r>
      <w:r>
        <w:t>onds</w:t>
      </w:r>
      <w:r w:rsidR="005D4DAF">
        <w:t>.</w:t>
      </w:r>
    </w:p>
    <w:p w14:paraId="263DF1A3" w14:textId="018266C3"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6E4532">
        <w:t xml:space="preserve">Figure </w:t>
      </w:r>
      <w:r w:rsidR="006E4532">
        <w:rPr>
          <w:noProof/>
        </w:rPr>
        <w:t>3</w:t>
      </w:r>
      <w:r w:rsidR="006E4532">
        <w:noBreakHyphen/>
      </w:r>
      <w:r w:rsidR="006E4532">
        <w:rPr>
          <w:noProof/>
        </w:rPr>
        <w:t>62</w:t>
      </w:r>
      <w:r w:rsidR="00AF5909">
        <w:fldChar w:fldCharType="end"/>
      </w:r>
      <w:r>
        <w:t xml:space="preserve">. </w:t>
      </w:r>
    </w:p>
    <w:p w14:paraId="2F88AB3A" w14:textId="77777777" w:rsidR="00AF5909" w:rsidRDefault="00AF5909" w:rsidP="00684BB0">
      <w:pPr>
        <w:keepNext/>
        <w:jc w:val="center"/>
      </w:pPr>
      <w:r>
        <w:rPr>
          <w:noProof/>
        </w:rPr>
        <w:drawing>
          <wp:inline distT="0" distB="0" distL="0" distR="0" wp14:anchorId="36E11707" wp14:editId="64D98017">
            <wp:extent cx="339415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50AD2445" w14:textId="1585E189" w:rsidR="00E33CA6" w:rsidRDefault="00AF5909" w:rsidP="002F7A07">
      <w:pPr>
        <w:pStyle w:val="Caption"/>
        <w:jc w:val="both"/>
      </w:pPr>
      <w:bookmarkStart w:id="210" w:name="_Ref70880513"/>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62</w:t>
      </w:r>
      <w:r w:rsidR="00000000">
        <w:rPr>
          <w:noProof/>
        </w:rPr>
        <w:fldChar w:fldCharType="end"/>
      </w:r>
      <w:bookmarkEnd w:id="210"/>
      <w:r>
        <w:t xml:space="preserve"> </w:t>
      </w:r>
      <w:r w:rsidR="00684BB0">
        <w:t xml:space="preserve">Example of a heatmap showing the average number of </w:t>
      </w:r>
      <w:r>
        <w:t xml:space="preserve">Hydrogen bonds formed between </w:t>
      </w:r>
      <w:r w:rsidR="00684BB0">
        <w:t>lipids and a</w:t>
      </w:r>
      <w:r>
        <w:t xml:space="preserve"> protein</w:t>
      </w:r>
      <w:r w:rsidR="00A13BA9">
        <w:t>.</w:t>
      </w:r>
    </w:p>
    <w:p w14:paraId="1EC17320" w14:textId="58A24E5F" w:rsidR="00995782" w:rsidRDefault="008D42EE" w:rsidP="002F7A07">
      <w:pPr>
        <w:spacing w:after="200"/>
        <w:ind w:firstLine="720"/>
        <w:jc w:val="both"/>
      </w:pPr>
      <w:r>
        <w:t>Like hydrogen bonding, lipid salt</w:t>
      </w:r>
      <w:r w:rsidR="00B17554">
        <w:t>-</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6E4532">
        <w:t xml:space="preserve">Figure </w:t>
      </w:r>
      <w:r w:rsidR="006E4532">
        <w:rPr>
          <w:noProof/>
        </w:rPr>
        <w:t>3</w:t>
      </w:r>
      <w:r w:rsidR="006E4532">
        <w:noBreakHyphen/>
      </w:r>
      <w:r w:rsidR="006E4532">
        <w:rPr>
          <w:noProof/>
        </w:rPr>
        <w:t>63</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0">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053BA9C1" w:rsidR="00995782" w:rsidRDefault="00995782" w:rsidP="002F7A07">
      <w:pPr>
        <w:pStyle w:val="Caption"/>
        <w:jc w:val="both"/>
      </w:pPr>
      <w:bookmarkStart w:id="211" w:name="_Ref84947264"/>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63</w:t>
      </w:r>
      <w:r w:rsidR="00000000">
        <w:rPr>
          <w:noProof/>
        </w:rPr>
        <w:fldChar w:fldCharType="end"/>
      </w:r>
      <w:bookmarkEnd w:id="211"/>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586C0367"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xml:space="preserve">. Similarly, the charge groups must be specified for the lipids and any charged amino acids. This information is provided using 2 networks of selection cards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6E4532">
        <w:t xml:space="preserve">Figure </w:t>
      </w:r>
      <w:r w:rsidR="006E4532">
        <w:rPr>
          <w:noProof/>
        </w:rPr>
        <w:t>3</w:t>
      </w:r>
      <w:r w:rsidR="006E4532">
        <w:noBreakHyphen/>
      </w:r>
      <w:r w:rsidR="006E4532">
        <w:rPr>
          <w:noProof/>
        </w:rPr>
        <w:t>64</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11"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14DC0CDD" w:rsidR="00A6622C" w:rsidRDefault="00BF728F" w:rsidP="00BF728F">
      <w:pPr>
        <w:pStyle w:val="Caption"/>
        <w:jc w:val="both"/>
        <w:rPr>
          <w:color w:val="000000" w:themeColor="text1"/>
        </w:rPr>
      </w:pPr>
      <w:bookmarkStart w:id="212" w:name="_Ref109032689"/>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64</w:t>
      </w:r>
      <w:r w:rsidR="00000000">
        <w:rPr>
          <w:noProof/>
        </w:rPr>
        <w:fldChar w:fldCharType="end"/>
      </w:r>
      <w:bookmarkEnd w:id="212"/>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4EFB8990"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6E4532">
        <w:t xml:space="preserve">Figure </w:t>
      </w:r>
      <w:r w:rsidR="006E4532">
        <w:rPr>
          <w:noProof/>
        </w:rPr>
        <w:t>3</w:t>
      </w:r>
      <w:r w:rsidR="006E4532">
        <w:noBreakHyphen/>
      </w:r>
      <w:r w:rsidR="006E4532">
        <w:rPr>
          <w:noProof/>
        </w:rPr>
        <w:t>64</w:t>
      </w:r>
      <w:r w:rsidR="00BF728F">
        <w:rPr>
          <w:color w:val="000000" w:themeColor="text1"/>
        </w:rPr>
        <w:fldChar w:fldCharType="end"/>
      </w:r>
      <w:r w:rsidR="00BF728F">
        <w:rPr>
          <w:color w:val="000000" w:themeColor="text1"/>
        </w:rPr>
        <w:t>)</w:t>
      </w:r>
      <w:r>
        <w:rPr>
          <w:color w:val="000000" w:themeColor="text1"/>
        </w:rPr>
        <w:t>, the number of salt</w:t>
      </w:r>
      <w:r w:rsidR="002F1B12">
        <w:rPr>
          <w:color w:val="000000" w:themeColor="text1"/>
        </w:rPr>
        <w:t>-</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the 2</w:t>
      </w:r>
      <w:r w:rsidR="00BF728F">
        <w:rPr>
          <w:color w:val="000000" w:themeColor="text1"/>
        </w:rPr>
        <w:t xml:space="preserve"> center</w:t>
      </w:r>
      <w:r w:rsidR="00DA0249">
        <w:rPr>
          <w:color w:val="000000" w:themeColor="text1"/>
        </w:rPr>
        <w:t>s</w:t>
      </w:r>
      <w:r w:rsidR="00BF728F">
        <w:rPr>
          <w:color w:val="000000" w:themeColor="text1"/>
        </w:rPr>
        <w:t xml:space="preserve"> and if opposit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DA0249">
        <w:rPr>
          <w:color w:val="000000" w:themeColor="text1"/>
        </w:rPr>
        <w:t>-</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 which can be used to identify the salt</w:t>
      </w:r>
      <w:r w:rsidR="002F1B12">
        <w:rPr>
          <w:color w:val="000000" w:themeColor="text1"/>
        </w:rPr>
        <w:t>-</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2F1B12">
        <w:rPr>
          <w:color w:val="000000" w:themeColor="text1"/>
        </w:rPr>
        <w:t>-</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6E4532">
        <w:t xml:space="preserve">Figure </w:t>
      </w:r>
      <w:r w:rsidR="006E4532">
        <w:rPr>
          <w:noProof/>
        </w:rPr>
        <w:t>3</w:t>
      </w:r>
      <w:r w:rsidR="006E4532">
        <w:noBreakHyphen/>
      </w:r>
      <w:r w:rsidR="006E4532">
        <w:rPr>
          <w:noProof/>
        </w:rPr>
        <w:t>65</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12">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23CD5311" w:rsidR="00C17C5B" w:rsidRDefault="00C17C5B" w:rsidP="002F7A07">
      <w:pPr>
        <w:pStyle w:val="Caption"/>
        <w:jc w:val="both"/>
        <w:rPr>
          <w:color w:val="000000" w:themeColor="text1"/>
        </w:rPr>
      </w:pPr>
      <w:bookmarkStart w:id="213" w:name="_Ref84948256"/>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65</w:t>
      </w:r>
      <w:r w:rsidR="00000000">
        <w:rPr>
          <w:noProof/>
        </w:rPr>
        <w:fldChar w:fldCharType="end"/>
      </w:r>
      <w:bookmarkEnd w:id="213"/>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6409E68A"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6E4532">
        <w:t xml:space="preserve">Figure </w:t>
      </w:r>
      <w:r w:rsidR="006E4532">
        <w:rPr>
          <w:noProof/>
        </w:rPr>
        <w:t>3</w:t>
      </w:r>
      <w:r w:rsidR="006E4532">
        <w:noBreakHyphen/>
      </w:r>
      <w:r w:rsidR="006E4532">
        <w:rPr>
          <w:noProof/>
        </w:rPr>
        <w:t>66</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5CEB3D47">
            <wp:extent cx="339415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294B359F" w14:textId="3625E1DB" w:rsidR="00AB6E62" w:rsidRPr="002F7A07" w:rsidRDefault="00D64063" w:rsidP="002F7A07">
      <w:pPr>
        <w:pStyle w:val="Caption"/>
        <w:rPr>
          <w:color w:val="000000" w:themeColor="text1"/>
        </w:rPr>
      </w:pPr>
      <w:bookmarkStart w:id="214" w:name="_Ref81927570"/>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66</w:t>
      </w:r>
      <w:r w:rsidR="00000000">
        <w:rPr>
          <w:noProof/>
        </w:rPr>
        <w:fldChar w:fldCharType="end"/>
      </w:r>
      <w:bookmarkEnd w:id="214"/>
      <w:r>
        <w:t xml:space="preserve"> </w:t>
      </w:r>
      <w:r w:rsidR="00684BB0">
        <w:t xml:space="preserve">Example of a heatmap showing the average number of </w:t>
      </w:r>
      <w:r w:rsidR="00684BB0">
        <w:t>salt-bridges</w:t>
      </w:r>
      <w:r w:rsidR="00684BB0">
        <w:t xml:space="preserve"> formed between lipids and a protein</w:t>
      </w:r>
    </w:p>
    <w:p w14:paraId="797CAAF1" w14:textId="51B1777D" w:rsidR="004120F8" w:rsidRDefault="004120F8" w:rsidP="004120F8">
      <w:pPr>
        <w:pStyle w:val="Heading2"/>
      </w:pPr>
      <w:r>
        <w:t xml:space="preserve"> </w:t>
      </w:r>
      <w:bookmarkStart w:id="215" w:name="_Toc114854620"/>
      <w:r>
        <w:t>Lipid Flip-flop</w:t>
      </w:r>
      <w:bookmarkEnd w:id="215"/>
    </w:p>
    <w:p w14:paraId="1649AB29" w14:textId="77777777" w:rsidR="004120F8" w:rsidRDefault="004120F8" w:rsidP="0081347C"/>
    <w:p w14:paraId="24A233C1" w14:textId="76252FCC"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Such an analyse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 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6E4532">
        <w:t xml:space="preserve">Figure </w:t>
      </w:r>
      <w:r w:rsidR="006E4532">
        <w:rPr>
          <w:noProof/>
        </w:rPr>
        <w:t>3</w:t>
      </w:r>
      <w:r w:rsidR="006E4532">
        <w:noBreakHyphen/>
      </w:r>
      <w:r w:rsidR="006E4532">
        <w:rPr>
          <w:noProof/>
        </w:rPr>
        <w:t>67</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289419B0" w:rsidR="00380077" w:rsidRDefault="00B34466" w:rsidP="00B34466">
      <w:pPr>
        <w:pStyle w:val="Caption"/>
        <w:jc w:val="both"/>
      </w:pPr>
      <w:bookmarkStart w:id="216" w:name="_Ref104278085"/>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67</w:t>
      </w:r>
      <w:r w:rsidR="00000000">
        <w:rPr>
          <w:noProof/>
        </w:rPr>
        <w:fldChar w:fldCharType="end"/>
      </w:r>
      <w:bookmarkEnd w:id="216"/>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4E1388AB" w:rsidR="00380077" w:rsidRDefault="000A316C" w:rsidP="00023252">
      <w:pPr>
        <w:spacing w:after="200"/>
        <w:jc w:val="both"/>
      </w:pPr>
      <w:r>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6E4532">
        <w:t xml:space="preserve">Figure </w:t>
      </w:r>
      <w:r w:rsidR="006E4532">
        <w:rPr>
          <w:noProof/>
        </w:rPr>
        <w:t>3</w:t>
      </w:r>
      <w:r w:rsidR="006E4532">
        <w:rPr>
          <w:noProof/>
        </w:rPr>
        <w:noBreakHyphen/>
        <w:t>68</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lastRenderedPageBreak/>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303CEC31" w:rsidR="00380077" w:rsidRDefault="00380077" w:rsidP="00380077">
      <w:pPr>
        <w:pStyle w:val="Caption"/>
        <w:jc w:val="both"/>
      </w:pPr>
      <w:bookmarkStart w:id="217" w:name="_Ref103940346"/>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68</w:t>
      </w:r>
      <w:r w:rsidR="00000000">
        <w:rPr>
          <w:noProof/>
        </w:rPr>
        <w:fldChar w:fldCharType="end"/>
      </w:r>
      <w:bookmarkEnd w:id="217"/>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516FC30B"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6E4532">
        <w:t xml:space="preserve">Figure </w:t>
      </w:r>
      <w:r w:rsidR="006E4532">
        <w:rPr>
          <w:noProof/>
        </w:rPr>
        <w:t>3</w:t>
      </w:r>
      <w:r w:rsidR="006E4532">
        <w:rPr>
          <w:noProof/>
        </w:rPr>
        <w:noBreakHyphen/>
        <w:t>68</w:t>
      </w:r>
      <w:r>
        <w:fldChar w:fldCharType="end"/>
      </w:r>
      <w:r>
        <w:t xml:space="preserve"> using the provided Gnuplot script “flip.gnu”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79D54A7B" w:rsidR="00023252" w:rsidRDefault="000A316C" w:rsidP="00023252">
      <w:pPr>
        <w:spacing w:after="200"/>
        <w:jc w:val="both"/>
      </w:pPr>
      <w:r>
        <w:t xml:space="preserve"> </w:t>
      </w:r>
      <w:r w:rsidR="00023252">
        <w:t xml:space="preserve">where 1357 and 1362 give the number of columns in the -flip data files for the upper and lower leaflets respectively. </w:t>
      </w:r>
      <w:r>
        <w:t>Additionally, the user may plot the z-coordinate for each lipid separately using the script “flip_singles.gnu” (also provided in the “scripts” folder)</w:t>
      </w:r>
      <w:r w:rsidR="00023252">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122FC6C1" w:rsidR="006D18B3" w:rsidRDefault="006D18B3" w:rsidP="006D18B3">
      <w:pPr>
        <w:ind w:firstLine="720"/>
        <w:jc w:val="both"/>
      </w:pPr>
      <w:r>
        <w:t xml:space="preserve">As a last note, Lipid Flip may be used to check the lipid assignments to the upper and lower leaflets made by leaflet finder. </w:t>
      </w:r>
      <w:r>
        <w:fldChar w:fldCharType="begin"/>
      </w:r>
      <w:r>
        <w:instrText xml:space="preserve"> REF _Ref109805751 \h </w:instrText>
      </w:r>
      <w:r>
        <w:fldChar w:fldCharType="separate"/>
      </w:r>
      <w:r w:rsidR="006E4532">
        <w:t xml:space="preserve">Figure </w:t>
      </w:r>
      <w:r w:rsidR="006E4532">
        <w:rPr>
          <w:noProof/>
        </w:rPr>
        <w:t>3</w:t>
      </w:r>
      <w:r w:rsidR="006E4532">
        <w:noBreakHyphen/>
      </w:r>
      <w:r w:rsidR="006E4532">
        <w:rPr>
          <w:noProof/>
        </w:rPr>
        <w:t>69</w:t>
      </w:r>
      <w:r>
        <w:fldChar w:fldCharType="end"/>
      </w:r>
      <w:r>
        <w:t xml:space="preserve"> shows an example where a single lipid was incorrectly assigned to the lower leaflet. Errors like this typically occur because some of the lipids were tilted in the reference structure analyzed by 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6E4532">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6E4532">
        <w:t xml:space="preserve">Figure </w:t>
      </w:r>
      <w:r w:rsidR="006E4532">
        <w:rPr>
          <w:noProof/>
        </w:rPr>
        <w:t>3</w:t>
      </w:r>
      <w:r w:rsidR="006E4532">
        <w:noBreakHyphen/>
      </w:r>
      <w:r w:rsidR="006E4532">
        <w:rPr>
          <w:noProof/>
        </w:rPr>
        <w:t>56</w:t>
      </w:r>
      <w:r w:rsidR="000500A7">
        <w:fldChar w:fldCharType="end"/>
      </w:r>
      <w:r w:rsidR="000500A7">
        <w:t xml:space="preserve">) </w:t>
      </w:r>
      <w:r>
        <w:t xml:space="preserve">making them ideal for use with 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15">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74083B22" w:rsidR="006D18B3" w:rsidRPr="000A316C" w:rsidRDefault="006D18B3" w:rsidP="006D18B3">
      <w:pPr>
        <w:pStyle w:val="Caption"/>
        <w:spacing w:after="0"/>
        <w:jc w:val="both"/>
      </w:pPr>
      <w:bookmarkStart w:id="218" w:name="_Ref109805751"/>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69</w:t>
      </w:r>
      <w:r w:rsidR="00000000">
        <w:rPr>
          <w:noProof/>
        </w:rPr>
        <w:fldChar w:fldCharType="end"/>
      </w:r>
      <w:bookmarkEnd w:id="218"/>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19" w:name="_Toc114854621"/>
      <w:r>
        <w:t>3-</w:t>
      </w:r>
      <w:r w:rsidRPr="00375857">
        <w:t>Dimensional</w:t>
      </w:r>
      <w:r>
        <w:t xml:space="preserve"> Analysis</w:t>
      </w:r>
      <w:bookmarkEnd w:id="219"/>
    </w:p>
    <w:p w14:paraId="60E91AAB" w14:textId="3FF7C82F" w:rsidR="00D65078" w:rsidRDefault="00375857" w:rsidP="00D65078">
      <w:pPr>
        <w:spacing w:after="200"/>
        <w:jc w:val="both"/>
      </w:pPr>
      <w:r>
        <w:t>The grid-based averaging theory employed by MOSAICS</w:t>
      </w:r>
      <w:r w:rsidR="00125663">
        <w:t>, i.e., the stamping method,</w:t>
      </w:r>
      <w:r>
        <w:t xml:space="preserve"> may be extended into 3-dimensions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3 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6E4532">
        <w:t xml:space="preserve">Figure </w:t>
      </w:r>
      <w:r w:rsidR="006E4532">
        <w:rPr>
          <w:noProof/>
        </w:rPr>
        <w:t>3</w:t>
      </w:r>
      <w:r w:rsidR="006E4532">
        <w:noBreakHyphen/>
      </w:r>
      <w:r w:rsidR="006E4532">
        <w:rPr>
          <w:noProof/>
        </w:rPr>
        <w:t>70</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66C35D9E" w:rsidR="005431F5" w:rsidRDefault="005431F5" w:rsidP="00651181">
      <w:pPr>
        <w:pStyle w:val="Caption"/>
        <w:jc w:val="both"/>
      </w:pPr>
      <w:bookmarkStart w:id="220" w:name="_Ref103941571"/>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70</w:t>
      </w:r>
      <w:r w:rsidR="00000000">
        <w:rPr>
          <w:noProof/>
        </w:rPr>
        <w:fldChar w:fldCharType="end"/>
      </w:r>
      <w:bookmarkEnd w:id="220"/>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64B7D04B" w:rsidR="00D65078" w:rsidRDefault="00D65078" w:rsidP="00125663">
      <w:pPr>
        <w:spacing w:after="200"/>
        <w:jc w:val="both"/>
      </w:pPr>
      <w:r>
        <w:t>We note that the three-dimensional analysis retains most functionality of the two-dimensional counter parts. For example, the sample count is generated for each program and in most cases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6E4532">
        <w:t xml:space="preserve">Figure </w:t>
      </w:r>
      <w:r w:rsidR="006E4532">
        <w:rPr>
          <w:noProof/>
        </w:rPr>
        <w:t>3</w:t>
      </w:r>
      <w:r w:rsidR="006E4532">
        <w:rPr>
          <w:noProof/>
        </w:rPr>
        <w:noBreakHyphen/>
        <w:t>71</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77A8E1C8" w:rsidR="00D65078" w:rsidRDefault="00D65078" w:rsidP="00D65078">
      <w:pPr>
        <w:pStyle w:val="Caption"/>
        <w:jc w:val="both"/>
      </w:pPr>
      <w:bookmarkStart w:id="221" w:name="_Ref108768512"/>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71</w:t>
      </w:r>
      <w:r w:rsidR="00000000">
        <w:rPr>
          <w:noProof/>
        </w:rPr>
        <w:fldChar w:fldCharType="end"/>
      </w:r>
      <w:bookmarkEnd w:id="221"/>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09393D31" w:rsidR="00D65078" w:rsidRDefault="00D65078" w:rsidP="00B218C3">
      <w:pPr>
        <w:jc w:val="both"/>
      </w:pPr>
      <w:r>
        <w:t xml:space="preserve">We note that the generation of single frame grid data can eat up large amounts of hard drive space when three-dimensional analysis is considered. This can easily reach the terabyte regime. The user should thus proceed with caution when using the -stdev function. </w:t>
      </w:r>
    </w:p>
    <w:p w14:paraId="73ED334D" w14:textId="59B0CABA" w:rsidR="00B218C3" w:rsidRDefault="00B218C3" w:rsidP="00B218C3">
      <w:pPr>
        <w:spacing w:after="200"/>
        <w:jc w:val="both"/>
      </w:pPr>
      <w:r>
        <w:lastRenderedPageBreak/>
        <w:tab/>
        <w:t xml:space="preserve">Before concluding, we discuss a few differences between the 3- and 2-dimensional analysis. To begin, the grid is now built from a collection of tiny cubes as opposed to squares. However, the user still specifies the grid resolution via the -APS tag, i.e., the user defines the area of the one of the faces of the cube and the cell spacing is again derived from this. When building the lattice, the user is again given the option of specifying the box size; this now includes the z-dimension which is set via the -dz tag. And finally, we note that the 3-dimsional analysis tend to require significant amounts of memory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22" w:name="_Toc114854622"/>
      <w:r w:rsidR="00B34466">
        <w:t>Lipid Density 3D</w:t>
      </w:r>
      <w:bookmarkEnd w:id="222"/>
    </w:p>
    <w:p w14:paraId="0497A058" w14:textId="4B72B48A"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6E4532">
        <w:t xml:space="preserve">Figure </w:t>
      </w:r>
      <w:r w:rsidR="006E4532">
        <w:rPr>
          <w:noProof/>
        </w:rPr>
        <w:t>3</w:t>
      </w:r>
      <w:r w:rsidR="006E4532">
        <w:noBreakHyphen/>
      </w:r>
      <w:r w:rsidR="006E4532">
        <w:rPr>
          <w:noProof/>
        </w:rPr>
        <w:t>72</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0CF3E726" w:rsidR="00AB6131" w:rsidRDefault="00AB6131" w:rsidP="00651181">
      <w:pPr>
        <w:pStyle w:val="Caption"/>
        <w:jc w:val="both"/>
      </w:pPr>
      <w:bookmarkStart w:id="223" w:name="_Ref103942581"/>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72</w:t>
      </w:r>
      <w:r w:rsidR="00000000">
        <w:rPr>
          <w:noProof/>
        </w:rPr>
        <w:fldChar w:fldCharType="end"/>
      </w:r>
      <w:bookmarkEnd w:id="223"/>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3BAD3A0A"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cutoff 0.4 -leaf 0 -ex_val -1.0 -dist 1.0</w:t>
      </w:r>
    </w:p>
    <w:p w14:paraId="254AF65F" w14:textId="5F6B739E"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6E4532">
        <w:t xml:space="preserve">Figure </w:t>
      </w:r>
      <w:r w:rsidR="006E4532">
        <w:rPr>
          <w:noProof/>
        </w:rPr>
        <w:t>3</w:t>
      </w:r>
      <w:r w:rsidR="006E4532">
        <w:rPr>
          <w:noProof/>
        </w:rPr>
        <w:noBreakHyphen/>
        <w:t>73</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2DE4D1B4" w:rsidR="004509A4" w:rsidRDefault="00917CEB" w:rsidP="005B532F">
      <w:pPr>
        <w:pStyle w:val="Caption"/>
        <w:jc w:val="both"/>
      </w:pPr>
      <w:bookmarkStart w:id="224" w:name="_Ref103943997"/>
      <w:r>
        <w:t xml:space="preserve">Figure </w:t>
      </w:r>
      <w:r w:rsidR="00000000">
        <w:fldChar w:fldCharType="begin"/>
      </w:r>
      <w:r w:rsidR="00000000">
        <w:instrText xml:space="preserve"> STYLEREF 1 \s </w:instrText>
      </w:r>
      <w:r w:rsidR="00000000">
        <w:fldChar w:fldCharType="separate"/>
      </w:r>
      <w:r w:rsidR="006E4532">
        <w:rPr>
          <w:noProof/>
        </w:rPr>
        <w:t>3</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73</w:t>
      </w:r>
      <w:r w:rsidR="00000000">
        <w:rPr>
          <w:noProof/>
        </w:rPr>
        <w:fldChar w:fldCharType="end"/>
      </w:r>
      <w:bookmarkEnd w:id="224"/>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AB6E62">
          <w:headerReference w:type="default" r:id="rId120"/>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25" w:name="_Ref89325471"/>
      <w:bookmarkStart w:id="226" w:name="_Toc114854623"/>
      <w:r w:rsidRPr="00EF39A3">
        <w:lastRenderedPageBreak/>
        <w:t xml:space="preserve">Analysis </w:t>
      </w:r>
      <w:r>
        <w:t xml:space="preserve">of Lipid </w:t>
      </w:r>
      <w:r w:rsidR="00EE38DA" w:rsidRPr="00EF39A3">
        <w:t>Dynamics</w:t>
      </w:r>
      <w:bookmarkEnd w:id="225"/>
      <w:bookmarkEnd w:id="226"/>
    </w:p>
    <w:p w14:paraId="4E82BEED" w14:textId="20CB3B24" w:rsidR="009D3FC3" w:rsidRPr="005C7AC2" w:rsidRDefault="00F1628B" w:rsidP="003662EE">
      <w:pPr>
        <w:pStyle w:val="Heading2"/>
      </w:pPr>
      <w:bookmarkStart w:id="227" w:name="_Ref44345341"/>
      <w:r>
        <w:t xml:space="preserve"> </w:t>
      </w:r>
      <w:bookmarkStart w:id="228" w:name="_Ref109764659"/>
      <w:bookmarkStart w:id="229" w:name="_Toc114854624"/>
      <w:r w:rsidR="009D3FC3" w:rsidRPr="005C7AC2">
        <w:t>Lipid Mixing</w:t>
      </w:r>
      <w:bookmarkEnd w:id="227"/>
      <w:bookmarkEnd w:id="228"/>
      <w:bookmarkEnd w:id="229"/>
    </w:p>
    <w:p w14:paraId="1946DEC8" w14:textId="67D8320E"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581ED2A1"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xml:space="preserve">. For both groups, the lipid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 respectively</w:t>
      </w:r>
      <w:r w:rsidR="00C174AB">
        <w:t xml:space="preserve"> (</w:t>
      </w:r>
      <w:r w:rsidR="00C174AB">
        <w:fldChar w:fldCharType="begin"/>
      </w:r>
      <w:r w:rsidR="00C174AB">
        <w:instrText xml:space="preserve"> REF _Ref103938601 \h </w:instrText>
      </w:r>
      <w:r w:rsidR="00C174AB">
        <w:fldChar w:fldCharType="separate"/>
      </w:r>
      <w:r w:rsidR="006E4532">
        <w:t xml:space="preserve">Figure </w:t>
      </w:r>
      <w:r w:rsidR="006E4532">
        <w:rPr>
          <w:noProof/>
        </w:rPr>
        <w:t>4</w:t>
      </w:r>
      <w:r w:rsidR="006E4532">
        <w:noBreakHyphen/>
      </w:r>
      <w:r w:rsidR="006E4532">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3CD5462A" w:rsidR="009D3FC3" w:rsidRDefault="004A6EC4" w:rsidP="00915BBF">
      <w:pPr>
        <w:pStyle w:val="Caption"/>
        <w:jc w:val="both"/>
      </w:pPr>
      <w:bookmarkStart w:id="230" w:name="_Ref103938601"/>
      <w:r>
        <w:t xml:space="preserve">Figure </w:t>
      </w:r>
      <w:r w:rsidR="00000000">
        <w:fldChar w:fldCharType="begin"/>
      </w:r>
      <w:r w:rsidR="00000000">
        <w:instrText xml:space="preserve"> STYLEREF 1 \s </w:instrText>
      </w:r>
      <w:r w:rsidR="00000000">
        <w:fldChar w:fldCharType="separate"/>
      </w:r>
      <w:r w:rsidR="006E4532">
        <w:rPr>
          <w:noProof/>
        </w:rPr>
        <w:t>4</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w:t>
      </w:r>
      <w:r w:rsidR="00000000">
        <w:rPr>
          <w:noProof/>
        </w:rPr>
        <w:fldChar w:fldCharType="end"/>
      </w:r>
      <w:bookmarkEnd w:id="230"/>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3FDF10F9"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 and</w:t>
      </w:r>
      <w:r w:rsidR="00A25D86">
        <w:t>,</w:t>
      </w:r>
      <w:r>
        <w:t xml:space="preserve"> if the </w:t>
      </w:r>
      <w:r>
        <w:lastRenderedPageBreak/>
        <w:t xml:space="preserve">distance is less than the cutoff valu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s first shell (</w:t>
      </w:r>
      <w:r>
        <w:fldChar w:fldCharType="begin"/>
      </w:r>
      <w:r>
        <w:instrText xml:space="preserve"> REF _Ref46147671 \h </w:instrText>
      </w:r>
      <w:r>
        <w:fldChar w:fldCharType="separate"/>
      </w:r>
      <w:r w:rsidR="006E4532">
        <w:t xml:space="preserve">Figure </w:t>
      </w:r>
      <w:r w:rsidR="006E4532">
        <w:rPr>
          <w:noProof/>
        </w:rPr>
        <w:t>4</w:t>
      </w:r>
      <w:r w:rsidR="006E4532">
        <w:noBreakHyphen/>
      </w:r>
      <w:r w:rsidR="006E4532">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22">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6373D1E6" w:rsidR="009D3FC3" w:rsidRDefault="009D3FC3" w:rsidP="00915BBF">
      <w:pPr>
        <w:pStyle w:val="Caption"/>
        <w:jc w:val="both"/>
      </w:pPr>
      <w:bookmarkStart w:id="231" w:name="_Ref46147671"/>
      <w:r>
        <w:t xml:space="preserve">Figure </w:t>
      </w:r>
      <w:r w:rsidR="00000000">
        <w:fldChar w:fldCharType="begin"/>
      </w:r>
      <w:r w:rsidR="00000000">
        <w:instrText xml:space="preserve"> STYLEREF 1 \s </w:instrText>
      </w:r>
      <w:r w:rsidR="00000000">
        <w:fldChar w:fldCharType="separate"/>
      </w:r>
      <w:r w:rsidR="006E4532">
        <w:rPr>
          <w:noProof/>
        </w:rPr>
        <w:t>4</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2</w:t>
      </w:r>
      <w:r w:rsidR="00000000">
        <w:rPr>
          <w:noProof/>
        </w:rPr>
        <w:fldChar w:fldCharType="end"/>
      </w:r>
      <w:bookmarkEnd w:id="231"/>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77C4AD5F"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 xml:space="preserve">averaged over all the target lipids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63617D8A"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6E4532">
        <w:t xml:space="preserve">Figure </w:t>
      </w:r>
      <w:r w:rsidR="006E4532">
        <w:rPr>
          <w:noProof/>
        </w:rPr>
        <w:t>4</w:t>
      </w:r>
      <w:r w:rsidR="006E4532">
        <w:noBreakHyphen/>
      </w:r>
      <w:r w:rsidR="006E4532">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23">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5BBEB8EE" w:rsidR="009D3FC3" w:rsidRDefault="009D3FC3" w:rsidP="009D3FC3">
      <w:pPr>
        <w:pStyle w:val="Caption"/>
        <w:jc w:val="both"/>
      </w:pPr>
      <w:bookmarkStart w:id="232" w:name="_Ref42084189"/>
      <w:r>
        <w:t xml:space="preserve">Figure </w:t>
      </w:r>
      <w:r w:rsidR="00000000">
        <w:fldChar w:fldCharType="begin"/>
      </w:r>
      <w:r w:rsidR="00000000">
        <w:instrText xml:space="preserve"> STYLEREF 1 \s </w:instrText>
      </w:r>
      <w:r w:rsidR="00000000">
        <w:fldChar w:fldCharType="separate"/>
      </w:r>
      <w:r w:rsidR="006E4532">
        <w:rPr>
          <w:noProof/>
        </w:rPr>
        <w:t>4</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3</w:t>
      </w:r>
      <w:r w:rsidR="00000000">
        <w:rPr>
          <w:noProof/>
        </w:rPr>
        <w:fldChar w:fldCharType="end"/>
      </w:r>
      <w:bookmarkEnd w:id="232"/>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rsidR="00FA1632">
        <w:t xml:space="preserve"> </w:t>
      </w:r>
      <w:r>
        <w:t>in a pure POPE/G bilayer (left panel) or a 55:50 mixture of POPE/G and DLPE/G (right panel)</w:t>
      </w:r>
      <w:r w:rsidRPr="00713EC3">
        <w:t>.</w:t>
      </w:r>
    </w:p>
    <w:p w14:paraId="618E03F6" w14:textId="137C3D41"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6E4532">
        <w:t xml:space="preserve">Figure </w:t>
      </w:r>
      <w:r w:rsidR="006E4532">
        <w:rPr>
          <w:noProof/>
        </w:rPr>
        <w:t>4</w:t>
      </w:r>
      <w:r w:rsidR="006E4532">
        <w:noBreakHyphen/>
      </w:r>
      <w:r w:rsidR="006E4532">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 xml:space="preserve">appendag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w:t>
      </w:r>
      <w:r w:rsidR="008F4A57">
        <w:t>,</w:t>
      </w:r>
      <w:r w:rsidR="006423D7">
        <w:t xml:space="preserve"> and the stamping radius (-r). </w:t>
      </w:r>
      <w:r>
        <w:fldChar w:fldCharType="begin"/>
      </w:r>
      <w:r>
        <w:instrText xml:space="preserve"> REF _Ref44856861 \h </w:instrText>
      </w:r>
      <w:r>
        <w:fldChar w:fldCharType="separate"/>
      </w:r>
      <w:r w:rsidR="006E4532">
        <w:t xml:space="preserve">Figure </w:t>
      </w:r>
      <w:r w:rsidR="006E4532">
        <w:rPr>
          <w:noProof/>
        </w:rPr>
        <w:t>4</w:t>
      </w:r>
      <w:r w:rsidR="006E4532">
        <w:noBreakHyphen/>
      </w:r>
      <w:r w:rsidR="006E4532">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47B33CF8">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1F2894FB" w:rsidR="009D3FC3" w:rsidRDefault="009D3FC3" w:rsidP="009D3FC3">
      <w:pPr>
        <w:pStyle w:val="Caption"/>
        <w:jc w:val="both"/>
      </w:pPr>
      <w:bookmarkStart w:id="233" w:name="_Ref44856832"/>
      <w:r>
        <w:t xml:space="preserve">Figure </w:t>
      </w:r>
      <w:r w:rsidR="00000000">
        <w:fldChar w:fldCharType="begin"/>
      </w:r>
      <w:r w:rsidR="00000000">
        <w:instrText xml:space="preserve"> STYLEREF 1 \s </w:instrText>
      </w:r>
      <w:r w:rsidR="00000000">
        <w:fldChar w:fldCharType="separate"/>
      </w:r>
      <w:r w:rsidR="006E4532">
        <w:rPr>
          <w:noProof/>
        </w:rPr>
        <w:t>4</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4</w:t>
      </w:r>
      <w:r w:rsidR="00000000">
        <w:rPr>
          <w:noProof/>
        </w:rPr>
        <w:fldChar w:fldCharType="end"/>
      </w:r>
      <w:bookmarkEnd w:id="233"/>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25"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222F12DC" w:rsidR="009D3FC3" w:rsidRDefault="009D3FC3" w:rsidP="009D3FC3">
      <w:pPr>
        <w:pStyle w:val="Caption"/>
        <w:jc w:val="both"/>
      </w:pPr>
      <w:bookmarkStart w:id="234" w:name="_Ref44856861"/>
      <w:r>
        <w:t xml:space="preserve">Figure </w:t>
      </w:r>
      <w:r w:rsidR="00000000">
        <w:fldChar w:fldCharType="begin"/>
      </w:r>
      <w:r w:rsidR="00000000">
        <w:instrText xml:space="preserve"> STYLEREF 1 \s </w:instrText>
      </w:r>
      <w:r w:rsidR="00000000">
        <w:fldChar w:fldCharType="separate"/>
      </w:r>
      <w:r w:rsidR="006E4532">
        <w:rPr>
          <w:noProof/>
        </w:rPr>
        <w:t>4</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5</w:t>
      </w:r>
      <w:r w:rsidR="00000000">
        <w:rPr>
          <w:noProof/>
        </w:rPr>
        <w:fldChar w:fldCharType="end"/>
      </w:r>
      <w:bookmarkEnd w:id="234"/>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t>. Units for the x/y axis are grid points and the solvation number for the color bar.</w:t>
      </w:r>
    </w:p>
    <w:p w14:paraId="6C2CFC09" w14:textId="5360AA2F"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6E4532">
        <w:t>1.16</w:t>
      </w:r>
      <w:r w:rsidR="00CA6C4B">
        <w:fldChar w:fldCharType="end"/>
      </w:r>
      <w:r w:rsidR="00CA6C4B">
        <w:t>). This</w:t>
      </w:r>
      <w:r>
        <w:t xml:space="preserve"> filter works by examining </w:t>
      </w:r>
      <w:r w:rsidR="00F23D42">
        <w:t xml:space="preserve">the </w:t>
      </w:r>
      <w:r>
        <w:t xml:space="preserve">occupational state of the visiting lipid that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12F36ACA"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6E4532">
        <w:t>5.2</w:t>
      </w:r>
      <w:r w:rsidR="00481C77">
        <w:fldChar w:fldCharType="end"/>
      </w:r>
      <w:r w:rsidR="00481C77">
        <w:t xml:space="preserve">). </w:t>
      </w:r>
    </w:p>
    <w:p w14:paraId="4570DF17" w14:textId="1A4568F2" w:rsidR="009D3FC3" w:rsidRDefault="008F4A57" w:rsidP="009D3FC3">
      <w:pPr>
        <w:pStyle w:val="Heading2"/>
      </w:pPr>
      <w:bookmarkStart w:id="235" w:name="_Ref91345215"/>
      <w:r>
        <w:t xml:space="preserve"> </w:t>
      </w:r>
      <w:bookmarkStart w:id="236" w:name="_Ref110261190"/>
      <w:bookmarkStart w:id="237" w:name="_Toc114854625"/>
      <w:r w:rsidR="00843295">
        <w:t>The Diffusion Coefficient</w:t>
      </w:r>
      <w:bookmarkEnd w:id="235"/>
      <w:bookmarkEnd w:id="236"/>
      <w:bookmarkEnd w:id="237"/>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51A230D8"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4B040A45" w:rsidR="009D3FC3" w:rsidRPr="00C50DB1" w:rsidRDefault="009D3FC3" w:rsidP="00F521EA">
      <w:pPr>
        <w:spacing w:before="200" w:after="200"/>
        <w:ind w:firstLine="720"/>
        <w:jc w:val="both"/>
        <w:rPr>
          <w:caps/>
        </w:rPr>
      </w:pPr>
      <w:r>
        <w:t xml:space="preserve">To use the program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6E4532">
        <w:t xml:space="preserve">Figure </w:t>
      </w:r>
      <w:r w:rsidR="006E4532">
        <w:rPr>
          <w:noProof/>
        </w:rPr>
        <w:t>4</w:t>
      </w:r>
      <w:r w:rsidR="006E4532">
        <w:noBreakHyphen/>
      </w:r>
      <w:r w:rsidR="006E4532">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2761FF12" w:rsidR="009D3FC3" w:rsidRDefault="00DB56F9" w:rsidP="00C50DB1">
      <w:pPr>
        <w:pStyle w:val="Caption"/>
        <w:jc w:val="both"/>
      </w:pPr>
      <w:bookmarkStart w:id="238" w:name="_Ref103939762"/>
      <w:r>
        <w:t xml:space="preserve">Figure </w:t>
      </w:r>
      <w:r w:rsidR="00000000">
        <w:fldChar w:fldCharType="begin"/>
      </w:r>
      <w:r w:rsidR="00000000">
        <w:instrText xml:space="preserve"> STYLEREF 1 \s </w:instrText>
      </w:r>
      <w:r w:rsidR="00000000">
        <w:fldChar w:fldCharType="separate"/>
      </w:r>
      <w:r w:rsidR="006E4532">
        <w:rPr>
          <w:noProof/>
        </w:rPr>
        <w:t>4</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6</w:t>
      </w:r>
      <w:r w:rsidR="00000000">
        <w:rPr>
          <w:noProof/>
        </w:rPr>
        <w:fldChar w:fldCharType="end"/>
      </w:r>
      <w:bookmarkEnd w:id="238"/>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11EBB91F"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6E4532">
        <w:t xml:space="preserve">Figure </w:t>
      </w:r>
      <w:r w:rsidR="006E4532">
        <w:rPr>
          <w:noProof/>
        </w:rPr>
        <w:t>4</w:t>
      </w:r>
      <w:r w:rsidR="006E4532">
        <w:noBreakHyphen/>
      </w:r>
      <w:r w:rsidR="006E4532">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6E4532">
        <w:t xml:space="preserve">Figure </w:t>
      </w:r>
      <w:r w:rsidR="006E4532">
        <w:rPr>
          <w:noProof/>
        </w:rPr>
        <w:t>4</w:t>
      </w:r>
      <w:r w:rsidR="006E4532">
        <w:noBreakHyphen/>
      </w:r>
      <w:r w:rsidR="006E4532">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6C294C47" w:rsidR="00C0138C" w:rsidRPr="00C0138C" w:rsidRDefault="00C0138C" w:rsidP="00C0138C">
      <w:pPr>
        <w:spacing w:after="200"/>
        <w:jc w:val="both"/>
      </w:pPr>
      <w:r>
        <w:t>w</w:t>
      </w:r>
      <w:r w:rsidRPr="00C0138C">
        <w:t>here the first two entries, i.e., [:] [:], set the range of the x and y axis, respectively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27"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79F0704E" w:rsidR="00C72E85" w:rsidRDefault="009D3FC3" w:rsidP="00C50DB1">
      <w:pPr>
        <w:pStyle w:val="Caption"/>
        <w:jc w:val="both"/>
      </w:pPr>
      <w:bookmarkStart w:id="239" w:name="_Ref69134969"/>
      <w:r>
        <w:t xml:space="preserve">Figure </w:t>
      </w:r>
      <w:r w:rsidR="00000000">
        <w:fldChar w:fldCharType="begin"/>
      </w:r>
      <w:r w:rsidR="00000000">
        <w:instrText xml:space="preserve"> STYLEREF 1 \s </w:instrText>
      </w:r>
      <w:r w:rsidR="00000000">
        <w:fldChar w:fldCharType="separate"/>
      </w:r>
      <w:r w:rsidR="006E4532">
        <w:rPr>
          <w:noProof/>
        </w:rPr>
        <w:t>4</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7</w:t>
      </w:r>
      <w:r w:rsidR="00000000">
        <w:rPr>
          <w:noProof/>
        </w:rPr>
        <w:fldChar w:fldCharType="end"/>
      </w:r>
      <w:bookmarkEnd w:id="239"/>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240" w:name="_Ref91345029"/>
      <w:bookmarkStart w:id="241" w:name="_Ref91345072"/>
      <w:bookmarkStart w:id="242" w:name="_Ref91345165"/>
      <w:bookmarkStart w:id="243" w:name="_Ref91345182"/>
      <w:bookmarkStart w:id="244" w:name="_Ref91345192"/>
      <w:bookmarkStart w:id="245" w:name="_Ref91345245"/>
      <w:bookmarkStart w:id="246" w:name="_Ref91345285"/>
      <w:bookmarkStart w:id="247" w:name="_Ref91345361"/>
      <w:bookmarkStart w:id="248" w:name="_Ref91345371"/>
      <w:r>
        <w:t xml:space="preserve"> </w:t>
      </w:r>
      <w:bookmarkStart w:id="249" w:name="_Ref110337141"/>
      <w:bookmarkStart w:id="250" w:name="_Toc114854626"/>
      <w:r w:rsidR="0072373C">
        <w:t>The Lipid Residence Time</w:t>
      </w:r>
      <w:bookmarkEnd w:id="240"/>
      <w:bookmarkEnd w:id="241"/>
      <w:bookmarkEnd w:id="242"/>
      <w:bookmarkEnd w:id="243"/>
      <w:bookmarkEnd w:id="244"/>
      <w:bookmarkEnd w:id="245"/>
      <w:bookmarkEnd w:id="246"/>
      <w:bookmarkEnd w:id="247"/>
      <w:bookmarkEnd w:id="248"/>
      <w:bookmarkEnd w:id="249"/>
      <w:bookmarkEnd w:id="250"/>
      <w:r w:rsidR="00D33BBE">
        <w:t xml:space="preserve"> </w:t>
      </w:r>
    </w:p>
    <w:p w14:paraId="501BDEB4" w14:textId="583B7508" w:rsidR="00B37424" w:rsidRPr="00B37424" w:rsidRDefault="00B37424" w:rsidP="00B37424">
      <w:r>
        <w:t>This section to be added soon!</w:t>
      </w:r>
    </w:p>
    <w:p w14:paraId="32315CF8" w14:textId="152CD1EE" w:rsidR="00AB6E62" w:rsidRDefault="00B37424" w:rsidP="0081347C">
      <w:pPr>
        <w:pStyle w:val="Heading2"/>
      </w:pPr>
      <w:bookmarkStart w:id="251" w:name="_Ref91345044"/>
      <w:bookmarkStart w:id="252" w:name="_Ref91345059"/>
      <w:bookmarkStart w:id="253" w:name="_Ref91345086"/>
      <w:bookmarkStart w:id="254" w:name="_Ref91345118"/>
      <w:bookmarkStart w:id="255" w:name="_Ref91345155"/>
      <w:bookmarkStart w:id="256" w:name="_Ref91345231"/>
      <w:bookmarkStart w:id="257" w:name="_Ref91345255"/>
      <w:bookmarkStart w:id="258" w:name="_Ref91345295"/>
      <w:bookmarkStart w:id="259" w:name="_Ref91345334"/>
      <w:bookmarkStart w:id="260" w:name="_Ref91345382"/>
      <w:bookmarkStart w:id="261" w:name="_Ref91345415"/>
      <w:r>
        <w:t xml:space="preserve"> </w:t>
      </w:r>
      <w:bookmarkStart w:id="262" w:name="_Toc114854627"/>
      <w:r w:rsidR="004A0D8D">
        <w:t>Solvation Shell</w:t>
      </w:r>
      <w:r w:rsidR="0072373C">
        <w:t xml:space="preserve"> Dynamics</w:t>
      </w:r>
      <w:bookmarkEnd w:id="251"/>
      <w:bookmarkEnd w:id="252"/>
      <w:bookmarkEnd w:id="253"/>
      <w:bookmarkEnd w:id="254"/>
      <w:bookmarkEnd w:id="255"/>
      <w:bookmarkEnd w:id="256"/>
      <w:bookmarkEnd w:id="257"/>
      <w:bookmarkEnd w:id="258"/>
      <w:bookmarkEnd w:id="259"/>
      <w:bookmarkEnd w:id="260"/>
      <w:bookmarkEnd w:id="261"/>
      <w:bookmarkEnd w:id="262"/>
    </w:p>
    <w:p w14:paraId="63225C09" w14:textId="77777777" w:rsidR="00B37424" w:rsidRPr="00B37424" w:rsidRDefault="00B37424" w:rsidP="00B37424">
      <w:r>
        <w:t>This section to be added soon!</w:t>
      </w:r>
    </w:p>
    <w:p w14:paraId="2B2B9DD3" w14:textId="282F1B27" w:rsidR="00B37424" w:rsidRDefault="00B37424" w:rsidP="0081347C">
      <w:pPr>
        <w:sectPr w:rsidR="00B37424" w:rsidSect="00AB6E62">
          <w:headerReference w:type="default" r:id="rId128"/>
          <w:pgSz w:w="12240" w:h="15840"/>
          <w:pgMar w:top="1440" w:right="1440" w:bottom="1440" w:left="1440" w:header="720" w:footer="720" w:gutter="0"/>
          <w:cols w:space="720"/>
          <w:docGrid w:linePitch="360"/>
        </w:sectPr>
      </w:pPr>
    </w:p>
    <w:p w14:paraId="366A41CD" w14:textId="728DA462" w:rsidR="00F7641F" w:rsidRDefault="00F7641F" w:rsidP="00F7641F">
      <w:pPr>
        <w:pStyle w:val="Heading1"/>
      </w:pPr>
      <w:bookmarkStart w:id="263" w:name="_Ref89325521"/>
      <w:bookmarkStart w:id="264" w:name="_Toc114854628"/>
      <w:r w:rsidRPr="00F6206A">
        <w:lastRenderedPageBreak/>
        <w:t>General Tools</w:t>
      </w:r>
      <w:bookmarkEnd w:id="263"/>
      <w:bookmarkEnd w:id="264"/>
    </w:p>
    <w:p w14:paraId="6389296E" w14:textId="4AE56832" w:rsidR="00F7641F" w:rsidRDefault="00F1628B" w:rsidP="00F7641F">
      <w:pPr>
        <w:pStyle w:val="Heading2"/>
      </w:pPr>
      <w:bookmarkStart w:id="265" w:name="_Ref89171557"/>
      <w:r>
        <w:t xml:space="preserve"> </w:t>
      </w:r>
      <w:bookmarkStart w:id="266" w:name="_Toc114854629"/>
      <w:r w:rsidR="00F7641F">
        <w:t>Histogram</w:t>
      </w:r>
      <w:bookmarkEnd w:id="265"/>
      <w:bookmarkEnd w:id="266"/>
    </w:p>
    <w:p w14:paraId="49DFDE37" w14:textId="36E81C66"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 xml:space="preserve">To use the program the user must provide a data file with the data to be plotted while specifying the column </w:t>
      </w:r>
      <w:r w:rsidR="003D46FD">
        <w:t xml:space="preserve">to </w:t>
      </w:r>
      <w:r w:rsidR="009C4651">
        <w:t>work with and the bin width. This information is provided with the -d, -col and -bin tags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3CFA9157"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6E4532">
        <w:t xml:space="preserve">Figure </w:t>
      </w:r>
      <w:r w:rsidR="006E4532">
        <w:rPr>
          <w:noProof/>
        </w:rPr>
        <w:t>5</w:t>
      </w:r>
      <w:r w:rsidR="006E4532">
        <w:rPr>
          <w:noProof/>
        </w:rPr>
        <w:noBreakHyphen/>
        <w:t>1</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1BEEED1F" w:rsidR="00F7641F" w:rsidRDefault="000C72B6" w:rsidP="00481C77">
      <w:pPr>
        <w:pStyle w:val="Caption"/>
      </w:pPr>
      <w:bookmarkStart w:id="267" w:name="_Ref89172732"/>
      <w:r>
        <w:t xml:space="preserve">Figure </w:t>
      </w:r>
      <w:r w:rsidR="00000000">
        <w:fldChar w:fldCharType="begin"/>
      </w:r>
      <w:r w:rsidR="00000000">
        <w:instrText xml:space="preserve"> STYLEREF 1 \s </w:instrText>
      </w:r>
      <w:r w:rsidR="00000000">
        <w:fldChar w:fldCharType="separate"/>
      </w:r>
      <w:r w:rsidR="006E4532">
        <w:rPr>
          <w:noProof/>
        </w:rPr>
        <w:t>5</w:t>
      </w:r>
      <w:r w:rsidR="00000000">
        <w:rPr>
          <w:noProof/>
        </w:rPr>
        <w:fldChar w:fldCharType="end"/>
      </w:r>
      <w:r w:rsidR="003449D5">
        <w:noBreakHyphen/>
      </w:r>
      <w:r w:rsidR="00000000">
        <w:fldChar w:fldCharType="begin"/>
      </w:r>
      <w:r w:rsidR="00000000">
        <w:instrText xml:space="preserve"> SEQ Figure \* ARABIC \s 1 </w:instrText>
      </w:r>
      <w:r w:rsidR="00000000">
        <w:fldChar w:fldCharType="separate"/>
      </w:r>
      <w:r w:rsidR="006E4532">
        <w:rPr>
          <w:noProof/>
        </w:rPr>
        <w:t>1</w:t>
      </w:r>
      <w:r w:rsidR="00000000">
        <w:rPr>
          <w:noProof/>
        </w:rPr>
        <w:fldChar w:fldCharType="end"/>
      </w:r>
      <w:bookmarkEnd w:id="267"/>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268" w:name="_Ref89171668"/>
      <w:r>
        <w:t xml:space="preserve"> </w:t>
      </w:r>
      <w:bookmarkStart w:id="269" w:name="_Ref109764478"/>
      <w:bookmarkStart w:id="270" w:name="_Toc114854630"/>
      <w:r w:rsidR="00F7641F">
        <w:t>Data Averager</w:t>
      </w:r>
      <w:bookmarkEnd w:id="268"/>
      <w:bookmarkEnd w:id="269"/>
      <w:bookmarkEnd w:id="270"/>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ECA6F5E" w14:textId="56230C8E" w:rsidR="00481C77"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used for averaging the contents of 2 data files. These could be 2 grids for example or the columns from formatted data files. The data files to be averaged should be identical in structure i.e., they each have the same number of rows and columns. To use the program</w:t>
      </w:r>
      <w:r w:rsidR="00481C77">
        <w:t>,</w:t>
      </w:r>
      <w:r w:rsidR="00F12635">
        <w:t xml:space="preserve"> the user must specify 2 input files whose content is to be averaged. This is done with the -d1 and -d2 tags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6E4532">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lastRenderedPageBreak/>
        <w:t>$ data_averager -d1 upper_mix.dat      -d2 lower_mix.dat      -o avg_mix.dat      -h1 1 -h2 1</w:t>
      </w:r>
    </w:p>
    <w:p w14:paraId="1271C25C" w14:textId="35D45430" w:rsidR="00F7641F" w:rsidRDefault="00B42CD3" w:rsidP="00F12635">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2 files is averaged. </w:t>
      </w:r>
    </w:p>
    <w:p w14:paraId="67DEB8C2" w14:textId="77777777" w:rsidR="00AB6E62" w:rsidRDefault="00AB6E62" w:rsidP="00F7641F">
      <w:pPr>
        <w:sectPr w:rsidR="00AB6E62" w:rsidSect="00AB6E62">
          <w:headerReference w:type="default" r:id="rId130"/>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271" w:name="_Toc114854631"/>
      <w:r w:rsidRPr="00EE38DA">
        <w:lastRenderedPageBreak/>
        <w:t>Troubleshooting</w:t>
      </w:r>
      <w:bookmarkEnd w:id="271"/>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3EB6CCF1"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 but the z-component will not</w:t>
      </w:r>
      <w:r w:rsidR="00E754EC">
        <w:t xml:space="preserve"> (</w:t>
      </w:r>
      <w:r w:rsidR="00154F44">
        <w:fldChar w:fldCharType="begin"/>
      </w:r>
      <w:r w:rsidR="00154F44">
        <w:instrText xml:space="preserve"> REF _Ref109593029 \h </w:instrText>
      </w:r>
      <w:r w:rsidR="00154F44">
        <w:fldChar w:fldCharType="separate"/>
      </w:r>
      <w:r w:rsidR="006E4532">
        <w:t xml:space="preserve">Figure </w:t>
      </w:r>
      <w:r w:rsidR="006E4532">
        <w:rPr>
          <w:noProof/>
        </w:rPr>
        <w:t>3</w:t>
      </w:r>
      <w:r w:rsidR="006E4532">
        <w:noBreakHyphen/>
      </w:r>
      <w:r w:rsidR="006E4532">
        <w:rPr>
          <w:noProof/>
        </w:rPr>
        <w:t>56</w:t>
      </w:r>
      <w:r w:rsidR="00154F44">
        <w:fldChar w:fldCharType="end"/>
      </w:r>
      <w:r w:rsidR="00E754EC">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 leaflet finder.</w:t>
      </w:r>
      <w:r w:rsidR="004D4B4E">
        <w:t xml:space="preserve"> Note, this fix should be replace</w:t>
      </w:r>
      <w:r w:rsidR="00BD2421">
        <w:t>d</w:t>
      </w:r>
      <w:r w:rsidR="004D4B4E">
        <w:t xml:space="preserve"> with an iterative approach to leaflet finder. In this case, leaflet finder should be applied to each trajectory fram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403A3A19" w14:textId="1267E195" w:rsidR="003F6C00" w:rsidRDefault="003F6C00" w:rsidP="00E60A72">
      <w:pPr>
        <w:pStyle w:val="ListParagraph"/>
        <w:numPr>
          <w:ilvl w:val="0"/>
          <w:numId w:val="31"/>
        </w:numPr>
        <w:jc w:val="both"/>
        <w:sectPr w:rsidR="003F6C00" w:rsidSect="00AB6E62">
          <w:headerReference w:type="default" r:id="rId131"/>
          <w:pgSz w:w="12240" w:h="15840"/>
          <w:pgMar w:top="1440" w:right="1440" w:bottom="1440" w:left="1440" w:header="720" w:footer="720" w:gutter="0"/>
          <w:cols w:space="720"/>
          <w:docGrid w:linePitch="360"/>
        </w:sectPr>
      </w:pPr>
      <w:r w:rsidRPr="003F6C00">
        <w:rPr>
          <w:b/>
          <w:bCs/>
        </w:rPr>
        <w:t>Lipid type not found by leaflet finder:</w:t>
      </w:r>
      <w:r>
        <w:t xml:space="preserve"> It is possible that the lipid type is not included in the library. Try adding the lipid manually using the -lf_prm tag.  </w:t>
      </w:r>
    </w:p>
    <w:p w14:paraId="6B39DBBC" w14:textId="25AFB369" w:rsidR="00F30538" w:rsidRDefault="00F30538" w:rsidP="00787A4A">
      <w:pPr>
        <w:pStyle w:val="Heading1"/>
        <w:numPr>
          <w:ilvl w:val="0"/>
          <w:numId w:val="0"/>
        </w:numPr>
      </w:pPr>
      <w:bookmarkStart w:id="272" w:name="_Toc114854632"/>
      <w:r>
        <w:lastRenderedPageBreak/>
        <w:t>Bibliography</w:t>
      </w:r>
      <w:bookmarkEnd w:id="272"/>
    </w:p>
    <w:p w14:paraId="60827D36" w14:textId="090A780E" w:rsidR="00F30538" w:rsidRDefault="00F30538" w:rsidP="00F30538"/>
    <w:bookmarkStart w:id="273" w:name="_Ref92098933"/>
    <w:p w14:paraId="4EBA8A34" w14:textId="77777777" w:rsidR="00684BB0" w:rsidRPr="00684BB0" w:rsidRDefault="007C15EE" w:rsidP="00684BB0">
      <w:pPr>
        <w:pStyle w:val="EndNoteBibliography"/>
        <w:ind w:left="720" w:hanging="720"/>
        <w:rPr>
          <w:noProof/>
        </w:rPr>
      </w:pPr>
      <w:r>
        <w:fldChar w:fldCharType="begin"/>
      </w:r>
      <w:r>
        <w:instrText xml:space="preserve"> ADDIN EN.REFLIST </w:instrText>
      </w:r>
      <w:r>
        <w:fldChar w:fldCharType="separate"/>
      </w:r>
      <w:r w:rsidR="00684BB0" w:rsidRPr="00684BB0">
        <w:rPr>
          <w:noProof/>
        </w:rPr>
        <w:t>1.</w:t>
      </w:r>
      <w:r w:rsidR="00684BB0" w:rsidRPr="00684BB0">
        <w:rPr>
          <w:noProof/>
        </w:rPr>
        <w:tab/>
        <w:t xml:space="preserve">Killian, J.A., </w:t>
      </w:r>
      <w:r w:rsidR="00684BB0" w:rsidRPr="00684BB0">
        <w:rPr>
          <w:i/>
          <w:noProof/>
        </w:rPr>
        <w:t>Hydrophobic mismatch between proteins and lipids in membranes.</w:t>
      </w:r>
      <w:r w:rsidR="00684BB0" w:rsidRPr="00684BB0">
        <w:rPr>
          <w:noProof/>
        </w:rPr>
        <w:t xml:space="preserve"> Biochimica Et Biophysica Acta-Reviews on Biomembranes, 1998. </w:t>
      </w:r>
      <w:r w:rsidR="00684BB0" w:rsidRPr="00684BB0">
        <w:rPr>
          <w:b/>
          <w:noProof/>
        </w:rPr>
        <w:t>1376</w:t>
      </w:r>
      <w:r w:rsidR="00684BB0" w:rsidRPr="00684BB0">
        <w:rPr>
          <w:noProof/>
        </w:rPr>
        <w:t>(3): p. 401-416.</w:t>
      </w:r>
    </w:p>
    <w:p w14:paraId="3AF15585" w14:textId="77777777" w:rsidR="00684BB0" w:rsidRPr="00684BB0" w:rsidRDefault="00684BB0" w:rsidP="00684BB0">
      <w:pPr>
        <w:pStyle w:val="EndNoteBibliography"/>
        <w:ind w:left="720" w:hanging="720"/>
        <w:rPr>
          <w:noProof/>
        </w:rPr>
      </w:pPr>
      <w:r w:rsidRPr="00684BB0">
        <w:rPr>
          <w:noProof/>
        </w:rPr>
        <w:t>2.</w:t>
      </w:r>
      <w:r w:rsidRPr="00684BB0">
        <w:rPr>
          <w:noProof/>
        </w:rPr>
        <w:tab/>
        <w:t xml:space="preserve">Beaven, A.H., et al., </w:t>
      </w:r>
      <w:r w:rsidRPr="00684BB0">
        <w:rPr>
          <w:i/>
          <w:noProof/>
        </w:rPr>
        <w:t>Gramicidin A Channel Formation Induces Local Lipid Redistribution I: Experiment and Simulation.</w:t>
      </w:r>
      <w:r w:rsidRPr="00684BB0">
        <w:rPr>
          <w:noProof/>
        </w:rPr>
        <w:t xml:space="preserve"> Biophysical Journal, 2017. </w:t>
      </w:r>
      <w:r w:rsidRPr="00684BB0">
        <w:rPr>
          <w:b/>
          <w:noProof/>
        </w:rPr>
        <w:t>112</w:t>
      </w:r>
      <w:r w:rsidRPr="00684BB0">
        <w:rPr>
          <w:noProof/>
        </w:rPr>
        <w:t>(6): p. 1185-1197.</w:t>
      </w:r>
    </w:p>
    <w:p w14:paraId="75052496" w14:textId="77777777" w:rsidR="00684BB0" w:rsidRPr="00684BB0" w:rsidRDefault="00684BB0" w:rsidP="00684BB0">
      <w:pPr>
        <w:pStyle w:val="EndNoteBibliography"/>
        <w:ind w:left="720" w:hanging="720"/>
        <w:rPr>
          <w:noProof/>
        </w:rPr>
      </w:pPr>
      <w:r w:rsidRPr="00684BB0">
        <w:rPr>
          <w:noProof/>
        </w:rPr>
        <w:t>3.</w:t>
      </w:r>
      <w:r w:rsidRPr="00684BB0">
        <w:rPr>
          <w:noProof/>
        </w:rPr>
        <w:tab/>
        <w:t xml:space="preserve">Botelho, A.V., et al., </w:t>
      </w:r>
      <w:r w:rsidRPr="00684BB0">
        <w:rPr>
          <w:i/>
          <w:noProof/>
        </w:rPr>
        <w:t>Curvature and hydrophobic forces drive oligomerization and modulate activity of rhodopsin in membranes.</w:t>
      </w:r>
      <w:r w:rsidRPr="00684BB0">
        <w:rPr>
          <w:noProof/>
        </w:rPr>
        <w:t xml:space="preserve"> Biophysical Journal, 2006. </w:t>
      </w:r>
      <w:r w:rsidRPr="00684BB0">
        <w:rPr>
          <w:b/>
          <w:noProof/>
        </w:rPr>
        <w:t>91</w:t>
      </w:r>
      <w:r w:rsidRPr="00684BB0">
        <w:rPr>
          <w:noProof/>
        </w:rPr>
        <w:t>(12): p. 4464-4477.</w:t>
      </w:r>
    </w:p>
    <w:p w14:paraId="413791B1" w14:textId="77777777" w:rsidR="00684BB0" w:rsidRPr="00684BB0" w:rsidRDefault="00684BB0" w:rsidP="00684BB0">
      <w:pPr>
        <w:pStyle w:val="EndNoteBibliography"/>
        <w:ind w:left="720" w:hanging="720"/>
        <w:rPr>
          <w:noProof/>
        </w:rPr>
      </w:pPr>
      <w:r w:rsidRPr="00684BB0">
        <w:rPr>
          <w:noProof/>
        </w:rPr>
        <w:t>4.</w:t>
      </w:r>
      <w:r w:rsidRPr="00684BB0">
        <w:rPr>
          <w:noProof/>
        </w:rPr>
        <w:tab/>
        <w:t xml:space="preserve">Chadda, R., et al., </w:t>
      </w:r>
      <w:r w:rsidRPr="00684BB0">
        <w:rPr>
          <w:i/>
          <w:noProof/>
        </w:rPr>
        <w:t>Membrane transporter dimerization driven by differential lipid solvation energetics of dissociated and associated states.</w:t>
      </w:r>
      <w:r w:rsidRPr="00684BB0">
        <w:rPr>
          <w:noProof/>
        </w:rPr>
        <w:t xml:space="preserve"> Elife, 2021. </w:t>
      </w:r>
      <w:r w:rsidRPr="00684BB0">
        <w:rPr>
          <w:b/>
          <w:noProof/>
        </w:rPr>
        <w:t>10</w:t>
      </w:r>
      <w:r w:rsidRPr="00684BB0">
        <w:rPr>
          <w:noProof/>
        </w:rPr>
        <w:t>.</w:t>
      </w:r>
    </w:p>
    <w:p w14:paraId="217C7342" w14:textId="77777777" w:rsidR="00684BB0" w:rsidRPr="00684BB0" w:rsidRDefault="00684BB0" w:rsidP="00684BB0">
      <w:pPr>
        <w:pStyle w:val="EndNoteBibliography"/>
        <w:ind w:left="720" w:hanging="720"/>
        <w:rPr>
          <w:noProof/>
        </w:rPr>
      </w:pPr>
      <w:r w:rsidRPr="00684BB0">
        <w:rPr>
          <w:noProof/>
        </w:rPr>
        <w:t>5.</w:t>
      </w:r>
      <w:r w:rsidRPr="00684BB0">
        <w:rPr>
          <w:noProof/>
        </w:rPr>
        <w:tab/>
        <w:t xml:space="preserve">Kahraman, O. and C.A. Haselwandter, </w:t>
      </w:r>
      <w:r w:rsidRPr="00684BB0">
        <w:rPr>
          <w:i/>
          <w:noProof/>
        </w:rPr>
        <w:t>Supramolecular organization of membrane proteins with anisotropic hydrophobic thickness.</w:t>
      </w:r>
      <w:r w:rsidRPr="00684BB0">
        <w:rPr>
          <w:noProof/>
        </w:rPr>
        <w:t xml:space="preserve"> Soft Matter, 2019. </w:t>
      </w:r>
      <w:r w:rsidRPr="00684BB0">
        <w:rPr>
          <w:b/>
          <w:noProof/>
        </w:rPr>
        <w:t>15</w:t>
      </w:r>
      <w:r w:rsidRPr="00684BB0">
        <w:rPr>
          <w:noProof/>
        </w:rPr>
        <w:t>(21): p. 4301-4310.</w:t>
      </w:r>
    </w:p>
    <w:p w14:paraId="456B7A77" w14:textId="77777777" w:rsidR="00684BB0" w:rsidRPr="00684BB0" w:rsidRDefault="00684BB0" w:rsidP="00684BB0">
      <w:pPr>
        <w:pStyle w:val="EndNoteBibliography"/>
        <w:ind w:left="720" w:hanging="720"/>
        <w:rPr>
          <w:noProof/>
        </w:rPr>
      </w:pPr>
      <w:r w:rsidRPr="00684BB0">
        <w:rPr>
          <w:noProof/>
        </w:rPr>
        <w:t>6.</w:t>
      </w:r>
      <w:r w:rsidRPr="00684BB0">
        <w:rPr>
          <w:noProof/>
        </w:rPr>
        <w:tab/>
        <w:t xml:space="preserve">Mondal, S., et al., </w:t>
      </w:r>
      <w:r w:rsidRPr="00684BB0">
        <w:rPr>
          <w:i/>
          <w:noProof/>
        </w:rPr>
        <w:t>Quantitative Modeling of Membrane Deformations by Multihelical Membrane Proteins: Application to G-Protein Coupled Receptors.</w:t>
      </w:r>
      <w:r w:rsidRPr="00684BB0">
        <w:rPr>
          <w:noProof/>
        </w:rPr>
        <w:t xml:space="preserve"> Biophysical Journal, 2011. </w:t>
      </w:r>
      <w:r w:rsidRPr="00684BB0">
        <w:rPr>
          <w:b/>
          <w:noProof/>
        </w:rPr>
        <w:t>101</w:t>
      </w:r>
      <w:r w:rsidRPr="00684BB0">
        <w:rPr>
          <w:noProof/>
        </w:rPr>
        <w:t>(9): p. 2092-2101.</w:t>
      </w:r>
    </w:p>
    <w:p w14:paraId="60D261AC" w14:textId="77777777" w:rsidR="00684BB0" w:rsidRPr="00684BB0" w:rsidRDefault="00684BB0" w:rsidP="00684BB0">
      <w:pPr>
        <w:pStyle w:val="EndNoteBibliography"/>
        <w:ind w:left="720" w:hanging="720"/>
        <w:rPr>
          <w:noProof/>
        </w:rPr>
      </w:pPr>
      <w:r w:rsidRPr="00684BB0">
        <w:rPr>
          <w:noProof/>
        </w:rPr>
        <w:t>7.</w:t>
      </w:r>
      <w:r w:rsidRPr="00684BB0">
        <w:rPr>
          <w:noProof/>
        </w:rPr>
        <w:tab/>
        <w:t xml:space="preserve">Mondal, S., G. Khelashvili, and H. Weinstein, </w:t>
      </w:r>
      <w:r w:rsidRPr="00684BB0">
        <w:rPr>
          <w:i/>
          <w:noProof/>
        </w:rPr>
        <w:t>Not just an oil slick: how the energetics of protein-membrane interactions impacts the function and organization of transmembrane proteins.</w:t>
      </w:r>
      <w:r w:rsidRPr="00684BB0">
        <w:rPr>
          <w:noProof/>
        </w:rPr>
        <w:t xml:space="preserve"> Biophys J, 2014. </w:t>
      </w:r>
      <w:r w:rsidRPr="00684BB0">
        <w:rPr>
          <w:b/>
          <w:noProof/>
        </w:rPr>
        <w:t>106</w:t>
      </w:r>
      <w:r w:rsidRPr="00684BB0">
        <w:rPr>
          <w:noProof/>
        </w:rPr>
        <w:t>(11): p. 2305-16.</w:t>
      </w:r>
    </w:p>
    <w:p w14:paraId="567642C7" w14:textId="77777777" w:rsidR="00684BB0" w:rsidRPr="00684BB0" w:rsidRDefault="00684BB0" w:rsidP="00684BB0">
      <w:pPr>
        <w:pStyle w:val="EndNoteBibliography"/>
        <w:ind w:left="720" w:hanging="720"/>
        <w:rPr>
          <w:noProof/>
        </w:rPr>
      </w:pPr>
      <w:r w:rsidRPr="00684BB0">
        <w:rPr>
          <w:noProof/>
        </w:rPr>
        <w:t>8.</w:t>
      </w:r>
      <w:r w:rsidRPr="00684BB0">
        <w:rPr>
          <w:noProof/>
        </w:rPr>
        <w:tab/>
        <w:t xml:space="preserve">Aleksandrova, A.A., E. Sarti, and L.R. Forrest, </w:t>
      </w:r>
      <w:r w:rsidRPr="00684BB0">
        <w:rPr>
          <w:i/>
          <w:noProof/>
        </w:rPr>
        <w:t>MemSTATS: A Benchmark Set of Membrane Protein Symmetries and Pseudosymmetries.</w:t>
      </w:r>
      <w:r w:rsidRPr="00684BB0">
        <w:rPr>
          <w:noProof/>
        </w:rPr>
        <w:t xml:space="preserve"> Journal of Molecular Biology, 2020. </w:t>
      </w:r>
      <w:r w:rsidRPr="00684BB0">
        <w:rPr>
          <w:b/>
          <w:noProof/>
        </w:rPr>
        <w:t>432</w:t>
      </w:r>
      <w:r w:rsidRPr="00684BB0">
        <w:rPr>
          <w:noProof/>
        </w:rPr>
        <w:t>(2): p. 597-604.</w:t>
      </w:r>
    </w:p>
    <w:p w14:paraId="5E15429E" w14:textId="77777777" w:rsidR="00684BB0" w:rsidRPr="00684BB0" w:rsidRDefault="00684BB0" w:rsidP="00684BB0">
      <w:pPr>
        <w:pStyle w:val="EndNoteBibliography"/>
        <w:ind w:left="720" w:hanging="720"/>
        <w:rPr>
          <w:noProof/>
        </w:rPr>
      </w:pPr>
      <w:r w:rsidRPr="00684BB0">
        <w:rPr>
          <w:noProof/>
        </w:rPr>
        <w:t>9.</w:t>
      </w:r>
      <w:r w:rsidRPr="00684BB0">
        <w:rPr>
          <w:noProof/>
        </w:rPr>
        <w:tab/>
        <w:t xml:space="preserve">Humphrey, W., A. Dalke, and K. Schulten, </w:t>
      </w:r>
      <w:r w:rsidRPr="00684BB0">
        <w:rPr>
          <w:i/>
          <w:noProof/>
        </w:rPr>
        <w:t>VMD: visual molecular dynamics.</w:t>
      </w:r>
      <w:r w:rsidRPr="00684BB0">
        <w:rPr>
          <w:noProof/>
        </w:rPr>
        <w:t xml:space="preserve"> J Mol Graph, 1996. </w:t>
      </w:r>
      <w:r w:rsidRPr="00684BB0">
        <w:rPr>
          <w:b/>
          <w:noProof/>
        </w:rPr>
        <w:t>14</w:t>
      </w:r>
      <w:r w:rsidRPr="00684BB0">
        <w:rPr>
          <w:noProof/>
        </w:rPr>
        <w:t>(1): p. 33-8, 27-8.</w:t>
      </w:r>
    </w:p>
    <w:p w14:paraId="3196556B" w14:textId="77777777" w:rsidR="00684BB0" w:rsidRPr="00684BB0" w:rsidRDefault="00684BB0" w:rsidP="00684BB0">
      <w:pPr>
        <w:pStyle w:val="EndNoteBibliography"/>
        <w:ind w:left="720" w:hanging="720"/>
        <w:rPr>
          <w:noProof/>
        </w:rPr>
      </w:pPr>
      <w:r w:rsidRPr="00684BB0">
        <w:rPr>
          <w:noProof/>
        </w:rPr>
        <w:t>10.</w:t>
      </w:r>
      <w:r w:rsidRPr="00684BB0">
        <w:rPr>
          <w:noProof/>
        </w:rPr>
        <w:tab/>
        <w:t xml:space="preserve">Dutzler, R., E.B. Campbell, and R. MacKinnon, </w:t>
      </w:r>
      <w:r w:rsidRPr="00684BB0">
        <w:rPr>
          <w:i/>
          <w:noProof/>
        </w:rPr>
        <w:t>Gating the selectivity filter in ClC chloride channels.</w:t>
      </w:r>
      <w:r w:rsidRPr="00684BB0">
        <w:rPr>
          <w:noProof/>
        </w:rPr>
        <w:t xml:space="preserve"> Science, 2003. </w:t>
      </w:r>
      <w:r w:rsidRPr="00684BB0">
        <w:rPr>
          <w:b/>
          <w:noProof/>
        </w:rPr>
        <w:t>300</w:t>
      </w:r>
      <w:r w:rsidRPr="00684BB0">
        <w:rPr>
          <w:noProof/>
        </w:rPr>
        <w:t>(5616): p. 108-12.</w:t>
      </w:r>
    </w:p>
    <w:p w14:paraId="23D25D0D" w14:textId="77777777" w:rsidR="00684BB0" w:rsidRPr="00684BB0" w:rsidRDefault="00684BB0" w:rsidP="00684BB0">
      <w:pPr>
        <w:pStyle w:val="EndNoteBibliography"/>
        <w:ind w:left="720" w:hanging="720"/>
        <w:rPr>
          <w:noProof/>
        </w:rPr>
      </w:pPr>
      <w:r w:rsidRPr="00684BB0">
        <w:rPr>
          <w:noProof/>
        </w:rPr>
        <w:t>11.</w:t>
      </w:r>
      <w:r w:rsidRPr="00684BB0">
        <w:rPr>
          <w:noProof/>
        </w:rPr>
        <w:tab/>
        <w:t xml:space="preserve">von Bulow, S., J.T. Bullerjahn, and G. Hummer, </w:t>
      </w:r>
      <w:r w:rsidRPr="00684BB0">
        <w:rPr>
          <w:i/>
          <w:noProof/>
        </w:rPr>
        <w:t>Systematic errors in diffusion coefficients from long-time molecular dynamics simulations at constant pressure.</w:t>
      </w:r>
      <w:r w:rsidRPr="00684BB0">
        <w:rPr>
          <w:noProof/>
        </w:rPr>
        <w:t xml:space="preserve"> Journal of Chemical Physics, 2020. </w:t>
      </w:r>
      <w:r w:rsidRPr="00684BB0">
        <w:rPr>
          <w:b/>
          <w:noProof/>
        </w:rPr>
        <w:t>153</w:t>
      </w:r>
      <w:r w:rsidRPr="00684BB0">
        <w:rPr>
          <w:noProof/>
        </w:rPr>
        <w:t>(2).</w:t>
      </w:r>
    </w:p>
    <w:p w14:paraId="04653E2C" w14:textId="77777777" w:rsidR="00684BB0" w:rsidRPr="00684BB0" w:rsidRDefault="00684BB0" w:rsidP="00684BB0">
      <w:pPr>
        <w:pStyle w:val="EndNoteBibliography"/>
        <w:ind w:left="720" w:hanging="720"/>
        <w:rPr>
          <w:noProof/>
        </w:rPr>
      </w:pPr>
      <w:r w:rsidRPr="00684BB0">
        <w:rPr>
          <w:noProof/>
        </w:rPr>
        <w:t>12.</w:t>
      </w:r>
      <w:r w:rsidRPr="00684BB0">
        <w:rPr>
          <w:noProof/>
        </w:rPr>
        <w:tab/>
        <w:t xml:space="preserve">Smith, P. and C.D. Lorenz, </w:t>
      </w:r>
      <w:r w:rsidRPr="00684BB0">
        <w:rPr>
          <w:i/>
          <w:noProof/>
        </w:rPr>
        <w:t>LiPyphilic: A Python Toolkit for the Analysis of Lipid Membrane Simulations.</w:t>
      </w:r>
      <w:r w:rsidRPr="00684BB0">
        <w:rPr>
          <w:noProof/>
        </w:rPr>
        <w:t xml:space="preserve"> Journal of Chemical Theory and Computation, 2021. </w:t>
      </w:r>
      <w:r w:rsidRPr="00684BB0">
        <w:rPr>
          <w:b/>
          <w:noProof/>
        </w:rPr>
        <w:t>17</w:t>
      </w:r>
      <w:r w:rsidRPr="00684BB0">
        <w:rPr>
          <w:noProof/>
        </w:rPr>
        <w:t>(9): p. 5907</w:t>
      </w:r>
      <w:r w:rsidRPr="00684BB0">
        <w:rPr>
          <w:noProof/>
        </w:rPr>
        <w:lastRenderedPageBreak/>
        <w:t>-5919.</w:t>
      </w:r>
    </w:p>
    <w:p w14:paraId="4E63E1E2" w14:textId="7242B6A1" w:rsidR="00B749B8" w:rsidRPr="00DA68F1" w:rsidRDefault="007C15EE" w:rsidP="00DA68F1">
      <w:pPr>
        <w:pStyle w:val="ListParagraph"/>
        <w:widowControl w:val="0"/>
        <w:autoSpaceDE w:val="0"/>
        <w:autoSpaceDN w:val="0"/>
        <w:adjustRightInd w:val="0"/>
        <w:jc w:val="both"/>
        <w:rPr>
          <w:rFonts w:cs="Helvetica"/>
        </w:rPr>
      </w:pPr>
      <w:r>
        <w:fldChar w:fldCharType="end"/>
      </w:r>
      <w:bookmarkEnd w:id="273"/>
    </w:p>
    <w:p w14:paraId="31092E8C" w14:textId="77777777" w:rsidR="007F01E1" w:rsidRDefault="007F01E1" w:rsidP="000D32D8">
      <w:pPr>
        <w:pStyle w:val="ListParagraph"/>
        <w:widowControl w:val="0"/>
        <w:autoSpaceDE w:val="0"/>
        <w:autoSpaceDN w:val="0"/>
        <w:adjustRightInd w:val="0"/>
        <w:rPr>
          <w:rFonts w:cs="Times"/>
          <w:noProof/>
        </w:rPr>
        <w:sectPr w:rsidR="007F01E1" w:rsidSect="00554456">
          <w:headerReference w:type="default" r:id="rId132"/>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274" w:name="_Toc114854633"/>
      <w:r>
        <w:t>Index</w:t>
      </w:r>
      <w:bookmarkEnd w:id="274"/>
    </w:p>
    <w:p w14:paraId="6AA9176F" w14:textId="27E0B3A2" w:rsidR="00724DEC" w:rsidRDefault="00724DEC">
      <w:pPr>
        <w:pStyle w:val="ListParagraph"/>
        <w:ind w:left="0"/>
        <w:jc w:val="both"/>
        <w:sectPr w:rsidR="00724DEC" w:rsidSect="00AB6E62">
          <w:headerReference w:type="default" r:id="rId133"/>
          <w:pgSz w:w="12240" w:h="15840"/>
          <w:pgMar w:top="1440" w:right="1440" w:bottom="1440" w:left="1440" w:header="720" w:footer="720" w:gutter="0"/>
          <w:cols w:space="720"/>
          <w:docGrid w:linePitch="360"/>
        </w:sectPr>
      </w:pPr>
    </w:p>
    <w:p w14:paraId="26412B86" w14:textId="77777777" w:rsidR="006E4532" w:rsidRDefault="007600A6">
      <w:pPr>
        <w:pStyle w:val="ListParagraph"/>
        <w:ind w:left="0"/>
        <w:jc w:val="both"/>
        <w:rPr>
          <w:noProof/>
        </w:rPr>
        <w:sectPr w:rsidR="006E4532" w:rsidSect="006E4532">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2D2F7372" w14:textId="77777777" w:rsidR="006E4532" w:rsidRDefault="006E4532">
      <w:pPr>
        <w:pStyle w:val="IndexHeading"/>
        <w:keepNext/>
        <w:tabs>
          <w:tab w:val="right" w:leader="dot" w:pos="4310"/>
        </w:tabs>
        <w:rPr>
          <w:rFonts w:eastAsiaTheme="minorEastAsia" w:cstheme="minorBidi"/>
          <w:b w:val="0"/>
          <w:bCs w:val="0"/>
          <w:noProof/>
        </w:rPr>
      </w:pPr>
      <w:r>
        <w:rPr>
          <w:noProof/>
        </w:rPr>
        <w:t>2</w:t>
      </w:r>
    </w:p>
    <w:p w14:paraId="106CA5FF" w14:textId="77777777" w:rsidR="006E4532" w:rsidRDefault="006E4532">
      <w:pPr>
        <w:pStyle w:val="Index1"/>
        <w:tabs>
          <w:tab w:val="right" w:leader="dot" w:pos="4310"/>
        </w:tabs>
        <w:rPr>
          <w:noProof/>
        </w:rPr>
      </w:pPr>
      <w:r>
        <w:rPr>
          <w:noProof/>
        </w:rPr>
        <w:t>2d Enrichment</w:t>
      </w:r>
      <w:r>
        <w:rPr>
          <w:noProof/>
        </w:rPr>
        <w:tab/>
        <w:t>79, 80</w:t>
      </w:r>
    </w:p>
    <w:p w14:paraId="3328E95A" w14:textId="77777777" w:rsidR="006E4532" w:rsidRDefault="006E4532">
      <w:pPr>
        <w:pStyle w:val="Index1"/>
        <w:tabs>
          <w:tab w:val="right" w:leader="dot" w:pos="4310"/>
        </w:tabs>
        <w:rPr>
          <w:noProof/>
        </w:rPr>
      </w:pPr>
      <w:r>
        <w:rPr>
          <w:noProof/>
        </w:rPr>
        <w:t>2d Enrichment Distance Projection</w:t>
      </w:r>
      <w:r>
        <w:rPr>
          <w:noProof/>
        </w:rPr>
        <w:tab/>
        <w:t>80</w:t>
      </w:r>
    </w:p>
    <w:p w14:paraId="438CE0A3" w14:textId="77777777" w:rsidR="006E4532" w:rsidRDefault="006E4532">
      <w:pPr>
        <w:pStyle w:val="Index1"/>
        <w:tabs>
          <w:tab w:val="right" w:leader="dot" w:pos="4310"/>
        </w:tabs>
        <w:rPr>
          <w:noProof/>
        </w:rPr>
      </w:pPr>
      <w:r>
        <w:rPr>
          <w:noProof/>
        </w:rPr>
        <w:t>2d Kinetics</w:t>
      </w:r>
      <w:r>
        <w:rPr>
          <w:noProof/>
        </w:rPr>
        <w:tab/>
        <w:t>29, 30</w:t>
      </w:r>
    </w:p>
    <w:p w14:paraId="0E9296DF" w14:textId="77777777" w:rsidR="006E4532" w:rsidRDefault="006E4532">
      <w:pPr>
        <w:pStyle w:val="IndexHeading"/>
        <w:keepNext/>
        <w:tabs>
          <w:tab w:val="right" w:leader="dot" w:pos="4310"/>
        </w:tabs>
        <w:rPr>
          <w:rFonts w:eastAsiaTheme="minorEastAsia" w:cstheme="minorBidi"/>
          <w:b w:val="0"/>
          <w:bCs w:val="0"/>
          <w:noProof/>
        </w:rPr>
      </w:pPr>
      <w:r>
        <w:rPr>
          <w:noProof/>
        </w:rPr>
        <w:t>3</w:t>
      </w:r>
    </w:p>
    <w:p w14:paraId="28B2B1B2" w14:textId="77777777" w:rsidR="006E4532" w:rsidRDefault="006E4532">
      <w:pPr>
        <w:pStyle w:val="Index1"/>
        <w:tabs>
          <w:tab w:val="right" w:leader="dot" w:pos="4310"/>
        </w:tabs>
        <w:rPr>
          <w:noProof/>
        </w:rPr>
      </w:pPr>
      <w:r>
        <w:rPr>
          <w:noProof/>
        </w:rPr>
        <w:t>3D Enrichment</w:t>
      </w:r>
      <w:r>
        <w:rPr>
          <w:noProof/>
        </w:rPr>
        <w:tab/>
        <w:t>106</w:t>
      </w:r>
    </w:p>
    <w:p w14:paraId="6A57B47B" w14:textId="77777777" w:rsidR="006E4532" w:rsidRDefault="006E4532">
      <w:pPr>
        <w:pStyle w:val="IndexHeading"/>
        <w:keepNext/>
        <w:tabs>
          <w:tab w:val="right" w:leader="dot" w:pos="4310"/>
        </w:tabs>
        <w:rPr>
          <w:rFonts w:eastAsiaTheme="minorEastAsia" w:cstheme="minorBidi"/>
          <w:b w:val="0"/>
          <w:bCs w:val="0"/>
          <w:noProof/>
        </w:rPr>
      </w:pPr>
      <w:r>
        <w:rPr>
          <w:noProof/>
        </w:rPr>
        <w:t>A</w:t>
      </w:r>
    </w:p>
    <w:p w14:paraId="41B3C314" w14:textId="77777777" w:rsidR="006E4532" w:rsidRDefault="006E4532">
      <w:pPr>
        <w:pStyle w:val="Index1"/>
        <w:tabs>
          <w:tab w:val="right" w:leader="dot" w:pos="4310"/>
        </w:tabs>
        <w:rPr>
          <w:noProof/>
        </w:rPr>
      </w:pPr>
      <w:r>
        <w:rPr>
          <w:noProof/>
        </w:rPr>
        <w:t>APL</w:t>
      </w:r>
      <w:r>
        <w:rPr>
          <w:noProof/>
        </w:rPr>
        <w:tab/>
        <w:t>67, 69, 71, 72</w:t>
      </w:r>
    </w:p>
    <w:p w14:paraId="284F9B6D" w14:textId="77777777" w:rsidR="006E4532" w:rsidRDefault="006E4532">
      <w:pPr>
        <w:pStyle w:val="Index1"/>
        <w:tabs>
          <w:tab w:val="right" w:leader="dot" w:pos="4310"/>
        </w:tabs>
        <w:rPr>
          <w:noProof/>
        </w:rPr>
      </w:pPr>
      <w:r>
        <w:rPr>
          <w:noProof/>
        </w:rPr>
        <w:t>APL 3d</w:t>
      </w:r>
      <w:r>
        <w:rPr>
          <w:noProof/>
        </w:rPr>
        <w:tab/>
        <w:t>106</w:t>
      </w:r>
    </w:p>
    <w:p w14:paraId="110A712D" w14:textId="77777777" w:rsidR="006E4532" w:rsidRDefault="006E4532">
      <w:pPr>
        <w:pStyle w:val="Index1"/>
        <w:tabs>
          <w:tab w:val="right" w:leader="dot" w:pos="4310"/>
        </w:tabs>
        <w:rPr>
          <w:noProof/>
        </w:rPr>
      </w:pPr>
      <w:r>
        <w:rPr>
          <w:noProof/>
        </w:rPr>
        <w:t>Atoms in 2 Planes</w:t>
      </w:r>
      <w:r>
        <w:rPr>
          <w:noProof/>
        </w:rPr>
        <w:tab/>
        <w:t>92, 94, 95, 96</w:t>
      </w:r>
    </w:p>
    <w:p w14:paraId="58A49740" w14:textId="77777777" w:rsidR="006E4532" w:rsidRDefault="006E4532">
      <w:pPr>
        <w:pStyle w:val="IndexHeading"/>
        <w:keepNext/>
        <w:tabs>
          <w:tab w:val="right" w:leader="dot" w:pos="4310"/>
        </w:tabs>
        <w:rPr>
          <w:rFonts w:eastAsiaTheme="minorEastAsia" w:cstheme="minorBidi"/>
          <w:b w:val="0"/>
          <w:bCs w:val="0"/>
          <w:noProof/>
        </w:rPr>
      </w:pPr>
      <w:r>
        <w:rPr>
          <w:noProof/>
        </w:rPr>
        <w:t>B</w:t>
      </w:r>
    </w:p>
    <w:p w14:paraId="3D4B4C2A" w14:textId="77777777" w:rsidR="006E4532" w:rsidRDefault="006E4532">
      <w:pPr>
        <w:pStyle w:val="Index1"/>
        <w:tabs>
          <w:tab w:val="right" w:leader="dot" w:pos="4310"/>
        </w:tabs>
        <w:rPr>
          <w:noProof/>
        </w:rPr>
      </w:pPr>
      <w:r>
        <w:rPr>
          <w:noProof/>
        </w:rPr>
        <w:t>B Stamp</w:t>
      </w:r>
      <w:r>
        <w:rPr>
          <w:noProof/>
        </w:rPr>
        <w:tab/>
        <w:t>76</w:t>
      </w:r>
    </w:p>
    <w:p w14:paraId="0CB5BFE7" w14:textId="77777777" w:rsidR="006E4532" w:rsidRDefault="006E4532">
      <w:pPr>
        <w:pStyle w:val="Index1"/>
        <w:tabs>
          <w:tab w:val="right" w:leader="dot" w:pos="4310"/>
        </w:tabs>
        <w:rPr>
          <w:noProof/>
        </w:rPr>
      </w:pPr>
      <w:r>
        <w:rPr>
          <w:noProof/>
        </w:rPr>
        <w:t>B Stamp Grid</w:t>
      </w:r>
      <w:r>
        <w:rPr>
          <w:noProof/>
        </w:rPr>
        <w:tab/>
        <w:t>90, 91</w:t>
      </w:r>
    </w:p>
    <w:p w14:paraId="338FAFD3" w14:textId="77777777" w:rsidR="006E4532" w:rsidRDefault="006E4532">
      <w:pPr>
        <w:pStyle w:val="Index1"/>
        <w:tabs>
          <w:tab w:val="right" w:leader="dot" w:pos="4310"/>
        </w:tabs>
        <w:rPr>
          <w:noProof/>
        </w:rPr>
      </w:pPr>
      <w:r w:rsidRPr="007B1036">
        <w:rPr>
          <w:noProof/>
        </w:rPr>
        <w:t>Bilayer Free Energy</w:t>
      </w:r>
      <w:r>
        <w:rPr>
          <w:noProof/>
        </w:rPr>
        <w:tab/>
        <w:t>52, 53</w:t>
      </w:r>
    </w:p>
    <w:p w14:paraId="2A590041" w14:textId="77777777" w:rsidR="006E4532" w:rsidRDefault="006E4532">
      <w:pPr>
        <w:pStyle w:val="Index1"/>
        <w:tabs>
          <w:tab w:val="right" w:leader="dot" w:pos="4310"/>
        </w:tabs>
        <w:rPr>
          <w:noProof/>
        </w:rPr>
      </w:pPr>
      <w:r>
        <w:rPr>
          <w:noProof/>
        </w:rPr>
        <w:t>Bilayer Z</w:t>
      </w:r>
      <w:r>
        <w:rPr>
          <w:noProof/>
        </w:rPr>
        <w:tab/>
        <w:t>35, 37</w:t>
      </w:r>
    </w:p>
    <w:p w14:paraId="336B85D8" w14:textId="77777777" w:rsidR="006E4532" w:rsidRDefault="006E4532">
      <w:pPr>
        <w:pStyle w:val="IndexHeading"/>
        <w:keepNext/>
        <w:tabs>
          <w:tab w:val="right" w:leader="dot" w:pos="4310"/>
        </w:tabs>
        <w:rPr>
          <w:rFonts w:eastAsiaTheme="minorEastAsia" w:cstheme="minorBidi"/>
          <w:b w:val="0"/>
          <w:bCs w:val="0"/>
          <w:noProof/>
        </w:rPr>
      </w:pPr>
      <w:r>
        <w:rPr>
          <w:noProof/>
        </w:rPr>
        <w:t>C</w:t>
      </w:r>
    </w:p>
    <w:p w14:paraId="3EFA8D34" w14:textId="77777777" w:rsidR="006E4532" w:rsidRDefault="006E4532">
      <w:pPr>
        <w:pStyle w:val="Index1"/>
        <w:tabs>
          <w:tab w:val="right" w:leader="dot" w:pos="4310"/>
        </w:tabs>
        <w:rPr>
          <w:noProof/>
        </w:rPr>
      </w:pPr>
      <w:r>
        <w:rPr>
          <w:noProof/>
        </w:rPr>
        <w:t>Check Broken Mols</w:t>
      </w:r>
      <w:r>
        <w:rPr>
          <w:noProof/>
        </w:rPr>
        <w:tab/>
        <w:t>41</w:t>
      </w:r>
    </w:p>
    <w:p w14:paraId="2D07E6A6" w14:textId="77777777" w:rsidR="006E4532" w:rsidRDefault="006E4532">
      <w:pPr>
        <w:pStyle w:val="IndexHeading"/>
        <w:keepNext/>
        <w:tabs>
          <w:tab w:val="right" w:leader="dot" w:pos="4310"/>
        </w:tabs>
        <w:rPr>
          <w:rFonts w:eastAsiaTheme="minorEastAsia" w:cstheme="minorBidi"/>
          <w:b w:val="0"/>
          <w:bCs w:val="0"/>
          <w:noProof/>
        </w:rPr>
      </w:pPr>
      <w:r>
        <w:rPr>
          <w:noProof/>
        </w:rPr>
        <w:t>D</w:t>
      </w:r>
    </w:p>
    <w:p w14:paraId="23283138" w14:textId="77777777" w:rsidR="006E4532" w:rsidRDefault="006E4532">
      <w:pPr>
        <w:pStyle w:val="Index1"/>
        <w:tabs>
          <w:tab w:val="right" w:leader="dot" w:pos="4310"/>
        </w:tabs>
        <w:rPr>
          <w:noProof/>
        </w:rPr>
      </w:pPr>
      <w:r>
        <w:rPr>
          <w:noProof/>
        </w:rPr>
        <w:t>Data Averager</w:t>
      </w:r>
      <w:r>
        <w:rPr>
          <w:noProof/>
        </w:rPr>
        <w:tab/>
        <w:t>117, 118</w:t>
      </w:r>
    </w:p>
    <w:p w14:paraId="57F4ECB0" w14:textId="77777777" w:rsidR="006E4532" w:rsidRDefault="006E4532">
      <w:pPr>
        <w:pStyle w:val="Index1"/>
        <w:tabs>
          <w:tab w:val="right" w:leader="dot" w:pos="4310"/>
        </w:tabs>
        <w:rPr>
          <w:noProof/>
        </w:rPr>
      </w:pPr>
      <w:r>
        <w:rPr>
          <w:noProof/>
        </w:rPr>
        <w:t>Delta Plot</w:t>
      </w:r>
      <w:r>
        <w:rPr>
          <w:noProof/>
        </w:rPr>
        <w:tab/>
        <w:t>42, 46, 47</w:t>
      </w:r>
    </w:p>
    <w:p w14:paraId="6A28F061" w14:textId="77777777" w:rsidR="006E4532" w:rsidRDefault="006E4532">
      <w:pPr>
        <w:pStyle w:val="IndexHeading"/>
        <w:keepNext/>
        <w:tabs>
          <w:tab w:val="right" w:leader="dot" w:pos="4310"/>
        </w:tabs>
        <w:rPr>
          <w:rFonts w:eastAsiaTheme="minorEastAsia" w:cstheme="minorBidi"/>
          <w:b w:val="0"/>
          <w:bCs w:val="0"/>
          <w:noProof/>
        </w:rPr>
      </w:pPr>
      <w:r>
        <w:rPr>
          <w:noProof/>
        </w:rPr>
        <w:t>G</w:t>
      </w:r>
    </w:p>
    <w:p w14:paraId="3F9AAE47" w14:textId="77777777" w:rsidR="006E4532" w:rsidRDefault="006E4532">
      <w:pPr>
        <w:pStyle w:val="Index1"/>
        <w:tabs>
          <w:tab w:val="right" w:leader="dot" w:pos="4310"/>
        </w:tabs>
        <w:rPr>
          <w:noProof/>
        </w:rPr>
      </w:pPr>
      <w:r>
        <w:rPr>
          <w:noProof/>
        </w:rPr>
        <w:t>Grid Addition</w:t>
      </w:r>
      <w:r>
        <w:rPr>
          <w:noProof/>
        </w:rPr>
        <w:tab/>
        <w:t>22</w:t>
      </w:r>
    </w:p>
    <w:p w14:paraId="2C1CA8FE" w14:textId="77777777" w:rsidR="006E4532" w:rsidRDefault="006E4532">
      <w:pPr>
        <w:pStyle w:val="Index1"/>
        <w:tabs>
          <w:tab w:val="right" w:leader="dot" w:pos="4310"/>
        </w:tabs>
        <w:rPr>
          <w:noProof/>
        </w:rPr>
      </w:pPr>
      <w:r>
        <w:rPr>
          <w:noProof/>
        </w:rPr>
        <w:t>Grid Data Excluder</w:t>
      </w:r>
      <w:r>
        <w:rPr>
          <w:noProof/>
        </w:rPr>
        <w:tab/>
        <w:t>18, 21, 24</w:t>
      </w:r>
    </w:p>
    <w:p w14:paraId="628BF1E3" w14:textId="77777777" w:rsidR="006E4532" w:rsidRDefault="006E4532">
      <w:pPr>
        <w:pStyle w:val="Index1"/>
        <w:tabs>
          <w:tab w:val="right" w:leader="dot" w:pos="4310"/>
        </w:tabs>
        <w:rPr>
          <w:noProof/>
        </w:rPr>
      </w:pPr>
      <w:r>
        <w:rPr>
          <w:noProof/>
        </w:rPr>
        <w:t>Grid Distance Projection</w:t>
      </w:r>
      <w:r>
        <w:rPr>
          <w:noProof/>
        </w:rPr>
        <w:tab/>
        <w:t>24, 26, 29, 80</w:t>
      </w:r>
    </w:p>
    <w:p w14:paraId="2DCB7499" w14:textId="77777777" w:rsidR="006E4532" w:rsidRDefault="006E4532">
      <w:pPr>
        <w:pStyle w:val="Index1"/>
        <w:tabs>
          <w:tab w:val="right" w:leader="dot" w:pos="4310"/>
        </w:tabs>
        <w:rPr>
          <w:noProof/>
        </w:rPr>
      </w:pPr>
      <w:r>
        <w:rPr>
          <w:noProof/>
        </w:rPr>
        <w:t>Grid Editor</w:t>
      </w:r>
      <w:r>
        <w:rPr>
          <w:noProof/>
        </w:rPr>
        <w:tab/>
        <w:t>24</w:t>
      </w:r>
    </w:p>
    <w:p w14:paraId="7144D0F8" w14:textId="77777777" w:rsidR="006E4532" w:rsidRDefault="006E4532">
      <w:pPr>
        <w:pStyle w:val="Index1"/>
        <w:tabs>
          <w:tab w:val="right" w:leader="dot" w:pos="4310"/>
        </w:tabs>
        <w:rPr>
          <w:noProof/>
        </w:rPr>
      </w:pPr>
      <w:r>
        <w:rPr>
          <w:noProof/>
        </w:rPr>
        <w:t>Grid Region Integrator</w:t>
      </w:r>
      <w:r>
        <w:rPr>
          <w:noProof/>
        </w:rPr>
        <w:tab/>
        <w:t>22, 52</w:t>
      </w:r>
    </w:p>
    <w:p w14:paraId="7811AD8E" w14:textId="77777777" w:rsidR="006E4532" w:rsidRDefault="006E4532">
      <w:pPr>
        <w:pStyle w:val="Index1"/>
        <w:tabs>
          <w:tab w:val="right" w:leader="dot" w:pos="4310"/>
        </w:tabs>
        <w:rPr>
          <w:noProof/>
        </w:rPr>
      </w:pPr>
      <w:r>
        <w:rPr>
          <w:noProof/>
        </w:rPr>
        <w:t>GromAT</w:t>
      </w:r>
      <w:r>
        <w:rPr>
          <w:noProof/>
        </w:rPr>
        <w:tab/>
        <w:t>2, 3, 4, 5, 6, 7, 8, 34, 41, 42, 43, 44</w:t>
      </w:r>
    </w:p>
    <w:p w14:paraId="593C1D57" w14:textId="77777777" w:rsidR="006E4532" w:rsidRDefault="006E4532">
      <w:pPr>
        <w:pStyle w:val="IndexHeading"/>
        <w:keepNext/>
        <w:tabs>
          <w:tab w:val="right" w:leader="dot" w:pos="4310"/>
        </w:tabs>
        <w:rPr>
          <w:rFonts w:eastAsiaTheme="minorEastAsia" w:cstheme="minorBidi"/>
          <w:b w:val="0"/>
          <w:bCs w:val="0"/>
          <w:noProof/>
        </w:rPr>
      </w:pPr>
      <w:r>
        <w:rPr>
          <w:noProof/>
        </w:rPr>
        <w:t>H</w:t>
      </w:r>
    </w:p>
    <w:p w14:paraId="723E7D13" w14:textId="77777777" w:rsidR="006E4532" w:rsidRDefault="006E4532">
      <w:pPr>
        <w:pStyle w:val="Index1"/>
        <w:tabs>
          <w:tab w:val="right" w:leader="dot" w:pos="4310"/>
        </w:tabs>
        <w:rPr>
          <w:noProof/>
        </w:rPr>
      </w:pPr>
      <w:r>
        <w:rPr>
          <w:noProof/>
        </w:rPr>
        <w:t>Histogram</w:t>
      </w:r>
      <w:r>
        <w:rPr>
          <w:noProof/>
        </w:rPr>
        <w:tab/>
        <w:t>117</w:t>
      </w:r>
    </w:p>
    <w:p w14:paraId="62514660" w14:textId="77777777" w:rsidR="006E4532" w:rsidRDefault="006E4532">
      <w:pPr>
        <w:pStyle w:val="IndexHeading"/>
        <w:keepNext/>
        <w:tabs>
          <w:tab w:val="right" w:leader="dot" w:pos="4310"/>
        </w:tabs>
        <w:rPr>
          <w:rFonts w:eastAsiaTheme="minorEastAsia" w:cstheme="minorBidi"/>
          <w:b w:val="0"/>
          <w:bCs w:val="0"/>
          <w:noProof/>
        </w:rPr>
      </w:pPr>
      <w:r>
        <w:rPr>
          <w:noProof/>
        </w:rPr>
        <w:t>I</w:t>
      </w:r>
    </w:p>
    <w:p w14:paraId="6305B01B" w14:textId="77777777" w:rsidR="006E4532" w:rsidRDefault="006E4532">
      <w:pPr>
        <w:pStyle w:val="Index1"/>
        <w:tabs>
          <w:tab w:val="right" w:leader="dot" w:pos="4310"/>
        </w:tabs>
        <w:rPr>
          <w:noProof/>
        </w:rPr>
      </w:pPr>
      <w:r>
        <w:rPr>
          <w:noProof/>
        </w:rPr>
        <w:t>Interdigitation</w:t>
      </w:r>
      <w:r>
        <w:rPr>
          <w:noProof/>
        </w:rPr>
        <w:tab/>
        <w:t>23, 24, 27, 60, 64, 65, 66, 67</w:t>
      </w:r>
    </w:p>
    <w:p w14:paraId="6C41F6D7" w14:textId="77777777" w:rsidR="006E4532" w:rsidRDefault="006E4532">
      <w:pPr>
        <w:pStyle w:val="Index1"/>
        <w:tabs>
          <w:tab w:val="right" w:leader="dot" w:pos="4310"/>
        </w:tabs>
        <w:rPr>
          <w:noProof/>
        </w:rPr>
      </w:pPr>
      <w:r>
        <w:rPr>
          <w:noProof/>
        </w:rPr>
        <w:t>Interleaflet Contacts</w:t>
      </w:r>
      <w:r>
        <w:rPr>
          <w:noProof/>
        </w:rPr>
        <w:tab/>
        <w:t>60, 63</w:t>
      </w:r>
    </w:p>
    <w:p w14:paraId="39A779B0" w14:textId="77777777" w:rsidR="006E4532" w:rsidRDefault="006E4532">
      <w:pPr>
        <w:pStyle w:val="Index1"/>
        <w:tabs>
          <w:tab w:val="right" w:leader="dot" w:pos="4310"/>
        </w:tabs>
        <w:rPr>
          <w:noProof/>
        </w:rPr>
      </w:pPr>
      <w:r>
        <w:rPr>
          <w:noProof/>
        </w:rPr>
        <w:t>Interleaflet Contacts 3d</w:t>
      </w:r>
      <w:r>
        <w:rPr>
          <w:noProof/>
        </w:rPr>
        <w:tab/>
        <w:t>106</w:t>
      </w:r>
    </w:p>
    <w:p w14:paraId="68F417D9" w14:textId="77777777" w:rsidR="006E4532" w:rsidRDefault="006E4532">
      <w:pPr>
        <w:pStyle w:val="IndexHeading"/>
        <w:keepNext/>
        <w:tabs>
          <w:tab w:val="right" w:leader="dot" w:pos="4310"/>
        </w:tabs>
        <w:rPr>
          <w:rFonts w:eastAsiaTheme="minorEastAsia" w:cstheme="minorBidi"/>
          <w:b w:val="0"/>
          <w:bCs w:val="0"/>
          <w:noProof/>
        </w:rPr>
      </w:pPr>
      <w:r>
        <w:rPr>
          <w:noProof/>
        </w:rPr>
        <w:t>L</w:t>
      </w:r>
    </w:p>
    <w:p w14:paraId="7743C189" w14:textId="77777777" w:rsidR="006E4532" w:rsidRDefault="006E4532">
      <w:pPr>
        <w:pStyle w:val="Index1"/>
        <w:tabs>
          <w:tab w:val="right" w:leader="dot" w:pos="4310"/>
        </w:tabs>
        <w:rPr>
          <w:noProof/>
        </w:rPr>
      </w:pPr>
      <w:r>
        <w:rPr>
          <w:noProof/>
        </w:rPr>
        <w:t>Leaflet Averager</w:t>
      </w:r>
      <w:r>
        <w:rPr>
          <w:noProof/>
        </w:rPr>
        <w:tab/>
        <w:t>23, 49</w:t>
      </w:r>
    </w:p>
    <w:p w14:paraId="7D649F93" w14:textId="77777777" w:rsidR="006E4532" w:rsidRDefault="006E4532">
      <w:pPr>
        <w:pStyle w:val="Index1"/>
        <w:tabs>
          <w:tab w:val="right" w:leader="dot" w:pos="4310"/>
        </w:tabs>
        <w:rPr>
          <w:noProof/>
        </w:rPr>
      </w:pPr>
      <w:r>
        <w:rPr>
          <w:noProof/>
        </w:rPr>
        <w:t>Lipid Contacts</w:t>
      </w:r>
      <w:r>
        <w:rPr>
          <w:noProof/>
        </w:rPr>
        <w:tab/>
        <w:t>12, 14, 72, 73, 74</w:t>
      </w:r>
    </w:p>
    <w:p w14:paraId="184ABF85" w14:textId="77777777" w:rsidR="006E4532" w:rsidRDefault="006E4532">
      <w:pPr>
        <w:pStyle w:val="Index1"/>
        <w:tabs>
          <w:tab w:val="right" w:leader="dot" w:pos="4310"/>
        </w:tabs>
        <w:rPr>
          <w:noProof/>
        </w:rPr>
      </w:pPr>
      <w:r>
        <w:rPr>
          <w:noProof/>
        </w:rPr>
        <w:t>Lipid Contacts 3d</w:t>
      </w:r>
      <w:r>
        <w:rPr>
          <w:noProof/>
        </w:rPr>
        <w:tab/>
        <w:t>106</w:t>
      </w:r>
    </w:p>
    <w:p w14:paraId="06A20133" w14:textId="77777777" w:rsidR="006E4532" w:rsidRDefault="006E4532">
      <w:pPr>
        <w:pStyle w:val="Index1"/>
        <w:tabs>
          <w:tab w:val="right" w:leader="dot" w:pos="4310"/>
        </w:tabs>
        <w:rPr>
          <w:noProof/>
        </w:rPr>
      </w:pPr>
      <w:r w:rsidRPr="007B1036">
        <w:rPr>
          <w:noProof/>
        </w:rPr>
        <w:t>Lipid Density</w:t>
      </w:r>
      <w:r>
        <w:rPr>
          <w:noProof/>
        </w:rPr>
        <w:tab/>
        <w:t>52, 53</w:t>
      </w:r>
    </w:p>
    <w:p w14:paraId="1014B7A1" w14:textId="77777777" w:rsidR="006E4532" w:rsidRDefault="006E4532">
      <w:pPr>
        <w:pStyle w:val="Index1"/>
        <w:tabs>
          <w:tab w:val="right" w:leader="dot" w:pos="4310"/>
        </w:tabs>
        <w:rPr>
          <w:noProof/>
        </w:rPr>
      </w:pPr>
      <w:r>
        <w:rPr>
          <w:noProof/>
        </w:rPr>
        <w:t>Lipid Density 3d</w:t>
      </w:r>
      <w:r>
        <w:rPr>
          <w:noProof/>
        </w:rPr>
        <w:tab/>
        <w:t>108</w:t>
      </w:r>
    </w:p>
    <w:p w14:paraId="05D55483" w14:textId="77777777" w:rsidR="006E4532" w:rsidRDefault="006E4532">
      <w:pPr>
        <w:pStyle w:val="Index1"/>
        <w:tabs>
          <w:tab w:val="right" w:leader="dot" w:pos="4310"/>
        </w:tabs>
        <w:rPr>
          <w:noProof/>
        </w:rPr>
      </w:pPr>
      <w:r>
        <w:rPr>
          <w:noProof/>
        </w:rPr>
        <w:t>Lipid Distances</w:t>
      </w:r>
      <w:r>
        <w:rPr>
          <w:noProof/>
        </w:rPr>
        <w:tab/>
        <w:t>44, 56, 57, 79</w:t>
      </w:r>
    </w:p>
    <w:p w14:paraId="6417E1D5" w14:textId="77777777" w:rsidR="006E4532" w:rsidRDefault="006E4532">
      <w:pPr>
        <w:pStyle w:val="Index1"/>
        <w:tabs>
          <w:tab w:val="right" w:leader="dot" w:pos="4310"/>
        </w:tabs>
        <w:rPr>
          <w:noProof/>
        </w:rPr>
      </w:pPr>
      <w:r>
        <w:rPr>
          <w:noProof/>
        </w:rPr>
        <w:t>Lipid Distances 3d</w:t>
      </w:r>
      <w:r>
        <w:rPr>
          <w:noProof/>
        </w:rPr>
        <w:tab/>
        <w:t>106</w:t>
      </w:r>
    </w:p>
    <w:p w14:paraId="033F83B8" w14:textId="77777777" w:rsidR="006E4532" w:rsidRDefault="006E4532">
      <w:pPr>
        <w:pStyle w:val="Index1"/>
        <w:tabs>
          <w:tab w:val="right" w:leader="dot" w:pos="4310"/>
        </w:tabs>
        <w:rPr>
          <w:noProof/>
        </w:rPr>
      </w:pPr>
      <w:r>
        <w:rPr>
          <w:noProof/>
        </w:rPr>
        <w:t>Lipid Flip</w:t>
      </w:r>
      <w:r>
        <w:rPr>
          <w:noProof/>
        </w:rPr>
        <w:tab/>
        <w:t>104</w:t>
      </w:r>
    </w:p>
    <w:p w14:paraId="36ACED6E" w14:textId="77777777" w:rsidR="006E4532" w:rsidRDefault="006E4532">
      <w:pPr>
        <w:pStyle w:val="Index1"/>
        <w:tabs>
          <w:tab w:val="right" w:leader="dot" w:pos="4310"/>
        </w:tabs>
        <w:rPr>
          <w:noProof/>
        </w:rPr>
      </w:pPr>
      <w:r>
        <w:rPr>
          <w:noProof/>
        </w:rPr>
        <w:t>Lipid Gyration</w:t>
      </w:r>
      <w:r>
        <w:rPr>
          <w:noProof/>
        </w:rPr>
        <w:tab/>
        <w:t>77</w:t>
      </w:r>
    </w:p>
    <w:p w14:paraId="231D68A9" w14:textId="77777777" w:rsidR="006E4532" w:rsidRDefault="006E4532">
      <w:pPr>
        <w:pStyle w:val="Index1"/>
        <w:tabs>
          <w:tab w:val="right" w:leader="dot" w:pos="4310"/>
        </w:tabs>
        <w:rPr>
          <w:noProof/>
        </w:rPr>
      </w:pPr>
      <w:r>
        <w:rPr>
          <w:noProof/>
        </w:rPr>
        <w:t>Lipid H-Bonds</w:t>
      </w:r>
      <w:r>
        <w:rPr>
          <w:noProof/>
        </w:rPr>
        <w:tab/>
        <w:t>97</w:t>
      </w:r>
    </w:p>
    <w:p w14:paraId="3A44E1C1" w14:textId="77777777" w:rsidR="006E4532" w:rsidRDefault="006E4532">
      <w:pPr>
        <w:pStyle w:val="Index1"/>
        <w:tabs>
          <w:tab w:val="right" w:leader="dot" w:pos="4310"/>
        </w:tabs>
        <w:rPr>
          <w:noProof/>
        </w:rPr>
      </w:pPr>
      <w:r>
        <w:rPr>
          <w:noProof/>
        </w:rPr>
        <w:t>Lipid Mixing</w:t>
      </w:r>
      <w:r>
        <w:rPr>
          <w:noProof/>
        </w:rPr>
        <w:tab/>
        <w:t>30, 35, 110, 111, 112, 113</w:t>
      </w:r>
    </w:p>
    <w:p w14:paraId="7F957217" w14:textId="77777777" w:rsidR="006E4532" w:rsidRDefault="006E4532">
      <w:pPr>
        <w:pStyle w:val="Index1"/>
        <w:tabs>
          <w:tab w:val="right" w:leader="dot" w:pos="4310"/>
        </w:tabs>
        <w:rPr>
          <w:noProof/>
        </w:rPr>
      </w:pPr>
      <w:r>
        <w:rPr>
          <w:noProof/>
        </w:rPr>
        <w:t>Lipid MSD</w:t>
      </w:r>
      <w:r>
        <w:rPr>
          <w:noProof/>
        </w:rPr>
        <w:tab/>
        <w:t>35, 114</w:t>
      </w:r>
    </w:p>
    <w:p w14:paraId="2346D96A" w14:textId="77777777" w:rsidR="006E4532" w:rsidRDefault="006E4532">
      <w:pPr>
        <w:pStyle w:val="Index1"/>
        <w:tabs>
          <w:tab w:val="right" w:leader="dot" w:pos="4310"/>
        </w:tabs>
        <w:rPr>
          <w:noProof/>
        </w:rPr>
      </w:pPr>
      <w:r>
        <w:rPr>
          <w:noProof/>
        </w:rPr>
        <w:t>Lipid Orientation</w:t>
      </w:r>
      <w:r>
        <w:rPr>
          <w:noProof/>
        </w:rPr>
        <w:tab/>
        <w:t>58, 59</w:t>
      </w:r>
    </w:p>
    <w:p w14:paraId="700F7120" w14:textId="77777777" w:rsidR="006E4532" w:rsidRDefault="006E4532">
      <w:pPr>
        <w:pStyle w:val="Index1"/>
        <w:tabs>
          <w:tab w:val="right" w:leader="dot" w:pos="4310"/>
        </w:tabs>
        <w:rPr>
          <w:noProof/>
        </w:rPr>
      </w:pPr>
      <w:r>
        <w:rPr>
          <w:noProof/>
        </w:rPr>
        <w:t>Lipid Orientation 3d</w:t>
      </w:r>
      <w:r>
        <w:rPr>
          <w:noProof/>
        </w:rPr>
        <w:tab/>
        <w:t>106</w:t>
      </w:r>
    </w:p>
    <w:p w14:paraId="1B73CC9E" w14:textId="77777777" w:rsidR="006E4532" w:rsidRDefault="006E4532">
      <w:pPr>
        <w:pStyle w:val="Index1"/>
        <w:tabs>
          <w:tab w:val="right" w:leader="dot" w:pos="4310"/>
        </w:tabs>
        <w:rPr>
          <w:noProof/>
        </w:rPr>
      </w:pPr>
      <w:r>
        <w:rPr>
          <w:noProof/>
        </w:rPr>
        <w:t>Lipid Salt Bridges</w:t>
      </w:r>
      <w:r>
        <w:rPr>
          <w:noProof/>
        </w:rPr>
        <w:tab/>
        <w:t>35, 97, 100, 103</w:t>
      </w:r>
    </w:p>
    <w:p w14:paraId="447D83C5" w14:textId="77777777" w:rsidR="006E4532" w:rsidRDefault="006E4532">
      <w:pPr>
        <w:pStyle w:val="IndexHeading"/>
        <w:keepNext/>
        <w:tabs>
          <w:tab w:val="right" w:leader="dot" w:pos="4310"/>
        </w:tabs>
        <w:rPr>
          <w:rFonts w:eastAsiaTheme="minorEastAsia" w:cstheme="minorBidi"/>
          <w:b w:val="0"/>
          <w:bCs w:val="0"/>
          <w:noProof/>
        </w:rPr>
      </w:pPr>
      <w:r>
        <w:rPr>
          <w:noProof/>
        </w:rPr>
        <w:t>M</w:t>
      </w:r>
    </w:p>
    <w:p w14:paraId="1E34E327" w14:textId="77777777" w:rsidR="006E4532" w:rsidRDefault="006E4532">
      <w:pPr>
        <w:pStyle w:val="Index1"/>
        <w:tabs>
          <w:tab w:val="right" w:leader="dot" w:pos="4310"/>
        </w:tabs>
        <w:rPr>
          <w:noProof/>
        </w:rPr>
      </w:pPr>
      <w:r>
        <w:rPr>
          <w:noProof/>
        </w:rPr>
        <w:t>Mask Maker</w:t>
      </w:r>
      <w:r>
        <w:rPr>
          <w:noProof/>
        </w:rPr>
        <w:tab/>
        <w:t>27, 28</w:t>
      </w:r>
    </w:p>
    <w:p w14:paraId="6DFB06B0" w14:textId="77777777" w:rsidR="006E4532" w:rsidRDefault="006E4532">
      <w:pPr>
        <w:pStyle w:val="Index1"/>
        <w:tabs>
          <w:tab w:val="right" w:leader="dot" w:pos="4310"/>
        </w:tabs>
        <w:rPr>
          <w:noProof/>
        </w:rPr>
      </w:pPr>
      <w:r>
        <w:rPr>
          <w:noProof/>
        </w:rPr>
        <w:t>Mean Coords</w:t>
      </w:r>
      <w:r>
        <w:rPr>
          <w:noProof/>
        </w:rPr>
        <w:tab/>
        <w:t>86, 92, 96, 119</w:t>
      </w:r>
    </w:p>
    <w:p w14:paraId="523C7EA1" w14:textId="77777777" w:rsidR="006E4532" w:rsidRDefault="006E4532">
      <w:pPr>
        <w:pStyle w:val="Index1"/>
        <w:tabs>
          <w:tab w:val="right" w:leader="dot" w:pos="4310"/>
        </w:tabs>
        <w:rPr>
          <w:noProof/>
        </w:rPr>
      </w:pPr>
      <w:r>
        <w:rPr>
          <w:noProof/>
        </w:rPr>
        <w:t>Mean Coords Row Selector</w:t>
      </w:r>
      <w:r>
        <w:rPr>
          <w:noProof/>
        </w:rPr>
        <w:tab/>
        <w:t>89</w:t>
      </w:r>
    </w:p>
    <w:p w14:paraId="75D2C784" w14:textId="77777777" w:rsidR="006E4532" w:rsidRDefault="006E4532">
      <w:pPr>
        <w:pStyle w:val="Index1"/>
        <w:tabs>
          <w:tab w:val="right" w:leader="dot" w:pos="4310"/>
        </w:tabs>
        <w:rPr>
          <w:noProof/>
        </w:rPr>
      </w:pPr>
      <w:r>
        <w:rPr>
          <w:noProof/>
        </w:rPr>
        <w:t>Mean Lipid Coords</w:t>
      </w:r>
      <w:r>
        <w:rPr>
          <w:noProof/>
        </w:rPr>
        <w:tab/>
        <w:t>86, 87, 88, 89, 90, 91</w:t>
      </w:r>
    </w:p>
    <w:p w14:paraId="323D1BC6" w14:textId="77777777" w:rsidR="006E4532" w:rsidRDefault="006E4532">
      <w:pPr>
        <w:pStyle w:val="Index1"/>
        <w:tabs>
          <w:tab w:val="right" w:leader="dot" w:pos="4310"/>
        </w:tabs>
        <w:rPr>
          <w:noProof/>
        </w:rPr>
      </w:pPr>
      <w:r>
        <w:rPr>
          <w:noProof/>
        </w:rPr>
        <w:t>Mean Lipid Coords 3d</w:t>
      </w:r>
      <w:r>
        <w:rPr>
          <w:noProof/>
        </w:rPr>
        <w:tab/>
        <w:t>106</w:t>
      </w:r>
    </w:p>
    <w:p w14:paraId="6D5F487A" w14:textId="77777777" w:rsidR="006E4532" w:rsidRDefault="006E4532">
      <w:pPr>
        <w:pStyle w:val="Index1"/>
        <w:tabs>
          <w:tab w:val="right" w:leader="dot" w:pos="4310"/>
        </w:tabs>
        <w:rPr>
          <w:noProof/>
        </w:rPr>
      </w:pPr>
      <w:r>
        <w:rPr>
          <w:noProof/>
        </w:rPr>
        <w:t>Mean Protein Coords</w:t>
      </w:r>
      <w:r>
        <w:rPr>
          <w:noProof/>
        </w:rPr>
        <w:tab/>
        <w:t>43, 86, 87, 91, 96</w:t>
      </w:r>
    </w:p>
    <w:p w14:paraId="7B6C7072" w14:textId="77777777" w:rsidR="006E4532" w:rsidRDefault="006E4532">
      <w:pPr>
        <w:pStyle w:val="Index1"/>
        <w:tabs>
          <w:tab w:val="right" w:leader="dot" w:pos="4310"/>
        </w:tabs>
        <w:rPr>
          <w:noProof/>
        </w:rPr>
      </w:pPr>
      <w:r>
        <w:rPr>
          <w:noProof/>
        </w:rPr>
        <w:t>Membrane Thickness</w:t>
      </w:r>
      <w:r>
        <w:rPr>
          <w:noProof/>
        </w:rPr>
        <w:tab/>
        <w:t>35, 39, 46, 47, 48, 49, 50, 51</w:t>
      </w:r>
    </w:p>
    <w:p w14:paraId="0A22B6A2" w14:textId="77777777" w:rsidR="006E4532" w:rsidRDefault="006E4532">
      <w:pPr>
        <w:pStyle w:val="Index1"/>
        <w:tabs>
          <w:tab w:val="right" w:leader="dot" w:pos="4310"/>
        </w:tabs>
        <w:rPr>
          <w:noProof/>
        </w:rPr>
      </w:pPr>
      <w:r>
        <w:rPr>
          <w:noProof/>
        </w:rPr>
        <w:t>Midplane</w:t>
      </w:r>
      <w:r>
        <w:rPr>
          <w:noProof/>
        </w:rPr>
        <w:tab/>
        <w:t>47</w:t>
      </w:r>
    </w:p>
    <w:p w14:paraId="70C52A02" w14:textId="77777777" w:rsidR="006E4532" w:rsidRDefault="006E4532">
      <w:pPr>
        <w:pStyle w:val="IndexHeading"/>
        <w:keepNext/>
        <w:tabs>
          <w:tab w:val="right" w:leader="dot" w:pos="4310"/>
        </w:tabs>
        <w:rPr>
          <w:rFonts w:eastAsiaTheme="minorEastAsia" w:cstheme="minorBidi"/>
          <w:b w:val="0"/>
          <w:bCs w:val="0"/>
          <w:noProof/>
        </w:rPr>
      </w:pPr>
      <w:r>
        <w:rPr>
          <w:noProof/>
        </w:rPr>
        <w:t>N</w:t>
      </w:r>
    </w:p>
    <w:p w14:paraId="56E981AA" w14:textId="77777777" w:rsidR="006E4532" w:rsidRDefault="006E4532">
      <w:pPr>
        <w:pStyle w:val="Index1"/>
        <w:tabs>
          <w:tab w:val="right" w:leader="dot" w:pos="4310"/>
        </w:tabs>
        <w:rPr>
          <w:noProof/>
        </w:rPr>
      </w:pPr>
      <w:r>
        <w:rPr>
          <w:noProof/>
        </w:rPr>
        <w:t>NaN Selector</w:t>
      </w:r>
      <w:r>
        <w:rPr>
          <w:noProof/>
        </w:rPr>
        <w:tab/>
        <w:t>25, 27</w:t>
      </w:r>
    </w:p>
    <w:p w14:paraId="5720492C" w14:textId="77777777" w:rsidR="006E4532" w:rsidRDefault="006E4532">
      <w:pPr>
        <w:pStyle w:val="Index1"/>
        <w:tabs>
          <w:tab w:val="right" w:leader="dot" w:pos="4310"/>
        </w:tabs>
        <w:rPr>
          <w:noProof/>
        </w:rPr>
      </w:pPr>
      <w:r>
        <w:rPr>
          <w:noProof/>
        </w:rPr>
        <w:t>Nearest Neighbors</w:t>
      </w:r>
      <w:r>
        <w:rPr>
          <w:noProof/>
        </w:rPr>
        <w:tab/>
        <w:t>35, 67, 68</w:t>
      </w:r>
    </w:p>
    <w:p w14:paraId="0CA404D7" w14:textId="77777777" w:rsidR="006E4532" w:rsidRDefault="006E4532">
      <w:pPr>
        <w:pStyle w:val="Index1"/>
        <w:tabs>
          <w:tab w:val="right" w:leader="dot" w:pos="4310"/>
        </w:tabs>
        <w:rPr>
          <w:noProof/>
        </w:rPr>
      </w:pPr>
      <w:r>
        <w:rPr>
          <w:noProof/>
        </w:rPr>
        <w:t>Nearest Neighbors 3d</w:t>
      </w:r>
      <w:r>
        <w:rPr>
          <w:noProof/>
        </w:rPr>
        <w:tab/>
        <w:t>106</w:t>
      </w:r>
    </w:p>
    <w:p w14:paraId="0B5A5625" w14:textId="77777777" w:rsidR="006E4532" w:rsidRDefault="006E4532">
      <w:pPr>
        <w:pStyle w:val="IndexHeading"/>
        <w:keepNext/>
        <w:tabs>
          <w:tab w:val="right" w:leader="dot" w:pos="4310"/>
        </w:tabs>
        <w:rPr>
          <w:rFonts w:eastAsiaTheme="minorEastAsia" w:cstheme="minorBidi"/>
          <w:b w:val="0"/>
          <w:bCs w:val="0"/>
          <w:noProof/>
        </w:rPr>
      </w:pPr>
      <w:r>
        <w:rPr>
          <w:noProof/>
        </w:rPr>
        <w:t>O</w:t>
      </w:r>
    </w:p>
    <w:p w14:paraId="23A77919" w14:textId="77777777" w:rsidR="006E4532" w:rsidRDefault="006E4532">
      <w:pPr>
        <w:pStyle w:val="Index1"/>
        <w:tabs>
          <w:tab w:val="right" w:leader="dot" w:pos="4310"/>
        </w:tabs>
        <w:rPr>
          <w:noProof/>
        </w:rPr>
      </w:pPr>
      <w:r>
        <w:rPr>
          <w:noProof/>
        </w:rPr>
        <w:t>Orientation Histogram</w:t>
      </w:r>
      <w:r>
        <w:rPr>
          <w:noProof/>
        </w:rPr>
        <w:tab/>
        <w:t>94, 95</w:t>
      </w:r>
    </w:p>
    <w:p w14:paraId="6ADD7BA3" w14:textId="77777777" w:rsidR="006E4532" w:rsidRDefault="006E4532">
      <w:pPr>
        <w:pStyle w:val="IndexHeading"/>
        <w:keepNext/>
        <w:tabs>
          <w:tab w:val="right" w:leader="dot" w:pos="4310"/>
        </w:tabs>
        <w:rPr>
          <w:rFonts w:eastAsiaTheme="minorEastAsia" w:cstheme="minorBidi"/>
          <w:b w:val="0"/>
          <w:bCs w:val="0"/>
          <w:noProof/>
        </w:rPr>
      </w:pPr>
      <w:r>
        <w:rPr>
          <w:noProof/>
        </w:rPr>
        <w:t>P</w:t>
      </w:r>
    </w:p>
    <w:p w14:paraId="4DDD07F6" w14:textId="77777777" w:rsidR="006E4532" w:rsidRDefault="006E4532">
      <w:pPr>
        <w:pStyle w:val="Index1"/>
        <w:tabs>
          <w:tab w:val="right" w:leader="dot" w:pos="4310"/>
        </w:tabs>
        <w:rPr>
          <w:noProof/>
        </w:rPr>
      </w:pPr>
      <w:r>
        <w:rPr>
          <w:noProof/>
        </w:rPr>
        <w:t>P2</w:t>
      </w:r>
      <w:r>
        <w:rPr>
          <w:noProof/>
        </w:rPr>
        <w:tab/>
        <w:t>44, 54, 55</w:t>
      </w:r>
    </w:p>
    <w:p w14:paraId="33874A00" w14:textId="77777777" w:rsidR="006E4532" w:rsidRDefault="006E4532">
      <w:pPr>
        <w:pStyle w:val="Index1"/>
        <w:tabs>
          <w:tab w:val="right" w:leader="dot" w:pos="4310"/>
        </w:tabs>
        <w:rPr>
          <w:noProof/>
        </w:rPr>
      </w:pPr>
      <w:r>
        <w:rPr>
          <w:noProof/>
        </w:rPr>
        <w:t>P2 3d</w:t>
      </w:r>
      <w:r>
        <w:rPr>
          <w:noProof/>
        </w:rPr>
        <w:tab/>
        <w:t>106</w:t>
      </w:r>
    </w:p>
    <w:p w14:paraId="682EAF79" w14:textId="77777777" w:rsidR="006E4532" w:rsidRDefault="006E4532">
      <w:pPr>
        <w:pStyle w:val="Index1"/>
        <w:tabs>
          <w:tab w:val="right" w:leader="dot" w:pos="4310"/>
        </w:tabs>
        <w:rPr>
          <w:noProof/>
        </w:rPr>
      </w:pPr>
      <w:r>
        <w:rPr>
          <w:noProof/>
        </w:rPr>
        <w:t>PBC XY</w:t>
      </w:r>
      <w:r>
        <w:rPr>
          <w:noProof/>
        </w:rPr>
        <w:tab/>
        <w:t>35, 40</w:t>
      </w:r>
    </w:p>
    <w:p w14:paraId="620EAE1D" w14:textId="77777777" w:rsidR="006E4532" w:rsidRDefault="006E4532">
      <w:pPr>
        <w:pStyle w:val="Index1"/>
        <w:tabs>
          <w:tab w:val="right" w:leader="dot" w:pos="4310"/>
        </w:tabs>
        <w:rPr>
          <w:noProof/>
        </w:rPr>
      </w:pPr>
      <w:r>
        <w:rPr>
          <w:noProof/>
        </w:rPr>
        <w:t>PBC Z</w:t>
      </w:r>
      <w:r>
        <w:rPr>
          <w:noProof/>
        </w:rPr>
        <w:tab/>
        <w:t>35, 38</w:t>
      </w:r>
    </w:p>
    <w:p w14:paraId="683A83B9" w14:textId="77777777" w:rsidR="006E4532" w:rsidRDefault="006E4532">
      <w:pPr>
        <w:pStyle w:val="Index1"/>
        <w:tabs>
          <w:tab w:val="right" w:leader="dot" w:pos="4310"/>
        </w:tabs>
        <w:rPr>
          <w:noProof/>
        </w:rPr>
      </w:pPr>
      <w:r>
        <w:rPr>
          <w:noProof/>
        </w:rPr>
        <w:t>Protein Lipid Contacts</w:t>
      </w:r>
      <w:r>
        <w:rPr>
          <w:noProof/>
        </w:rPr>
        <w:tab/>
        <w:t>72, 75</w:t>
      </w:r>
    </w:p>
    <w:p w14:paraId="27DC2D58" w14:textId="77777777" w:rsidR="006E4532" w:rsidRDefault="006E4532">
      <w:pPr>
        <w:pStyle w:val="Index1"/>
        <w:tabs>
          <w:tab w:val="right" w:leader="dot" w:pos="4310"/>
        </w:tabs>
        <w:rPr>
          <w:noProof/>
        </w:rPr>
      </w:pPr>
      <w:r>
        <w:rPr>
          <w:noProof/>
        </w:rPr>
        <w:t>Protein Mask</w:t>
      </w:r>
      <w:r>
        <w:rPr>
          <w:noProof/>
        </w:rPr>
        <w:tab/>
        <w:t>24, 27</w:t>
      </w:r>
    </w:p>
    <w:p w14:paraId="44C45A57" w14:textId="77777777" w:rsidR="006E4532" w:rsidRDefault="006E4532">
      <w:pPr>
        <w:pStyle w:val="Index1"/>
        <w:tabs>
          <w:tab w:val="right" w:leader="dot" w:pos="4310"/>
        </w:tabs>
        <w:rPr>
          <w:noProof/>
        </w:rPr>
      </w:pPr>
      <w:r>
        <w:rPr>
          <w:noProof/>
        </w:rPr>
        <w:t>Protein Mask Grower</w:t>
      </w:r>
      <w:r>
        <w:rPr>
          <w:noProof/>
        </w:rPr>
        <w:tab/>
        <w:t>25, 27</w:t>
      </w:r>
    </w:p>
    <w:p w14:paraId="3BCA9F7C" w14:textId="77777777" w:rsidR="006E4532" w:rsidRDefault="006E4532">
      <w:pPr>
        <w:pStyle w:val="Index1"/>
        <w:tabs>
          <w:tab w:val="right" w:leader="dot" w:pos="4310"/>
        </w:tabs>
        <w:rPr>
          <w:noProof/>
        </w:rPr>
      </w:pPr>
      <w:r>
        <w:rPr>
          <w:noProof/>
        </w:rPr>
        <w:t>Protein Orientation</w:t>
      </w:r>
      <w:r>
        <w:rPr>
          <w:noProof/>
        </w:rPr>
        <w:tab/>
        <w:t>5, 93, 96</w:t>
      </w:r>
    </w:p>
    <w:p w14:paraId="675536C1" w14:textId="77777777" w:rsidR="006E4532" w:rsidRDefault="006E4532">
      <w:pPr>
        <w:pStyle w:val="Index1"/>
        <w:tabs>
          <w:tab w:val="right" w:leader="dot" w:pos="4310"/>
        </w:tabs>
        <w:rPr>
          <w:noProof/>
        </w:rPr>
      </w:pPr>
      <w:r>
        <w:rPr>
          <w:noProof/>
        </w:rPr>
        <w:t>Protein Residue Enrichment</w:t>
      </w:r>
      <w:r>
        <w:rPr>
          <w:noProof/>
        </w:rPr>
        <w:tab/>
        <w:t>81, 83</w:t>
      </w:r>
    </w:p>
    <w:p w14:paraId="4B227ABB" w14:textId="77777777" w:rsidR="006E4532" w:rsidRDefault="006E4532">
      <w:pPr>
        <w:pStyle w:val="Index1"/>
        <w:tabs>
          <w:tab w:val="right" w:leader="dot" w:pos="4310"/>
        </w:tabs>
        <w:rPr>
          <w:noProof/>
        </w:rPr>
      </w:pPr>
      <w:r>
        <w:rPr>
          <w:noProof/>
        </w:rPr>
        <w:t>Protein Translator</w:t>
      </w:r>
      <w:r>
        <w:rPr>
          <w:noProof/>
        </w:rPr>
        <w:tab/>
        <w:t>36, 37</w:t>
      </w:r>
    </w:p>
    <w:p w14:paraId="04CB3200" w14:textId="77777777" w:rsidR="006E4532" w:rsidRDefault="006E4532">
      <w:pPr>
        <w:pStyle w:val="IndexHeading"/>
        <w:keepNext/>
        <w:tabs>
          <w:tab w:val="right" w:leader="dot" w:pos="4310"/>
        </w:tabs>
        <w:rPr>
          <w:rFonts w:eastAsiaTheme="minorEastAsia" w:cstheme="minorBidi"/>
          <w:b w:val="0"/>
          <w:bCs w:val="0"/>
          <w:noProof/>
        </w:rPr>
      </w:pPr>
      <w:r>
        <w:rPr>
          <w:noProof/>
        </w:rPr>
        <w:t>S</w:t>
      </w:r>
    </w:p>
    <w:p w14:paraId="0249EA38" w14:textId="77777777" w:rsidR="006E4532" w:rsidRDefault="006E4532">
      <w:pPr>
        <w:pStyle w:val="Index1"/>
        <w:tabs>
          <w:tab w:val="right" w:leader="dot" w:pos="4310"/>
        </w:tabs>
        <w:rPr>
          <w:noProof/>
        </w:rPr>
      </w:pPr>
      <w:r>
        <w:rPr>
          <w:noProof/>
        </w:rPr>
        <w:t>Single Frame Distributions</w:t>
      </w:r>
      <w:r>
        <w:rPr>
          <w:noProof/>
        </w:rPr>
        <w:tab/>
        <w:t>28</w:t>
      </w:r>
    </w:p>
    <w:p w14:paraId="68AB0D01" w14:textId="77777777" w:rsidR="006E4532" w:rsidRDefault="006E4532">
      <w:pPr>
        <w:pStyle w:val="Index1"/>
        <w:tabs>
          <w:tab w:val="right" w:leader="dot" w:pos="4310"/>
        </w:tabs>
        <w:rPr>
          <w:noProof/>
        </w:rPr>
      </w:pPr>
      <w:r>
        <w:rPr>
          <w:noProof/>
        </w:rPr>
        <w:t>Single Frame Error</w:t>
      </w:r>
      <w:r>
        <w:rPr>
          <w:noProof/>
        </w:rPr>
        <w:tab/>
        <w:t>36, 44</w:t>
      </w:r>
    </w:p>
    <w:p w14:paraId="051ED515" w14:textId="77777777" w:rsidR="006E4532" w:rsidRDefault="006E4532">
      <w:pPr>
        <w:pStyle w:val="Index1"/>
        <w:tabs>
          <w:tab w:val="right" w:leader="dot" w:pos="4310"/>
        </w:tabs>
        <w:rPr>
          <w:noProof/>
        </w:rPr>
      </w:pPr>
      <w:r>
        <w:rPr>
          <w:noProof/>
        </w:rPr>
        <w:t>System Translator</w:t>
      </w:r>
      <w:r>
        <w:rPr>
          <w:noProof/>
        </w:rPr>
        <w:tab/>
        <w:t>34, 35, 42</w:t>
      </w:r>
    </w:p>
    <w:p w14:paraId="0AE13876" w14:textId="77777777" w:rsidR="006E4532" w:rsidRDefault="006E4532">
      <w:pPr>
        <w:pStyle w:val="IndexHeading"/>
        <w:keepNext/>
        <w:tabs>
          <w:tab w:val="right" w:leader="dot" w:pos="4310"/>
        </w:tabs>
        <w:rPr>
          <w:rFonts w:eastAsiaTheme="minorEastAsia" w:cstheme="minorBidi"/>
          <w:b w:val="0"/>
          <w:bCs w:val="0"/>
          <w:noProof/>
        </w:rPr>
      </w:pPr>
      <w:r>
        <w:rPr>
          <w:noProof/>
        </w:rPr>
        <w:t>T</w:t>
      </w:r>
    </w:p>
    <w:p w14:paraId="7D3FB252" w14:textId="77777777" w:rsidR="006E4532" w:rsidRDefault="006E4532">
      <w:pPr>
        <w:pStyle w:val="Index1"/>
        <w:tabs>
          <w:tab w:val="right" w:leader="dot" w:pos="4310"/>
        </w:tabs>
        <w:rPr>
          <w:noProof/>
        </w:rPr>
      </w:pPr>
      <w:r>
        <w:rPr>
          <w:noProof/>
        </w:rPr>
        <w:t>Traj Time</w:t>
      </w:r>
      <w:r>
        <w:rPr>
          <w:noProof/>
        </w:rPr>
        <w:tab/>
        <w:t>35, 43</w:t>
      </w:r>
    </w:p>
    <w:p w14:paraId="0FA9017B" w14:textId="77777777" w:rsidR="006E4532" w:rsidRDefault="006E4532">
      <w:pPr>
        <w:pStyle w:val="IndexHeading"/>
        <w:keepNext/>
        <w:tabs>
          <w:tab w:val="right" w:leader="dot" w:pos="4310"/>
        </w:tabs>
        <w:rPr>
          <w:rFonts w:eastAsiaTheme="minorEastAsia" w:cstheme="minorBidi"/>
          <w:b w:val="0"/>
          <w:bCs w:val="0"/>
          <w:noProof/>
        </w:rPr>
      </w:pPr>
      <w:r>
        <w:rPr>
          <w:noProof/>
        </w:rPr>
        <w:t>Z</w:t>
      </w:r>
    </w:p>
    <w:p w14:paraId="61AA91BD" w14:textId="77777777" w:rsidR="006E4532" w:rsidRDefault="006E4532">
      <w:pPr>
        <w:pStyle w:val="Index1"/>
        <w:tabs>
          <w:tab w:val="right" w:leader="dot" w:pos="4310"/>
        </w:tabs>
        <w:rPr>
          <w:noProof/>
        </w:rPr>
      </w:pPr>
      <w:r>
        <w:rPr>
          <w:noProof/>
        </w:rPr>
        <w:t>Z Coord</w:t>
      </w:r>
      <w:r>
        <w:rPr>
          <w:noProof/>
        </w:rPr>
        <w:tab/>
        <w:t>46, 47, 48, 53, 79, 88</w:t>
      </w:r>
    </w:p>
    <w:p w14:paraId="173D5060" w14:textId="77777777" w:rsidR="006E4532" w:rsidRDefault="006E4532">
      <w:pPr>
        <w:pStyle w:val="ListParagraph"/>
        <w:ind w:left="0"/>
        <w:jc w:val="both"/>
        <w:rPr>
          <w:noProof/>
        </w:rPr>
        <w:sectPr w:rsidR="006E4532" w:rsidSect="006E4532">
          <w:type w:val="continuous"/>
          <w:pgSz w:w="12240" w:h="15840"/>
          <w:pgMar w:top="1440" w:right="1440" w:bottom="1440" w:left="1440" w:header="720" w:footer="720" w:gutter="0"/>
          <w:cols w:num="2" w:space="720"/>
          <w:docGrid w:linePitch="360"/>
        </w:sectPr>
      </w:pPr>
    </w:p>
    <w:p w14:paraId="6DFAFB8B" w14:textId="69665E52"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6E453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C6706A" w14:textId="77777777" w:rsidR="00E503B5" w:rsidRDefault="00E503B5" w:rsidP="00EC5D87">
      <w:r>
        <w:separator/>
      </w:r>
    </w:p>
  </w:endnote>
  <w:endnote w:type="continuationSeparator" w:id="0">
    <w:p w14:paraId="25E9207A" w14:textId="77777777" w:rsidR="00E503B5" w:rsidRDefault="00E503B5"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480A1C" w14:textId="77777777" w:rsidR="00E503B5" w:rsidRDefault="00E503B5" w:rsidP="00EC5D87">
      <w:r>
        <w:separator/>
      </w:r>
    </w:p>
  </w:footnote>
  <w:footnote w:type="continuationSeparator" w:id="0">
    <w:p w14:paraId="4B565195" w14:textId="77777777" w:rsidR="00E503B5" w:rsidRDefault="00E503B5"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7E25" w14:textId="3EE9CCC4" w:rsidR="00AB6E62" w:rsidRDefault="00AB6E62">
    <w:pPr>
      <w:pStyle w:val="Header"/>
    </w:pPr>
    <w:r>
      <w:rPr>
        <w:noProof/>
      </w:rPr>
      <mc:AlternateContent>
        <mc:Choice Requires="wps">
          <w:drawing>
            <wp:anchor distT="0" distB="0" distL="114300" distR="114300" simplePos="0" relativeHeight="251669504" behindDoc="0" locked="0" layoutInCell="1" allowOverlap="1" wp14:anchorId="11252FA1" wp14:editId="5AA0F353">
              <wp:simplePos x="0" y="0"/>
              <wp:positionH relativeFrom="column">
                <wp:posOffset>0</wp:posOffset>
              </wp:positionH>
              <wp:positionV relativeFrom="paragraph">
                <wp:posOffset>215900</wp:posOffset>
              </wp:positionV>
              <wp:extent cx="5892800" cy="0"/>
              <wp:effectExtent l="0" t="0" r="12700" b="12700"/>
              <wp:wrapNone/>
              <wp:docPr id="85" name="Straight Connector 85"/>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91EC96E" id="Straight Connector 85"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Elp05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System Prepar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3"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9"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8"/>
  </w:num>
  <w:num w:numId="5" w16cid:durableId="1129206416">
    <w:abstractNumId w:val="18"/>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0"/>
  </w:num>
  <w:num w:numId="7" w16cid:durableId="65372746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0"/>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0"/>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0"/>
  </w:num>
  <w:num w:numId="11" w16cid:durableId="456487000">
    <w:abstractNumId w:val="20"/>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3"/>
  </w:num>
  <w:num w:numId="15" w16cid:durableId="1855144275">
    <w:abstractNumId w:val="16"/>
  </w:num>
  <w:num w:numId="16" w16cid:durableId="1393314890">
    <w:abstractNumId w:val="6"/>
  </w:num>
  <w:num w:numId="17" w16cid:durableId="1270235408">
    <w:abstractNumId w:val="8"/>
  </w:num>
  <w:num w:numId="18" w16cid:durableId="1702365377">
    <w:abstractNumId w:val="14"/>
  </w:num>
  <w:num w:numId="19" w16cid:durableId="1206065361">
    <w:abstractNumId w:val="9"/>
  </w:num>
  <w:num w:numId="20" w16cid:durableId="1374230120">
    <w:abstractNumId w:val="19"/>
  </w:num>
  <w:num w:numId="21" w16cid:durableId="61487506">
    <w:abstractNumId w:val="17"/>
  </w:num>
  <w:num w:numId="22" w16cid:durableId="1955555231">
    <w:abstractNumId w:val="15"/>
  </w:num>
  <w:num w:numId="23" w16cid:durableId="379745808">
    <w:abstractNumId w:val="11"/>
  </w:num>
  <w:num w:numId="24" w16cid:durableId="1816994433">
    <w:abstractNumId w:val="5"/>
  </w:num>
  <w:num w:numId="25" w16cid:durableId="1803226211">
    <w:abstractNumId w:val="12"/>
  </w:num>
  <w:num w:numId="26" w16cid:durableId="25009149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2"/>
  </w:num>
  <w:num w:numId="28" w16cid:durableId="1466852030">
    <w:abstractNumId w:val="10"/>
  </w:num>
  <w:num w:numId="29" w16cid:durableId="2061513921">
    <w:abstractNumId w:val="3"/>
  </w:num>
  <w:num w:numId="30" w16cid:durableId="1097679893">
    <w:abstractNumId w:val="7"/>
  </w:num>
  <w:num w:numId="31" w16cid:durableId="1794786773">
    <w:abstractNumId w:val="0"/>
  </w:num>
  <w:num w:numId="32" w16cid:durableId="73990415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C11"/>
    <w:rsid w:val="00023CFB"/>
    <w:rsid w:val="00024B63"/>
    <w:rsid w:val="00025112"/>
    <w:rsid w:val="000264CF"/>
    <w:rsid w:val="00026504"/>
    <w:rsid w:val="000271E8"/>
    <w:rsid w:val="00030090"/>
    <w:rsid w:val="00031B36"/>
    <w:rsid w:val="00032EFD"/>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D8"/>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4995"/>
    <w:rsid w:val="00074C34"/>
    <w:rsid w:val="0007581B"/>
    <w:rsid w:val="00075A7E"/>
    <w:rsid w:val="0007610B"/>
    <w:rsid w:val="000762D9"/>
    <w:rsid w:val="00076DD3"/>
    <w:rsid w:val="00076E8F"/>
    <w:rsid w:val="00077700"/>
    <w:rsid w:val="000804A4"/>
    <w:rsid w:val="000804FB"/>
    <w:rsid w:val="00080C5A"/>
    <w:rsid w:val="00081FC7"/>
    <w:rsid w:val="00082309"/>
    <w:rsid w:val="0008382C"/>
    <w:rsid w:val="00083D85"/>
    <w:rsid w:val="0008495E"/>
    <w:rsid w:val="00085BF6"/>
    <w:rsid w:val="000876C4"/>
    <w:rsid w:val="000902AD"/>
    <w:rsid w:val="00091378"/>
    <w:rsid w:val="00093E30"/>
    <w:rsid w:val="0009472B"/>
    <w:rsid w:val="00094C28"/>
    <w:rsid w:val="000956B9"/>
    <w:rsid w:val="000958E9"/>
    <w:rsid w:val="00095A49"/>
    <w:rsid w:val="000966BF"/>
    <w:rsid w:val="000971C6"/>
    <w:rsid w:val="000971E9"/>
    <w:rsid w:val="00097FE2"/>
    <w:rsid w:val="000A0918"/>
    <w:rsid w:val="000A0B7D"/>
    <w:rsid w:val="000A1019"/>
    <w:rsid w:val="000A184B"/>
    <w:rsid w:val="000A1BDC"/>
    <w:rsid w:val="000A26E2"/>
    <w:rsid w:val="000A316C"/>
    <w:rsid w:val="000A3A19"/>
    <w:rsid w:val="000A4545"/>
    <w:rsid w:val="000A51EC"/>
    <w:rsid w:val="000A55B7"/>
    <w:rsid w:val="000A657E"/>
    <w:rsid w:val="000A6EAC"/>
    <w:rsid w:val="000A77C6"/>
    <w:rsid w:val="000A7FCF"/>
    <w:rsid w:val="000B0C14"/>
    <w:rsid w:val="000B1D51"/>
    <w:rsid w:val="000B2AA0"/>
    <w:rsid w:val="000B2AD7"/>
    <w:rsid w:val="000B323E"/>
    <w:rsid w:val="000B3782"/>
    <w:rsid w:val="000B3AD1"/>
    <w:rsid w:val="000B47E3"/>
    <w:rsid w:val="000B5318"/>
    <w:rsid w:val="000B5474"/>
    <w:rsid w:val="000B7ABE"/>
    <w:rsid w:val="000C109F"/>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32D8"/>
    <w:rsid w:val="000D524A"/>
    <w:rsid w:val="000D68D2"/>
    <w:rsid w:val="000D6EA6"/>
    <w:rsid w:val="000D7386"/>
    <w:rsid w:val="000E14FD"/>
    <w:rsid w:val="000E222D"/>
    <w:rsid w:val="000E2A2D"/>
    <w:rsid w:val="000E2D4E"/>
    <w:rsid w:val="000E2FAB"/>
    <w:rsid w:val="000E32D7"/>
    <w:rsid w:val="000E499D"/>
    <w:rsid w:val="000E508E"/>
    <w:rsid w:val="000E583C"/>
    <w:rsid w:val="000E5E04"/>
    <w:rsid w:val="000E6A5A"/>
    <w:rsid w:val="000E73FB"/>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885"/>
    <w:rsid w:val="00110B65"/>
    <w:rsid w:val="00111597"/>
    <w:rsid w:val="00111E14"/>
    <w:rsid w:val="00112603"/>
    <w:rsid w:val="001128C1"/>
    <w:rsid w:val="00113755"/>
    <w:rsid w:val="00113BC1"/>
    <w:rsid w:val="00114345"/>
    <w:rsid w:val="0011579D"/>
    <w:rsid w:val="00115F3D"/>
    <w:rsid w:val="00116D5D"/>
    <w:rsid w:val="00116E04"/>
    <w:rsid w:val="00117687"/>
    <w:rsid w:val="00120145"/>
    <w:rsid w:val="00121DF9"/>
    <w:rsid w:val="00122A19"/>
    <w:rsid w:val="00123D9A"/>
    <w:rsid w:val="00124191"/>
    <w:rsid w:val="001242A1"/>
    <w:rsid w:val="001245E4"/>
    <w:rsid w:val="00124791"/>
    <w:rsid w:val="00124800"/>
    <w:rsid w:val="00125663"/>
    <w:rsid w:val="001258F7"/>
    <w:rsid w:val="001261FB"/>
    <w:rsid w:val="00126DE8"/>
    <w:rsid w:val="00127027"/>
    <w:rsid w:val="00127562"/>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FFC"/>
    <w:rsid w:val="0014377F"/>
    <w:rsid w:val="00143D9C"/>
    <w:rsid w:val="00144D3B"/>
    <w:rsid w:val="00144EBB"/>
    <w:rsid w:val="00145193"/>
    <w:rsid w:val="0014521C"/>
    <w:rsid w:val="0014536F"/>
    <w:rsid w:val="00146801"/>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40B7"/>
    <w:rsid w:val="00164CA8"/>
    <w:rsid w:val="00165CA7"/>
    <w:rsid w:val="00166484"/>
    <w:rsid w:val="00166E4E"/>
    <w:rsid w:val="00166FFF"/>
    <w:rsid w:val="001671B9"/>
    <w:rsid w:val="001673B3"/>
    <w:rsid w:val="00167A0D"/>
    <w:rsid w:val="00167DA0"/>
    <w:rsid w:val="00170084"/>
    <w:rsid w:val="00170F06"/>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4DD4"/>
    <w:rsid w:val="0018509D"/>
    <w:rsid w:val="00185694"/>
    <w:rsid w:val="00185E6D"/>
    <w:rsid w:val="00186B3B"/>
    <w:rsid w:val="00186E5E"/>
    <w:rsid w:val="00187067"/>
    <w:rsid w:val="00187144"/>
    <w:rsid w:val="00187750"/>
    <w:rsid w:val="00187A60"/>
    <w:rsid w:val="00187B22"/>
    <w:rsid w:val="00190074"/>
    <w:rsid w:val="0019010D"/>
    <w:rsid w:val="001909B9"/>
    <w:rsid w:val="00191C74"/>
    <w:rsid w:val="00193113"/>
    <w:rsid w:val="00194155"/>
    <w:rsid w:val="001954AB"/>
    <w:rsid w:val="00195788"/>
    <w:rsid w:val="00196114"/>
    <w:rsid w:val="001969DB"/>
    <w:rsid w:val="00196BD6"/>
    <w:rsid w:val="00197D15"/>
    <w:rsid w:val="00197F14"/>
    <w:rsid w:val="001A00AC"/>
    <w:rsid w:val="001A2137"/>
    <w:rsid w:val="001A2A5C"/>
    <w:rsid w:val="001A2E80"/>
    <w:rsid w:val="001A6678"/>
    <w:rsid w:val="001A725C"/>
    <w:rsid w:val="001A7E9E"/>
    <w:rsid w:val="001B0317"/>
    <w:rsid w:val="001B06AC"/>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9DA"/>
    <w:rsid w:val="001C69D4"/>
    <w:rsid w:val="001C6B46"/>
    <w:rsid w:val="001C76A4"/>
    <w:rsid w:val="001C7869"/>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C29"/>
    <w:rsid w:val="001E23CA"/>
    <w:rsid w:val="001E2CD1"/>
    <w:rsid w:val="001E346B"/>
    <w:rsid w:val="001E3BE4"/>
    <w:rsid w:val="001E42BA"/>
    <w:rsid w:val="001E4789"/>
    <w:rsid w:val="001E5418"/>
    <w:rsid w:val="001E65BE"/>
    <w:rsid w:val="001E78BE"/>
    <w:rsid w:val="001E7E7A"/>
    <w:rsid w:val="001F0EFB"/>
    <w:rsid w:val="001F2C9E"/>
    <w:rsid w:val="001F2CB0"/>
    <w:rsid w:val="001F2E2A"/>
    <w:rsid w:val="001F3372"/>
    <w:rsid w:val="001F3734"/>
    <w:rsid w:val="001F4BF2"/>
    <w:rsid w:val="001F55D9"/>
    <w:rsid w:val="001F56BF"/>
    <w:rsid w:val="001F60E1"/>
    <w:rsid w:val="001F6A8D"/>
    <w:rsid w:val="001F6AE3"/>
    <w:rsid w:val="001F6D86"/>
    <w:rsid w:val="001F73BF"/>
    <w:rsid w:val="001F7CA1"/>
    <w:rsid w:val="00200354"/>
    <w:rsid w:val="00200750"/>
    <w:rsid w:val="00200777"/>
    <w:rsid w:val="0020087A"/>
    <w:rsid w:val="00200AD0"/>
    <w:rsid w:val="00200C0C"/>
    <w:rsid w:val="0020118C"/>
    <w:rsid w:val="00201267"/>
    <w:rsid w:val="0020164A"/>
    <w:rsid w:val="002016F8"/>
    <w:rsid w:val="00201702"/>
    <w:rsid w:val="0020315F"/>
    <w:rsid w:val="0020407D"/>
    <w:rsid w:val="00204559"/>
    <w:rsid w:val="00205B95"/>
    <w:rsid w:val="00206A10"/>
    <w:rsid w:val="00207BF1"/>
    <w:rsid w:val="00211708"/>
    <w:rsid w:val="0021236E"/>
    <w:rsid w:val="00213059"/>
    <w:rsid w:val="00213388"/>
    <w:rsid w:val="002136C5"/>
    <w:rsid w:val="00213D16"/>
    <w:rsid w:val="00214087"/>
    <w:rsid w:val="00215506"/>
    <w:rsid w:val="0021566B"/>
    <w:rsid w:val="00215681"/>
    <w:rsid w:val="00215F0B"/>
    <w:rsid w:val="00216856"/>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6D5"/>
    <w:rsid w:val="00232C80"/>
    <w:rsid w:val="00232F20"/>
    <w:rsid w:val="00234710"/>
    <w:rsid w:val="00234A0E"/>
    <w:rsid w:val="002356FC"/>
    <w:rsid w:val="00235A39"/>
    <w:rsid w:val="0023633D"/>
    <w:rsid w:val="00236EDC"/>
    <w:rsid w:val="00237753"/>
    <w:rsid w:val="00241C67"/>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3EA2"/>
    <w:rsid w:val="0025590D"/>
    <w:rsid w:val="00256D85"/>
    <w:rsid w:val="0025781A"/>
    <w:rsid w:val="00261540"/>
    <w:rsid w:val="00261AA7"/>
    <w:rsid w:val="002626CB"/>
    <w:rsid w:val="00263191"/>
    <w:rsid w:val="002632B2"/>
    <w:rsid w:val="00265239"/>
    <w:rsid w:val="00266735"/>
    <w:rsid w:val="00266829"/>
    <w:rsid w:val="002669F7"/>
    <w:rsid w:val="00266A29"/>
    <w:rsid w:val="0026731D"/>
    <w:rsid w:val="00267F88"/>
    <w:rsid w:val="0027032E"/>
    <w:rsid w:val="0027040C"/>
    <w:rsid w:val="0027160A"/>
    <w:rsid w:val="00271C1E"/>
    <w:rsid w:val="00271C98"/>
    <w:rsid w:val="002729DF"/>
    <w:rsid w:val="00272F25"/>
    <w:rsid w:val="00273526"/>
    <w:rsid w:val="0027546D"/>
    <w:rsid w:val="002754C1"/>
    <w:rsid w:val="00276C8A"/>
    <w:rsid w:val="00276D22"/>
    <w:rsid w:val="00276F9F"/>
    <w:rsid w:val="00277233"/>
    <w:rsid w:val="00277DD3"/>
    <w:rsid w:val="002800B2"/>
    <w:rsid w:val="00280228"/>
    <w:rsid w:val="00280841"/>
    <w:rsid w:val="002813E1"/>
    <w:rsid w:val="00281442"/>
    <w:rsid w:val="00282BB4"/>
    <w:rsid w:val="00282DBD"/>
    <w:rsid w:val="00283C2A"/>
    <w:rsid w:val="00285593"/>
    <w:rsid w:val="0028689A"/>
    <w:rsid w:val="00286DDF"/>
    <w:rsid w:val="002874BD"/>
    <w:rsid w:val="00287C7B"/>
    <w:rsid w:val="00287DCE"/>
    <w:rsid w:val="00287F6F"/>
    <w:rsid w:val="002909B0"/>
    <w:rsid w:val="00292737"/>
    <w:rsid w:val="002931AD"/>
    <w:rsid w:val="00294324"/>
    <w:rsid w:val="002954E6"/>
    <w:rsid w:val="00295883"/>
    <w:rsid w:val="00295903"/>
    <w:rsid w:val="00297C2F"/>
    <w:rsid w:val="002A05F8"/>
    <w:rsid w:val="002A1F64"/>
    <w:rsid w:val="002A242D"/>
    <w:rsid w:val="002A2978"/>
    <w:rsid w:val="002A3786"/>
    <w:rsid w:val="002A379D"/>
    <w:rsid w:val="002A43A4"/>
    <w:rsid w:val="002A4A66"/>
    <w:rsid w:val="002A4F92"/>
    <w:rsid w:val="002A5D12"/>
    <w:rsid w:val="002A7148"/>
    <w:rsid w:val="002A7983"/>
    <w:rsid w:val="002A7C03"/>
    <w:rsid w:val="002B171C"/>
    <w:rsid w:val="002B1E2C"/>
    <w:rsid w:val="002B29C0"/>
    <w:rsid w:val="002B2D9B"/>
    <w:rsid w:val="002B3222"/>
    <w:rsid w:val="002B3CAC"/>
    <w:rsid w:val="002B3EC4"/>
    <w:rsid w:val="002B3FD7"/>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348"/>
    <w:rsid w:val="002E23D9"/>
    <w:rsid w:val="002E2669"/>
    <w:rsid w:val="002E2B5D"/>
    <w:rsid w:val="002E36F4"/>
    <w:rsid w:val="002E37D4"/>
    <w:rsid w:val="002E403C"/>
    <w:rsid w:val="002E60B8"/>
    <w:rsid w:val="002E66A4"/>
    <w:rsid w:val="002E683C"/>
    <w:rsid w:val="002E77FA"/>
    <w:rsid w:val="002F01BC"/>
    <w:rsid w:val="002F08FB"/>
    <w:rsid w:val="002F14C0"/>
    <w:rsid w:val="002F1B12"/>
    <w:rsid w:val="002F25A3"/>
    <w:rsid w:val="002F2C4A"/>
    <w:rsid w:val="002F3788"/>
    <w:rsid w:val="002F3C95"/>
    <w:rsid w:val="002F3D47"/>
    <w:rsid w:val="002F71E0"/>
    <w:rsid w:val="002F75F2"/>
    <w:rsid w:val="002F77D6"/>
    <w:rsid w:val="002F785A"/>
    <w:rsid w:val="002F7A0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115F1"/>
    <w:rsid w:val="00311E83"/>
    <w:rsid w:val="00311EB7"/>
    <w:rsid w:val="00312252"/>
    <w:rsid w:val="00312923"/>
    <w:rsid w:val="00312BE2"/>
    <w:rsid w:val="0031374D"/>
    <w:rsid w:val="00316183"/>
    <w:rsid w:val="0031677B"/>
    <w:rsid w:val="003172F7"/>
    <w:rsid w:val="0031785E"/>
    <w:rsid w:val="00321D93"/>
    <w:rsid w:val="003221E5"/>
    <w:rsid w:val="0032356B"/>
    <w:rsid w:val="0032406B"/>
    <w:rsid w:val="00324B6A"/>
    <w:rsid w:val="00325C8D"/>
    <w:rsid w:val="00325F05"/>
    <w:rsid w:val="0032618F"/>
    <w:rsid w:val="0032744F"/>
    <w:rsid w:val="003307AE"/>
    <w:rsid w:val="00331475"/>
    <w:rsid w:val="00333775"/>
    <w:rsid w:val="00334289"/>
    <w:rsid w:val="003348E0"/>
    <w:rsid w:val="00334D29"/>
    <w:rsid w:val="00334E18"/>
    <w:rsid w:val="003359EA"/>
    <w:rsid w:val="003370D0"/>
    <w:rsid w:val="003372AD"/>
    <w:rsid w:val="00337393"/>
    <w:rsid w:val="00337D00"/>
    <w:rsid w:val="00337DFE"/>
    <w:rsid w:val="0034039B"/>
    <w:rsid w:val="003404F3"/>
    <w:rsid w:val="00340715"/>
    <w:rsid w:val="00341536"/>
    <w:rsid w:val="00341593"/>
    <w:rsid w:val="003426D4"/>
    <w:rsid w:val="00342EFE"/>
    <w:rsid w:val="00343C46"/>
    <w:rsid w:val="003449D5"/>
    <w:rsid w:val="003451A6"/>
    <w:rsid w:val="00347B06"/>
    <w:rsid w:val="00350746"/>
    <w:rsid w:val="003511AD"/>
    <w:rsid w:val="003519B6"/>
    <w:rsid w:val="003519B7"/>
    <w:rsid w:val="0035215B"/>
    <w:rsid w:val="00352A2E"/>
    <w:rsid w:val="00352D2C"/>
    <w:rsid w:val="003536DB"/>
    <w:rsid w:val="00353B11"/>
    <w:rsid w:val="00355D99"/>
    <w:rsid w:val="00355F0E"/>
    <w:rsid w:val="003560A6"/>
    <w:rsid w:val="00356711"/>
    <w:rsid w:val="003567C4"/>
    <w:rsid w:val="003567D2"/>
    <w:rsid w:val="003579AE"/>
    <w:rsid w:val="0036030C"/>
    <w:rsid w:val="0036088F"/>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7026A"/>
    <w:rsid w:val="0037040D"/>
    <w:rsid w:val="00370563"/>
    <w:rsid w:val="00370689"/>
    <w:rsid w:val="0037071D"/>
    <w:rsid w:val="00370AAB"/>
    <w:rsid w:val="003716A2"/>
    <w:rsid w:val="00371D22"/>
    <w:rsid w:val="00371E96"/>
    <w:rsid w:val="00372CE0"/>
    <w:rsid w:val="00374B41"/>
    <w:rsid w:val="00374F3F"/>
    <w:rsid w:val="00375748"/>
    <w:rsid w:val="00375857"/>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7644"/>
    <w:rsid w:val="00390115"/>
    <w:rsid w:val="00390912"/>
    <w:rsid w:val="00390E8B"/>
    <w:rsid w:val="00391680"/>
    <w:rsid w:val="00392C99"/>
    <w:rsid w:val="003942A4"/>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F5F"/>
    <w:rsid w:val="003A6B80"/>
    <w:rsid w:val="003A78DD"/>
    <w:rsid w:val="003B0090"/>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3121"/>
    <w:rsid w:val="003C38FB"/>
    <w:rsid w:val="003C4C9F"/>
    <w:rsid w:val="003C4F03"/>
    <w:rsid w:val="003C5594"/>
    <w:rsid w:val="003C5969"/>
    <w:rsid w:val="003C6327"/>
    <w:rsid w:val="003C6340"/>
    <w:rsid w:val="003C65E5"/>
    <w:rsid w:val="003C68CB"/>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36A"/>
    <w:rsid w:val="003E39CB"/>
    <w:rsid w:val="003E4237"/>
    <w:rsid w:val="003E561F"/>
    <w:rsid w:val="003E69D6"/>
    <w:rsid w:val="003E6E94"/>
    <w:rsid w:val="003F0134"/>
    <w:rsid w:val="003F0786"/>
    <w:rsid w:val="003F0905"/>
    <w:rsid w:val="003F14A9"/>
    <w:rsid w:val="003F1B7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5112"/>
    <w:rsid w:val="004055BD"/>
    <w:rsid w:val="004061C9"/>
    <w:rsid w:val="004067B1"/>
    <w:rsid w:val="00406C6E"/>
    <w:rsid w:val="00407BD2"/>
    <w:rsid w:val="00407DBB"/>
    <w:rsid w:val="004105D1"/>
    <w:rsid w:val="00410B14"/>
    <w:rsid w:val="004120F8"/>
    <w:rsid w:val="00412BC2"/>
    <w:rsid w:val="00414479"/>
    <w:rsid w:val="004145B4"/>
    <w:rsid w:val="004148DC"/>
    <w:rsid w:val="00415033"/>
    <w:rsid w:val="004150B4"/>
    <w:rsid w:val="004154D8"/>
    <w:rsid w:val="00415561"/>
    <w:rsid w:val="00415C60"/>
    <w:rsid w:val="00415DB7"/>
    <w:rsid w:val="00416290"/>
    <w:rsid w:val="004167B9"/>
    <w:rsid w:val="00420E67"/>
    <w:rsid w:val="0042113E"/>
    <w:rsid w:val="00421757"/>
    <w:rsid w:val="00421C77"/>
    <w:rsid w:val="00422221"/>
    <w:rsid w:val="00423EFA"/>
    <w:rsid w:val="00424870"/>
    <w:rsid w:val="00424BB8"/>
    <w:rsid w:val="00426361"/>
    <w:rsid w:val="00426A3F"/>
    <w:rsid w:val="00426C2E"/>
    <w:rsid w:val="004274DD"/>
    <w:rsid w:val="0042791F"/>
    <w:rsid w:val="004279A9"/>
    <w:rsid w:val="00430167"/>
    <w:rsid w:val="00431F5C"/>
    <w:rsid w:val="004322E1"/>
    <w:rsid w:val="0043264E"/>
    <w:rsid w:val="004326BF"/>
    <w:rsid w:val="00432DE4"/>
    <w:rsid w:val="00433355"/>
    <w:rsid w:val="004339F2"/>
    <w:rsid w:val="00433B27"/>
    <w:rsid w:val="00434039"/>
    <w:rsid w:val="0043413A"/>
    <w:rsid w:val="00434537"/>
    <w:rsid w:val="00434818"/>
    <w:rsid w:val="00434B1C"/>
    <w:rsid w:val="004355F2"/>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798D"/>
    <w:rsid w:val="00460210"/>
    <w:rsid w:val="00460D56"/>
    <w:rsid w:val="00461EF7"/>
    <w:rsid w:val="00462E21"/>
    <w:rsid w:val="00463B26"/>
    <w:rsid w:val="00463D08"/>
    <w:rsid w:val="00463EF9"/>
    <w:rsid w:val="00463F83"/>
    <w:rsid w:val="00464892"/>
    <w:rsid w:val="004653B3"/>
    <w:rsid w:val="00465B12"/>
    <w:rsid w:val="00465DDF"/>
    <w:rsid w:val="004662B7"/>
    <w:rsid w:val="00466CDF"/>
    <w:rsid w:val="00467369"/>
    <w:rsid w:val="0046782A"/>
    <w:rsid w:val="00467C27"/>
    <w:rsid w:val="00467F0A"/>
    <w:rsid w:val="004717F2"/>
    <w:rsid w:val="00471976"/>
    <w:rsid w:val="00471A10"/>
    <w:rsid w:val="00473CC0"/>
    <w:rsid w:val="00474B36"/>
    <w:rsid w:val="004756BF"/>
    <w:rsid w:val="00475DAA"/>
    <w:rsid w:val="00476170"/>
    <w:rsid w:val="004761B8"/>
    <w:rsid w:val="00476C28"/>
    <w:rsid w:val="00477EB0"/>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D8D"/>
    <w:rsid w:val="004A128C"/>
    <w:rsid w:val="004A1C40"/>
    <w:rsid w:val="004A2450"/>
    <w:rsid w:val="004A3AC4"/>
    <w:rsid w:val="004A3F58"/>
    <w:rsid w:val="004A451B"/>
    <w:rsid w:val="004A5868"/>
    <w:rsid w:val="004A6EC4"/>
    <w:rsid w:val="004A6EF2"/>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5474"/>
    <w:rsid w:val="004C5ACB"/>
    <w:rsid w:val="004C5FEB"/>
    <w:rsid w:val="004C60C3"/>
    <w:rsid w:val="004D067D"/>
    <w:rsid w:val="004D0697"/>
    <w:rsid w:val="004D0840"/>
    <w:rsid w:val="004D302D"/>
    <w:rsid w:val="004D31FF"/>
    <w:rsid w:val="004D3683"/>
    <w:rsid w:val="004D4B4E"/>
    <w:rsid w:val="004D56CB"/>
    <w:rsid w:val="004D6199"/>
    <w:rsid w:val="004D61C7"/>
    <w:rsid w:val="004D65BD"/>
    <w:rsid w:val="004D665E"/>
    <w:rsid w:val="004D67F1"/>
    <w:rsid w:val="004D7002"/>
    <w:rsid w:val="004D75A6"/>
    <w:rsid w:val="004D77EB"/>
    <w:rsid w:val="004D7944"/>
    <w:rsid w:val="004E0181"/>
    <w:rsid w:val="004E024E"/>
    <w:rsid w:val="004E0292"/>
    <w:rsid w:val="004E0837"/>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5113"/>
    <w:rsid w:val="004F5219"/>
    <w:rsid w:val="004F5B5D"/>
    <w:rsid w:val="004F5FCA"/>
    <w:rsid w:val="004F661C"/>
    <w:rsid w:val="004F6693"/>
    <w:rsid w:val="004F6CD6"/>
    <w:rsid w:val="004F78CB"/>
    <w:rsid w:val="004F78EF"/>
    <w:rsid w:val="005003E8"/>
    <w:rsid w:val="00502DB5"/>
    <w:rsid w:val="005033EA"/>
    <w:rsid w:val="00503769"/>
    <w:rsid w:val="00503AC8"/>
    <w:rsid w:val="005040B2"/>
    <w:rsid w:val="005054E7"/>
    <w:rsid w:val="00505CC3"/>
    <w:rsid w:val="00506276"/>
    <w:rsid w:val="005067D8"/>
    <w:rsid w:val="00510CB2"/>
    <w:rsid w:val="0051268D"/>
    <w:rsid w:val="005131A7"/>
    <w:rsid w:val="005131D2"/>
    <w:rsid w:val="00513A27"/>
    <w:rsid w:val="0051541E"/>
    <w:rsid w:val="005154D7"/>
    <w:rsid w:val="0051672B"/>
    <w:rsid w:val="00517109"/>
    <w:rsid w:val="00517311"/>
    <w:rsid w:val="00517522"/>
    <w:rsid w:val="00517EAB"/>
    <w:rsid w:val="00520E89"/>
    <w:rsid w:val="005211F9"/>
    <w:rsid w:val="005214AE"/>
    <w:rsid w:val="00521526"/>
    <w:rsid w:val="005222D0"/>
    <w:rsid w:val="0052382C"/>
    <w:rsid w:val="00524A59"/>
    <w:rsid w:val="00525084"/>
    <w:rsid w:val="005255F4"/>
    <w:rsid w:val="00525AB3"/>
    <w:rsid w:val="00526CD0"/>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419A9"/>
    <w:rsid w:val="005424AF"/>
    <w:rsid w:val="005431F5"/>
    <w:rsid w:val="00543B62"/>
    <w:rsid w:val="00543D1B"/>
    <w:rsid w:val="00543EFE"/>
    <w:rsid w:val="005442B6"/>
    <w:rsid w:val="00544526"/>
    <w:rsid w:val="0054483A"/>
    <w:rsid w:val="00544A65"/>
    <w:rsid w:val="005452B2"/>
    <w:rsid w:val="005454C2"/>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1DE"/>
    <w:rsid w:val="00560BCC"/>
    <w:rsid w:val="005620CE"/>
    <w:rsid w:val="005634C8"/>
    <w:rsid w:val="00563536"/>
    <w:rsid w:val="00563986"/>
    <w:rsid w:val="005639FE"/>
    <w:rsid w:val="00563A92"/>
    <w:rsid w:val="0056404E"/>
    <w:rsid w:val="00564D70"/>
    <w:rsid w:val="00565310"/>
    <w:rsid w:val="005656F6"/>
    <w:rsid w:val="00565D3F"/>
    <w:rsid w:val="00565D4D"/>
    <w:rsid w:val="0056638A"/>
    <w:rsid w:val="00567898"/>
    <w:rsid w:val="005705AC"/>
    <w:rsid w:val="00570749"/>
    <w:rsid w:val="0057098F"/>
    <w:rsid w:val="00572113"/>
    <w:rsid w:val="00572514"/>
    <w:rsid w:val="00572AE0"/>
    <w:rsid w:val="005742E6"/>
    <w:rsid w:val="00574A10"/>
    <w:rsid w:val="00574DBD"/>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FB6"/>
    <w:rsid w:val="005842E3"/>
    <w:rsid w:val="005851DC"/>
    <w:rsid w:val="00586795"/>
    <w:rsid w:val="00586F88"/>
    <w:rsid w:val="00590042"/>
    <w:rsid w:val="00590139"/>
    <w:rsid w:val="00591EE2"/>
    <w:rsid w:val="00592C82"/>
    <w:rsid w:val="00592D53"/>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4143"/>
    <w:rsid w:val="005B532F"/>
    <w:rsid w:val="005B53D7"/>
    <w:rsid w:val="005B5729"/>
    <w:rsid w:val="005B5BE7"/>
    <w:rsid w:val="005B6585"/>
    <w:rsid w:val="005B6A30"/>
    <w:rsid w:val="005B7612"/>
    <w:rsid w:val="005B7F12"/>
    <w:rsid w:val="005B7F9D"/>
    <w:rsid w:val="005C029F"/>
    <w:rsid w:val="005C0AC2"/>
    <w:rsid w:val="005C0C16"/>
    <w:rsid w:val="005C1511"/>
    <w:rsid w:val="005C2F2D"/>
    <w:rsid w:val="005C3F72"/>
    <w:rsid w:val="005C5DEA"/>
    <w:rsid w:val="005C6AD4"/>
    <w:rsid w:val="005C74D6"/>
    <w:rsid w:val="005C7758"/>
    <w:rsid w:val="005C7AC2"/>
    <w:rsid w:val="005D0ADD"/>
    <w:rsid w:val="005D0B10"/>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A96"/>
    <w:rsid w:val="005E25B4"/>
    <w:rsid w:val="005E2BC7"/>
    <w:rsid w:val="005E3E48"/>
    <w:rsid w:val="005E5094"/>
    <w:rsid w:val="005E53F5"/>
    <w:rsid w:val="005E5CC7"/>
    <w:rsid w:val="005E6D58"/>
    <w:rsid w:val="005F003D"/>
    <w:rsid w:val="005F0557"/>
    <w:rsid w:val="005F0A7E"/>
    <w:rsid w:val="005F1780"/>
    <w:rsid w:val="005F2C89"/>
    <w:rsid w:val="005F2EE1"/>
    <w:rsid w:val="005F30A6"/>
    <w:rsid w:val="005F4797"/>
    <w:rsid w:val="005F5A2A"/>
    <w:rsid w:val="005F5CC1"/>
    <w:rsid w:val="005F6898"/>
    <w:rsid w:val="005F6C59"/>
    <w:rsid w:val="005F6FDB"/>
    <w:rsid w:val="005F70F1"/>
    <w:rsid w:val="005F7159"/>
    <w:rsid w:val="005F7685"/>
    <w:rsid w:val="00600BF9"/>
    <w:rsid w:val="006010E0"/>
    <w:rsid w:val="00601AA8"/>
    <w:rsid w:val="00601D49"/>
    <w:rsid w:val="006028B3"/>
    <w:rsid w:val="00602FFE"/>
    <w:rsid w:val="006033F1"/>
    <w:rsid w:val="006039AB"/>
    <w:rsid w:val="00603BB4"/>
    <w:rsid w:val="00603CD6"/>
    <w:rsid w:val="00604A2C"/>
    <w:rsid w:val="00604C42"/>
    <w:rsid w:val="00605793"/>
    <w:rsid w:val="00605971"/>
    <w:rsid w:val="00606D72"/>
    <w:rsid w:val="00607044"/>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74C3"/>
    <w:rsid w:val="00647D54"/>
    <w:rsid w:val="00647D5F"/>
    <w:rsid w:val="00647F6F"/>
    <w:rsid w:val="00651181"/>
    <w:rsid w:val="00651B4F"/>
    <w:rsid w:val="00651D07"/>
    <w:rsid w:val="00651DD1"/>
    <w:rsid w:val="006523C6"/>
    <w:rsid w:val="006531B1"/>
    <w:rsid w:val="0065343B"/>
    <w:rsid w:val="006534EA"/>
    <w:rsid w:val="0065365A"/>
    <w:rsid w:val="00653FA8"/>
    <w:rsid w:val="00654037"/>
    <w:rsid w:val="0065434A"/>
    <w:rsid w:val="0065462B"/>
    <w:rsid w:val="00655F3B"/>
    <w:rsid w:val="006564BE"/>
    <w:rsid w:val="0065652B"/>
    <w:rsid w:val="00657ABF"/>
    <w:rsid w:val="006606FB"/>
    <w:rsid w:val="006614ED"/>
    <w:rsid w:val="00661C6A"/>
    <w:rsid w:val="00661FAD"/>
    <w:rsid w:val="006620A8"/>
    <w:rsid w:val="0066321C"/>
    <w:rsid w:val="00663506"/>
    <w:rsid w:val="0066365B"/>
    <w:rsid w:val="00663A7E"/>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6180"/>
    <w:rsid w:val="006764D9"/>
    <w:rsid w:val="006776C4"/>
    <w:rsid w:val="00677EEA"/>
    <w:rsid w:val="00680A1C"/>
    <w:rsid w:val="00680B1C"/>
    <w:rsid w:val="0068198C"/>
    <w:rsid w:val="00681C10"/>
    <w:rsid w:val="00682CDD"/>
    <w:rsid w:val="00682F99"/>
    <w:rsid w:val="00683CB8"/>
    <w:rsid w:val="0068427F"/>
    <w:rsid w:val="00684BB0"/>
    <w:rsid w:val="00686264"/>
    <w:rsid w:val="00686418"/>
    <w:rsid w:val="006869FB"/>
    <w:rsid w:val="00686FFA"/>
    <w:rsid w:val="0068799F"/>
    <w:rsid w:val="00692816"/>
    <w:rsid w:val="006937BC"/>
    <w:rsid w:val="00694128"/>
    <w:rsid w:val="0069414F"/>
    <w:rsid w:val="0069423A"/>
    <w:rsid w:val="006942FF"/>
    <w:rsid w:val="0069471B"/>
    <w:rsid w:val="0069640F"/>
    <w:rsid w:val="00696533"/>
    <w:rsid w:val="00696FA3"/>
    <w:rsid w:val="006A047D"/>
    <w:rsid w:val="006A0CE0"/>
    <w:rsid w:val="006A134D"/>
    <w:rsid w:val="006A136E"/>
    <w:rsid w:val="006A26B7"/>
    <w:rsid w:val="006A3083"/>
    <w:rsid w:val="006A33F5"/>
    <w:rsid w:val="006A364B"/>
    <w:rsid w:val="006A5A54"/>
    <w:rsid w:val="006A5F5B"/>
    <w:rsid w:val="006A60A5"/>
    <w:rsid w:val="006A6728"/>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6B02"/>
    <w:rsid w:val="006B7781"/>
    <w:rsid w:val="006B77C9"/>
    <w:rsid w:val="006B7B7C"/>
    <w:rsid w:val="006C0D69"/>
    <w:rsid w:val="006C0FED"/>
    <w:rsid w:val="006C26A7"/>
    <w:rsid w:val="006C340B"/>
    <w:rsid w:val="006C3957"/>
    <w:rsid w:val="006C3B29"/>
    <w:rsid w:val="006C4DAB"/>
    <w:rsid w:val="006C653E"/>
    <w:rsid w:val="006C6C37"/>
    <w:rsid w:val="006C72FF"/>
    <w:rsid w:val="006C7C77"/>
    <w:rsid w:val="006C7E19"/>
    <w:rsid w:val="006D18B3"/>
    <w:rsid w:val="006D4551"/>
    <w:rsid w:val="006D5186"/>
    <w:rsid w:val="006D5F97"/>
    <w:rsid w:val="006D7AD2"/>
    <w:rsid w:val="006E03AD"/>
    <w:rsid w:val="006E0A3B"/>
    <w:rsid w:val="006E0E09"/>
    <w:rsid w:val="006E171F"/>
    <w:rsid w:val="006E1ECE"/>
    <w:rsid w:val="006E375F"/>
    <w:rsid w:val="006E38B2"/>
    <w:rsid w:val="006E3E28"/>
    <w:rsid w:val="006E4293"/>
    <w:rsid w:val="006E4532"/>
    <w:rsid w:val="006E453B"/>
    <w:rsid w:val="006E4624"/>
    <w:rsid w:val="006E4F5D"/>
    <w:rsid w:val="006E5467"/>
    <w:rsid w:val="006E54C1"/>
    <w:rsid w:val="006E5959"/>
    <w:rsid w:val="006E5F26"/>
    <w:rsid w:val="006E665F"/>
    <w:rsid w:val="006E7C46"/>
    <w:rsid w:val="006E7FD5"/>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5174"/>
    <w:rsid w:val="00706705"/>
    <w:rsid w:val="00706EE8"/>
    <w:rsid w:val="00707894"/>
    <w:rsid w:val="007102F9"/>
    <w:rsid w:val="0071034B"/>
    <w:rsid w:val="0071044E"/>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90F"/>
    <w:rsid w:val="00734E19"/>
    <w:rsid w:val="007360E4"/>
    <w:rsid w:val="007375AD"/>
    <w:rsid w:val="007418DC"/>
    <w:rsid w:val="00741AE3"/>
    <w:rsid w:val="00741E72"/>
    <w:rsid w:val="0074345D"/>
    <w:rsid w:val="00743C12"/>
    <w:rsid w:val="0074521D"/>
    <w:rsid w:val="0074526D"/>
    <w:rsid w:val="00745804"/>
    <w:rsid w:val="00745B68"/>
    <w:rsid w:val="00745D8C"/>
    <w:rsid w:val="00746559"/>
    <w:rsid w:val="00746D0F"/>
    <w:rsid w:val="00746F42"/>
    <w:rsid w:val="00747114"/>
    <w:rsid w:val="00750442"/>
    <w:rsid w:val="00750A9B"/>
    <w:rsid w:val="00750F80"/>
    <w:rsid w:val="007510DB"/>
    <w:rsid w:val="00751493"/>
    <w:rsid w:val="007514D1"/>
    <w:rsid w:val="00751574"/>
    <w:rsid w:val="00751720"/>
    <w:rsid w:val="00751DFC"/>
    <w:rsid w:val="007530FE"/>
    <w:rsid w:val="007537C0"/>
    <w:rsid w:val="00753C0B"/>
    <w:rsid w:val="00754E89"/>
    <w:rsid w:val="007555E1"/>
    <w:rsid w:val="00756E4A"/>
    <w:rsid w:val="007578FB"/>
    <w:rsid w:val="0076001E"/>
    <w:rsid w:val="007600A6"/>
    <w:rsid w:val="00760C4A"/>
    <w:rsid w:val="007618B6"/>
    <w:rsid w:val="00762691"/>
    <w:rsid w:val="00763116"/>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52EA"/>
    <w:rsid w:val="00785E1A"/>
    <w:rsid w:val="0078746D"/>
    <w:rsid w:val="00787819"/>
    <w:rsid w:val="00787A4A"/>
    <w:rsid w:val="00787ADF"/>
    <w:rsid w:val="00790165"/>
    <w:rsid w:val="0079066D"/>
    <w:rsid w:val="00790916"/>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1057"/>
    <w:rsid w:val="007A118A"/>
    <w:rsid w:val="007A216C"/>
    <w:rsid w:val="007A2188"/>
    <w:rsid w:val="007A252A"/>
    <w:rsid w:val="007A2ACD"/>
    <w:rsid w:val="007A3461"/>
    <w:rsid w:val="007A3696"/>
    <w:rsid w:val="007A3A11"/>
    <w:rsid w:val="007A3F9D"/>
    <w:rsid w:val="007A447A"/>
    <w:rsid w:val="007A66EA"/>
    <w:rsid w:val="007A69B0"/>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5BE"/>
    <w:rsid w:val="007C25EC"/>
    <w:rsid w:val="007C2B54"/>
    <w:rsid w:val="007C3343"/>
    <w:rsid w:val="007C34C3"/>
    <w:rsid w:val="007C3EF6"/>
    <w:rsid w:val="007C3F4A"/>
    <w:rsid w:val="007C4551"/>
    <w:rsid w:val="007C45C2"/>
    <w:rsid w:val="007C4699"/>
    <w:rsid w:val="007C5559"/>
    <w:rsid w:val="007C5656"/>
    <w:rsid w:val="007C7E94"/>
    <w:rsid w:val="007D09C2"/>
    <w:rsid w:val="007D238D"/>
    <w:rsid w:val="007D26CD"/>
    <w:rsid w:val="007D37FB"/>
    <w:rsid w:val="007D3959"/>
    <w:rsid w:val="007D4C36"/>
    <w:rsid w:val="007D54E0"/>
    <w:rsid w:val="007D6B8E"/>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1E75"/>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5883"/>
    <w:rsid w:val="0081676A"/>
    <w:rsid w:val="00816FAF"/>
    <w:rsid w:val="00817492"/>
    <w:rsid w:val="00817550"/>
    <w:rsid w:val="00817B26"/>
    <w:rsid w:val="00817F67"/>
    <w:rsid w:val="00820402"/>
    <w:rsid w:val="00820AE6"/>
    <w:rsid w:val="0082161D"/>
    <w:rsid w:val="0082361B"/>
    <w:rsid w:val="00824F7A"/>
    <w:rsid w:val="00825522"/>
    <w:rsid w:val="00825990"/>
    <w:rsid w:val="0082627F"/>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5547"/>
    <w:rsid w:val="00835B02"/>
    <w:rsid w:val="008372D3"/>
    <w:rsid w:val="0084022D"/>
    <w:rsid w:val="00841A20"/>
    <w:rsid w:val="008425D4"/>
    <w:rsid w:val="008427E5"/>
    <w:rsid w:val="00842C56"/>
    <w:rsid w:val="0084327E"/>
    <w:rsid w:val="00843295"/>
    <w:rsid w:val="0084340B"/>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2643"/>
    <w:rsid w:val="008629FF"/>
    <w:rsid w:val="008632CD"/>
    <w:rsid w:val="0086337C"/>
    <w:rsid w:val="0086369F"/>
    <w:rsid w:val="008640DD"/>
    <w:rsid w:val="0086435D"/>
    <w:rsid w:val="00864EC2"/>
    <w:rsid w:val="00865082"/>
    <w:rsid w:val="00865EFA"/>
    <w:rsid w:val="00866268"/>
    <w:rsid w:val="0086754F"/>
    <w:rsid w:val="008677B9"/>
    <w:rsid w:val="008706F5"/>
    <w:rsid w:val="00871D78"/>
    <w:rsid w:val="00871DD0"/>
    <w:rsid w:val="00872529"/>
    <w:rsid w:val="00872FCB"/>
    <w:rsid w:val="00874B79"/>
    <w:rsid w:val="0087508A"/>
    <w:rsid w:val="0087670A"/>
    <w:rsid w:val="00876B99"/>
    <w:rsid w:val="00876C40"/>
    <w:rsid w:val="00876CEE"/>
    <w:rsid w:val="0087742A"/>
    <w:rsid w:val="008775BE"/>
    <w:rsid w:val="00877826"/>
    <w:rsid w:val="00877CA6"/>
    <w:rsid w:val="00877F93"/>
    <w:rsid w:val="0088120F"/>
    <w:rsid w:val="00881AB7"/>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BE1"/>
    <w:rsid w:val="00893563"/>
    <w:rsid w:val="00894545"/>
    <w:rsid w:val="00894565"/>
    <w:rsid w:val="00894B3B"/>
    <w:rsid w:val="008951EA"/>
    <w:rsid w:val="00896108"/>
    <w:rsid w:val="00896614"/>
    <w:rsid w:val="008A0C52"/>
    <w:rsid w:val="008A0F4D"/>
    <w:rsid w:val="008A12BB"/>
    <w:rsid w:val="008A15E1"/>
    <w:rsid w:val="008A2DE4"/>
    <w:rsid w:val="008A310B"/>
    <w:rsid w:val="008A39A6"/>
    <w:rsid w:val="008A5233"/>
    <w:rsid w:val="008A569C"/>
    <w:rsid w:val="008A6882"/>
    <w:rsid w:val="008A6BBE"/>
    <w:rsid w:val="008A7822"/>
    <w:rsid w:val="008A7C6E"/>
    <w:rsid w:val="008A7C81"/>
    <w:rsid w:val="008B06CD"/>
    <w:rsid w:val="008B0804"/>
    <w:rsid w:val="008B0878"/>
    <w:rsid w:val="008B1BCE"/>
    <w:rsid w:val="008B26FE"/>
    <w:rsid w:val="008B2AAD"/>
    <w:rsid w:val="008B333F"/>
    <w:rsid w:val="008B3386"/>
    <w:rsid w:val="008B3987"/>
    <w:rsid w:val="008B3B02"/>
    <w:rsid w:val="008B402C"/>
    <w:rsid w:val="008B4245"/>
    <w:rsid w:val="008B4540"/>
    <w:rsid w:val="008B454A"/>
    <w:rsid w:val="008B4A04"/>
    <w:rsid w:val="008B4F70"/>
    <w:rsid w:val="008B7CA9"/>
    <w:rsid w:val="008C0972"/>
    <w:rsid w:val="008C0C23"/>
    <w:rsid w:val="008C162C"/>
    <w:rsid w:val="008C1CF1"/>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2B8"/>
    <w:rsid w:val="008F0DC9"/>
    <w:rsid w:val="008F2137"/>
    <w:rsid w:val="008F3DDF"/>
    <w:rsid w:val="008F48D5"/>
    <w:rsid w:val="008F4A57"/>
    <w:rsid w:val="008F503B"/>
    <w:rsid w:val="008F5D5C"/>
    <w:rsid w:val="008F6500"/>
    <w:rsid w:val="008F6A2B"/>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6A"/>
    <w:rsid w:val="009148C7"/>
    <w:rsid w:val="00914B7E"/>
    <w:rsid w:val="00915BBF"/>
    <w:rsid w:val="009175A2"/>
    <w:rsid w:val="00917CEB"/>
    <w:rsid w:val="00917D67"/>
    <w:rsid w:val="00920163"/>
    <w:rsid w:val="00920CC5"/>
    <w:rsid w:val="009213C7"/>
    <w:rsid w:val="009215A2"/>
    <w:rsid w:val="00921C37"/>
    <w:rsid w:val="0092206C"/>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50F2"/>
    <w:rsid w:val="0093510E"/>
    <w:rsid w:val="009359EF"/>
    <w:rsid w:val="00936B01"/>
    <w:rsid w:val="00937A74"/>
    <w:rsid w:val="009402ED"/>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52A4"/>
    <w:rsid w:val="00956D50"/>
    <w:rsid w:val="00956EA0"/>
    <w:rsid w:val="009571DF"/>
    <w:rsid w:val="00957250"/>
    <w:rsid w:val="0095728A"/>
    <w:rsid w:val="009602AC"/>
    <w:rsid w:val="0096059A"/>
    <w:rsid w:val="009605F8"/>
    <w:rsid w:val="00960EAD"/>
    <w:rsid w:val="009612E9"/>
    <w:rsid w:val="00963035"/>
    <w:rsid w:val="009635AE"/>
    <w:rsid w:val="00965A22"/>
    <w:rsid w:val="00965AF7"/>
    <w:rsid w:val="00966D5E"/>
    <w:rsid w:val="00971AD5"/>
    <w:rsid w:val="00971DEC"/>
    <w:rsid w:val="00971E16"/>
    <w:rsid w:val="0097380E"/>
    <w:rsid w:val="00973CB4"/>
    <w:rsid w:val="00973FC6"/>
    <w:rsid w:val="00974F82"/>
    <w:rsid w:val="00976676"/>
    <w:rsid w:val="00976ED1"/>
    <w:rsid w:val="00977ECA"/>
    <w:rsid w:val="00977F4B"/>
    <w:rsid w:val="00982AF1"/>
    <w:rsid w:val="00982DBC"/>
    <w:rsid w:val="00983ADB"/>
    <w:rsid w:val="00983BAF"/>
    <w:rsid w:val="00983CE9"/>
    <w:rsid w:val="00984452"/>
    <w:rsid w:val="00984BAD"/>
    <w:rsid w:val="00984FEE"/>
    <w:rsid w:val="00985EDC"/>
    <w:rsid w:val="009878CE"/>
    <w:rsid w:val="00990098"/>
    <w:rsid w:val="009902CD"/>
    <w:rsid w:val="00990A4D"/>
    <w:rsid w:val="0099111A"/>
    <w:rsid w:val="00994539"/>
    <w:rsid w:val="00994B60"/>
    <w:rsid w:val="009950A6"/>
    <w:rsid w:val="00995782"/>
    <w:rsid w:val="00996581"/>
    <w:rsid w:val="0099666F"/>
    <w:rsid w:val="00996FDB"/>
    <w:rsid w:val="009A0146"/>
    <w:rsid w:val="009A10E8"/>
    <w:rsid w:val="009A1B5E"/>
    <w:rsid w:val="009A1BF7"/>
    <w:rsid w:val="009A200B"/>
    <w:rsid w:val="009A2724"/>
    <w:rsid w:val="009A48EE"/>
    <w:rsid w:val="009A490F"/>
    <w:rsid w:val="009A5887"/>
    <w:rsid w:val="009A6AA0"/>
    <w:rsid w:val="009A794C"/>
    <w:rsid w:val="009B0E5A"/>
    <w:rsid w:val="009B12A6"/>
    <w:rsid w:val="009B16C5"/>
    <w:rsid w:val="009B17B8"/>
    <w:rsid w:val="009B1CE9"/>
    <w:rsid w:val="009B1EB1"/>
    <w:rsid w:val="009B2120"/>
    <w:rsid w:val="009B2343"/>
    <w:rsid w:val="009B25EA"/>
    <w:rsid w:val="009B3624"/>
    <w:rsid w:val="009B39E5"/>
    <w:rsid w:val="009B7621"/>
    <w:rsid w:val="009B7E94"/>
    <w:rsid w:val="009C00F1"/>
    <w:rsid w:val="009C0BFC"/>
    <w:rsid w:val="009C158D"/>
    <w:rsid w:val="009C182D"/>
    <w:rsid w:val="009C1DB3"/>
    <w:rsid w:val="009C333F"/>
    <w:rsid w:val="009C3FE1"/>
    <w:rsid w:val="009C44AA"/>
    <w:rsid w:val="009C4651"/>
    <w:rsid w:val="009C4EA5"/>
    <w:rsid w:val="009C5176"/>
    <w:rsid w:val="009C6358"/>
    <w:rsid w:val="009C642A"/>
    <w:rsid w:val="009C665A"/>
    <w:rsid w:val="009C6FA5"/>
    <w:rsid w:val="009C6FBA"/>
    <w:rsid w:val="009C7A0E"/>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5178"/>
    <w:rsid w:val="009E5481"/>
    <w:rsid w:val="009E63B5"/>
    <w:rsid w:val="009E6975"/>
    <w:rsid w:val="009F03BE"/>
    <w:rsid w:val="009F0526"/>
    <w:rsid w:val="009F086C"/>
    <w:rsid w:val="009F19BC"/>
    <w:rsid w:val="009F1F43"/>
    <w:rsid w:val="009F1FCB"/>
    <w:rsid w:val="009F2BC4"/>
    <w:rsid w:val="009F31B6"/>
    <w:rsid w:val="009F351C"/>
    <w:rsid w:val="009F3613"/>
    <w:rsid w:val="009F4373"/>
    <w:rsid w:val="009F4588"/>
    <w:rsid w:val="009F4E55"/>
    <w:rsid w:val="009F529E"/>
    <w:rsid w:val="009F5688"/>
    <w:rsid w:val="009F5B75"/>
    <w:rsid w:val="009F5C0C"/>
    <w:rsid w:val="009F638C"/>
    <w:rsid w:val="009F6B42"/>
    <w:rsid w:val="009F73F5"/>
    <w:rsid w:val="009F7DEE"/>
    <w:rsid w:val="009F7E6F"/>
    <w:rsid w:val="009F7EC5"/>
    <w:rsid w:val="00A01B87"/>
    <w:rsid w:val="00A01D74"/>
    <w:rsid w:val="00A031E1"/>
    <w:rsid w:val="00A039D3"/>
    <w:rsid w:val="00A03E58"/>
    <w:rsid w:val="00A03ECA"/>
    <w:rsid w:val="00A03F00"/>
    <w:rsid w:val="00A04B53"/>
    <w:rsid w:val="00A05427"/>
    <w:rsid w:val="00A054BD"/>
    <w:rsid w:val="00A06B3F"/>
    <w:rsid w:val="00A07A58"/>
    <w:rsid w:val="00A10BB1"/>
    <w:rsid w:val="00A10EA8"/>
    <w:rsid w:val="00A13064"/>
    <w:rsid w:val="00A135D1"/>
    <w:rsid w:val="00A13BA9"/>
    <w:rsid w:val="00A13C97"/>
    <w:rsid w:val="00A14D6C"/>
    <w:rsid w:val="00A156F3"/>
    <w:rsid w:val="00A159DD"/>
    <w:rsid w:val="00A15AAE"/>
    <w:rsid w:val="00A15E65"/>
    <w:rsid w:val="00A16E49"/>
    <w:rsid w:val="00A17172"/>
    <w:rsid w:val="00A21667"/>
    <w:rsid w:val="00A21A9B"/>
    <w:rsid w:val="00A22A86"/>
    <w:rsid w:val="00A23520"/>
    <w:rsid w:val="00A24948"/>
    <w:rsid w:val="00A24990"/>
    <w:rsid w:val="00A25D86"/>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A2F"/>
    <w:rsid w:val="00A50BA2"/>
    <w:rsid w:val="00A515C3"/>
    <w:rsid w:val="00A52347"/>
    <w:rsid w:val="00A52C59"/>
    <w:rsid w:val="00A5375B"/>
    <w:rsid w:val="00A5766B"/>
    <w:rsid w:val="00A57DA4"/>
    <w:rsid w:val="00A6092D"/>
    <w:rsid w:val="00A60E9D"/>
    <w:rsid w:val="00A619D2"/>
    <w:rsid w:val="00A61DBB"/>
    <w:rsid w:val="00A63D4F"/>
    <w:rsid w:val="00A64703"/>
    <w:rsid w:val="00A6492E"/>
    <w:rsid w:val="00A64DCA"/>
    <w:rsid w:val="00A65150"/>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A39"/>
    <w:rsid w:val="00A72D0A"/>
    <w:rsid w:val="00A72D1C"/>
    <w:rsid w:val="00A73227"/>
    <w:rsid w:val="00A733F0"/>
    <w:rsid w:val="00A7353C"/>
    <w:rsid w:val="00A73BA2"/>
    <w:rsid w:val="00A73D8B"/>
    <w:rsid w:val="00A74233"/>
    <w:rsid w:val="00A7563E"/>
    <w:rsid w:val="00A75F32"/>
    <w:rsid w:val="00A776AD"/>
    <w:rsid w:val="00A808C8"/>
    <w:rsid w:val="00A80D74"/>
    <w:rsid w:val="00A810A9"/>
    <w:rsid w:val="00A810DF"/>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B1"/>
    <w:rsid w:val="00A9541B"/>
    <w:rsid w:val="00A96822"/>
    <w:rsid w:val="00A96AE3"/>
    <w:rsid w:val="00A972D8"/>
    <w:rsid w:val="00A97EFD"/>
    <w:rsid w:val="00AA0AC6"/>
    <w:rsid w:val="00AA121A"/>
    <w:rsid w:val="00AA1883"/>
    <w:rsid w:val="00AA1E8B"/>
    <w:rsid w:val="00AA1FA0"/>
    <w:rsid w:val="00AA2474"/>
    <w:rsid w:val="00AA41E5"/>
    <w:rsid w:val="00AA4971"/>
    <w:rsid w:val="00AA4DAB"/>
    <w:rsid w:val="00AA55CA"/>
    <w:rsid w:val="00AA5B25"/>
    <w:rsid w:val="00AA66D4"/>
    <w:rsid w:val="00AA7000"/>
    <w:rsid w:val="00AA791A"/>
    <w:rsid w:val="00AB095B"/>
    <w:rsid w:val="00AB09E2"/>
    <w:rsid w:val="00AB0D69"/>
    <w:rsid w:val="00AB1FCB"/>
    <w:rsid w:val="00AB2206"/>
    <w:rsid w:val="00AB221E"/>
    <w:rsid w:val="00AB2275"/>
    <w:rsid w:val="00AB2B16"/>
    <w:rsid w:val="00AB3E12"/>
    <w:rsid w:val="00AB4DDA"/>
    <w:rsid w:val="00AB56BE"/>
    <w:rsid w:val="00AB5959"/>
    <w:rsid w:val="00AB6131"/>
    <w:rsid w:val="00AB68E2"/>
    <w:rsid w:val="00AB6E62"/>
    <w:rsid w:val="00AB7141"/>
    <w:rsid w:val="00AB7C39"/>
    <w:rsid w:val="00AC2B9F"/>
    <w:rsid w:val="00AC3539"/>
    <w:rsid w:val="00AC46A4"/>
    <w:rsid w:val="00AC4DE2"/>
    <w:rsid w:val="00AC60DD"/>
    <w:rsid w:val="00AC7571"/>
    <w:rsid w:val="00AC7647"/>
    <w:rsid w:val="00AC7BB1"/>
    <w:rsid w:val="00AD02DC"/>
    <w:rsid w:val="00AD04F9"/>
    <w:rsid w:val="00AD05BA"/>
    <w:rsid w:val="00AD06AF"/>
    <w:rsid w:val="00AD09CC"/>
    <w:rsid w:val="00AD1511"/>
    <w:rsid w:val="00AD1ECE"/>
    <w:rsid w:val="00AD1F60"/>
    <w:rsid w:val="00AD1FD3"/>
    <w:rsid w:val="00AD2A82"/>
    <w:rsid w:val="00AD33A2"/>
    <w:rsid w:val="00AD48C7"/>
    <w:rsid w:val="00AD4C91"/>
    <w:rsid w:val="00AD5454"/>
    <w:rsid w:val="00AD599A"/>
    <w:rsid w:val="00AD737F"/>
    <w:rsid w:val="00AD74AF"/>
    <w:rsid w:val="00AE0D05"/>
    <w:rsid w:val="00AE0F50"/>
    <w:rsid w:val="00AE1497"/>
    <w:rsid w:val="00AE15AE"/>
    <w:rsid w:val="00AE1DE4"/>
    <w:rsid w:val="00AE1F29"/>
    <w:rsid w:val="00AE21DA"/>
    <w:rsid w:val="00AE2719"/>
    <w:rsid w:val="00AE314A"/>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1330"/>
    <w:rsid w:val="00B31CFD"/>
    <w:rsid w:val="00B32580"/>
    <w:rsid w:val="00B32DAE"/>
    <w:rsid w:val="00B33534"/>
    <w:rsid w:val="00B338D1"/>
    <w:rsid w:val="00B34405"/>
    <w:rsid w:val="00B34466"/>
    <w:rsid w:val="00B34532"/>
    <w:rsid w:val="00B3469E"/>
    <w:rsid w:val="00B35CE1"/>
    <w:rsid w:val="00B36082"/>
    <w:rsid w:val="00B3658E"/>
    <w:rsid w:val="00B36D67"/>
    <w:rsid w:val="00B37424"/>
    <w:rsid w:val="00B37940"/>
    <w:rsid w:val="00B4053B"/>
    <w:rsid w:val="00B42C0B"/>
    <w:rsid w:val="00B42CD3"/>
    <w:rsid w:val="00B43117"/>
    <w:rsid w:val="00B44814"/>
    <w:rsid w:val="00B44C5A"/>
    <w:rsid w:val="00B46642"/>
    <w:rsid w:val="00B467AF"/>
    <w:rsid w:val="00B46EF3"/>
    <w:rsid w:val="00B501A2"/>
    <w:rsid w:val="00B50B99"/>
    <w:rsid w:val="00B52FF5"/>
    <w:rsid w:val="00B53592"/>
    <w:rsid w:val="00B53A0E"/>
    <w:rsid w:val="00B53A51"/>
    <w:rsid w:val="00B54421"/>
    <w:rsid w:val="00B54780"/>
    <w:rsid w:val="00B54F77"/>
    <w:rsid w:val="00B5507B"/>
    <w:rsid w:val="00B551E2"/>
    <w:rsid w:val="00B555CB"/>
    <w:rsid w:val="00B55C28"/>
    <w:rsid w:val="00B563AE"/>
    <w:rsid w:val="00B5666B"/>
    <w:rsid w:val="00B5674A"/>
    <w:rsid w:val="00B57176"/>
    <w:rsid w:val="00B57CA2"/>
    <w:rsid w:val="00B61508"/>
    <w:rsid w:val="00B61B0A"/>
    <w:rsid w:val="00B63131"/>
    <w:rsid w:val="00B634F3"/>
    <w:rsid w:val="00B63CC7"/>
    <w:rsid w:val="00B64283"/>
    <w:rsid w:val="00B64339"/>
    <w:rsid w:val="00B65D8F"/>
    <w:rsid w:val="00B6727F"/>
    <w:rsid w:val="00B67690"/>
    <w:rsid w:val="00B679CA"/>
    <w:rsid w:val="00B7015E"/>
    <w:rsid w:val="00B7190D"/>
    <w:rsid w:val="00B7219F"/>
    <w:rsid w:val="00B7265A"/>
    <w:rsid w:val="00B738F5"/>
    <w:rsid w:val="00B73A3B"/>
    <w:rsid w:val="00B73BF0"/>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31BF"/>
    <w:rsid w:val="00B93B34"/>
    <w:rsid w:val="00B95948"/>
    <w:rsid w:val="00B959EF"/>
    <w:rsid w:val="00B963DE"/>
    <w:rsid w:val="00B96D52"/>
    <w:rsid w:val="00B9789C"/>
    <w:rsid w:val="00B97B3F"/>
    <w:rsid w:val="00BA0BC8"/>
    <w:rsid w:val="00BA0D2D"/>
    <w:rsid w:val="00BA0D36"/>
    <w:rsid w:val="00BA11D8"/>
    <w:rsid w:val="00BA1566"/>
    <w:rsid w:val="00BA2952"/>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35A"/>
    <w:rsid w:val="00BC19FB"/>
    <w:rsid w:val="00BC296A"/>
    <w:rsid w:val="00BC2B11"/>
    <w:rsid w:val="00BC39A1"/>
    <w:rsid w:val="00BC3BED"/>
    <w:rsid w:val="00BC4129"/>
    <w:rsid w:val="00BC47F9"/>
    <w:rsid w:val="00BC4818"/>
    <w:rsid w:val="00BC4CCE"/>
    <w:rsid w:val="00BC50A6"/>
    <w:rsid w:val="00BC598C"/>
    <w:rsid w:val="00BC7F70"/>
    <w:rsid w:val="00BD0186"/>
    <w:rsid w:val="00BD0B15"/>
    <w:rsid w:val="00BD1F4F"/>
    <w:rsid w:val="00BD2421"/>
    <w:rsid w:val="00BD2F50"/>
    <w:rsid w:val="00BD3665"/>
    <w:rsid w:val="00BD47FB"/>
    <w:rsid w:val="00BD4D0B"/>
    <w:rsid w:val="00BD4FFD"/>
    <w:rsid w:val="00BD5E25"/>
    <w:rsid w:val="00BD5F39"/>
    <w:rsid w:val="00BD5F79"/>
    <w:rsid w:val="00BD60B9"/>
    <w:rsid w:val="00BD694C"/>
    <w:rsid w:val="00BD7A95"/>
    <w:rsid w:val="00BD7AE4"/>
    <w:rsid w:val="00BE03B9"/>
    <w:rsid w:val="00BE0FC8"/>
    <w:rsid w:val="00BE151D"/>
    <w:rsid w:val="00BE1D99"/>
    <w:rsid w:val="00BE1FAA"/>
    <w:rsid w:val="00BE2415"/>
    <w:rsid w:val="00BE249A"/>
    <w:rsid w:val="00BE31A5"/>
    <w:rsid w:val="00BE3BE3"/>
    <w:rsid w:val="00BE3DC8"/>
    <w:rsid w:val="00BE43FC"/>
    <w:rsid w:val="00BE47D3"/>
    <w:rsid w:val="00BE54C2"/>
    <w:rsid w:val="00BE67D9"/>
    <w:rsid w:val="00BE6AB5"/>
    <w:rsid w:val="00BE6B30"/>
    <w:rsid w:val="00BE7BA6"/>
    <w:rsid w:val="00BE7C54"/>
    <w:rsid w:val="00BE7D27"/>
    <w:rsid w:val="00BE7D73"/>
    <w:rsid w:val="00BF12CB"/>
    <w:rsid w:val="00BF15EF"/>
    <w:rsid w:val="00BF19B4"/>
    <w:rsid w:val="00BF1DAC"/>
    <w:rsid w:val="00BF265A"/>
    <w:rsid w:val="00BF290C"/>
    <w:rsid w:val="00BF4A0A"/>
    <w:rsid w:val="00BF4DE1"/>
    <w:rsid w:val="00BF557B"/>
    <w:rsid w:val="00BF6A08"/>
    <w:rsid w:val="00BF728F"/>
    <w:rsid w:val="00BF784D"/>
    <w:rsid w:val="00BF7E86"/>
    <w:rsid w:val="00C00B96"/>
    <w:rsid w:val="00C0131D"/>
    <w:rsid w:val="00C0138C"/>
    <w:rsid w:val="00C013BF"/>
    <w:rsid w:val="00C028DF"/>
    <w:rsid w:val="00C03CB0"/>
    <w:rsid w:val="00C054A1"/>
    <w:rsid w:val="00C055FA"/>
    <w:rsid w:val="00C05A9B"/>
    <w:rsid w:val="00C062AC"/>
    <w:rsid w:val="00C07785"/>
    <w:rsid w:val="00C07DBB"/>
    <w:rsid w:val="00C1000B"/>
    <w:rsid w:val="00C10F5A"/>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A89"/>
    <w:rsid w:val="00C23D26"/>
    <w:rsid w:val="00C24B00"/>
    <w:rsid w:val="00C251DB"/>
    <w:rsid w:val="00C252B2"/>
    <w:rsid w:val="00C25D88"/>
    <w:rsid w:val="00C26265"/>
    <w:rsid w:val="00C26BF3"/>
    <w:rsid w:val="00C27C0B"/>
    <w:rsid w:val="00C30303"/>
    <w:rsid w:val="00C30406"/>
    <w:rsid w:val="00C307F4"/>
    <w:rsid w:val="00C315BD"/>
    <w:rsid w:val="00C320B3"/>
    <w:rsid w:val="00C32926"/>
    <w:rsid w:val="00C33C02"/>
    <w:rsid w:val="00C34786"/>
    <w:rsid w:val="00C34CC7"/>
    <w:rsid w:val="00C34EAF"/>
    <w:rsid w:val="00C34F80"/>
    <w:rsid w:val="00C36BA8"/>
    <w:rsid w:val="00C37411"/>
    <w:rsid w:val="00C37D47"/>
    <w:rsid w:val="00C404CC"/>
    <w:rsid w:val="00C410E9"/>
    <w:rsid w:val="00C411B3"/>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99E"/>
    <w:rsid w:val="00C539F6"/>
    <w:rsid w:val="00C5464C"/>
    <w:rsid w:val="00C55CF8"/>
    <w:rsid w:val="00C57496"/>
    <w:rsid w:val="00C6150E"/>
    <w:rsid w:val="00C615C4"/>
    <w:rsid w:val="00C61C39"/>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F96"/>
    <w:rsid w:val="00C760A0"/>
    <w:rsid w:val="00C761F3"/>
    <w:rsid w:val="00C76AF4"/>
    <w:rsid w:val="00C76D42"/>
    <w:rsid w:val="00C7780E"/>
    <w:rsid w:val="00C77DDD"/>
    <w:rsid w:val="00C80AC6"/>
    <w:rsid w:val="00C80E86"/>
    <w:rsid w:val="00C80E92"/>
    <w:rsid w:val="00C813A0"/>
    <w:rsid w:val="00C81C0B"/>
    <w:rsid w:val="00C822ED"/>
    <w:rsid w:val="00C82E6A"/>
    <w:rsid w:val="00C83E3D"/>
    <w:rsid w:val="00C843A3"/>
    <w:rsid w:val="00C85197"/>
    <w:rsid w:val="00C85573"/>
    <w:rsid w:val="00C86780"/>
    <w:rsid w:val="00C86EAA"/>
    <w:rsid w:val="00C87771"/>
    <w:rsid w:val="00C90432"/>
    <w:rsid w:val="00C9097F"/>
    <w:rsid w:val="00C915A1"/>
    <w:rsid w:val="00C91850"/>
    <w:rsid w:val="00C91A30"/>
    <w:rsid w:val="00C91E04"/>
    <w:rsid w:val="00C9201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12C"/>
    <w:rsid w:val="00CA3A10"/>
    <w:rsid w:val="00CA3C9C"/>
    <w:rsid w:val="00CA5CE3"/>
    <w:rsid w:val="00CA5CFF"/>
    <w:rsid w:val="00CA6C4B"/>
    <w:rsid w:val="00CA6C64"/>
    <w:rsid w:val="00CA6E5B"/>
    <w:rsid w:val="00CA7A5E"/>
    <w:rsid w:val="00CA7C72"/>
    <w:rsid w:val="00CB08B8"/>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E4F"/>
    <w:rsid w:val="00CE067C"/>
    <w:rsid w:val="00CE0AA8"/>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D00B62"/>
    <w:rsid w:val="00D0132A"/>
    <w:rsid w:val="00D021C8"/>
    <w:rsid w:val="00D02770"/>
    <w:rsid w:val="00D02CCD"/>
    <w:rsid w:val="00D04A00"/>
    <w:rsid w:val="00D04ED9"/>
    <w:rsid w:val="00D05A3B"/>
    <w:rsid w:val="00D06552"/>
    <w:rsid w:val="00D06C0F"/>
    <w:rsid w:val="00D07517"/>
    <w:rsid w:val="00D07FC9"/>
    <w:rsid w:val="00D126AC"/>
    <w:rsid w:val="00D127CC"/>
    <w:rsid w:val="00D13840"/>
    <w:rsid w:val="00D13E65"/>
    <w:rsid w:val="00D1464E"/>
    <w:rsid w:val="00D15E39"/>
    <w:rsid w:val="00D173D4"/>
    <w:rsid w:val="00D17A2B"/>
    <w:rsid w:val="00D207EB"/>
    <w:rsid w:val="00D20E42"/>
    <w:rsid w:val="00D21E05"/>
    <w:rsid w:val="00D22289"/>
    <w:rsid w:val="00D228C1"/>
    <w:rsid w:val="00D22D8D"/>
    <w:rsid w:val="00D23262"/>
    <w:rsid w:val="00D24C29"/>
    <w:rsid w:val="00D24F5C"/>
    <w:rsid w:val="00D27B33"/>
    <w:rsid w:val="00D27ECB"/>
    <w:rsid w:val="00D3021E"/>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748D"/>
    <w:rsid w:val="00D379EA"/>
    <w:rsid w:val="00D37D90"/>
    <w:rsid w:val="00D40EE8"/>
    <w:rsid w:val="00D412D3"/>
    <w:rsid w:val="00D412E6"/>
    <w:rsid w:val="00D4282D"/>
    <w:rsid w:val="00D440BD"/>
    <w:rsid w:val="00D47114"/>
    <w:rsid w:val="00D4751A"/>
    <w:rsid w:val="00D47DA7"/>
    <w:rsid w:val="00D47E40"/>
    <w:rsid w:val="00D47FD7"/>
    <w:rsid w:val="00D5096C"/>
    <w:rsid w:val="00D5160F"/>
    <w:rsid w:val="00D51AB9"/>
    <w:rsid w:val="00D53B4A"/>
    <w:rsid w:val="00D55144"/>
    <w:rsid w:val="00D55258"/>
    <w:rsid w:val="00D55FFA"/>
    <w:rsid w:val="00D56E79"/>
    <w:rsid w:val="00D60A0E"/>
    <w:rsid w:val="00D624AA"/>
    <w:rsid w:val="00D62B20"/>
    <w:rsid w:val="00D62D62"/>
    <w:rsid w:val="00D64063"/>
    <w:rsid w:val="00D6434D"/>
    <w:rsid w:val="00D65078"/>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E30"/>
    <w:rsid w:val="00D82705"/>
    <w:rsid w:val="00D8294C"/>
    <w:rsid w:val="00D83158"/>
    <w:rsid w:val="00D835BA"/>
    <w:rsid w:val="00D83682"/>
    <w:rsid w:val="00D8454F"/>
    <w:rsid w:val="00D848B9"/>
    <w:rsid w:val="00D84BA5"/>
    <w:rsid w:val="00D85AE6"/>
    <w:rsid w:val="00D87A47"/>
    <w:rsid w:val="00D90CE5"/>
    <w:rsid w:val="00D91763"/>
    <w:rsid w:val="00D9339A"/>
    <w:rsid w:val="00D93C26"/>
    <w:rsid w:val="00D94F6E"/>
    <w:rsid w:val="00D95BF3"/>
    <w:rsid w:val="00D96981"/>
    <w:rsid w:val="00D96FD0"/>
    <w:rsid w:val="00D97264"/>
    <w:rsid w:val="00D979AC"/>
    <w:rsid w:val="00D97A3B"/>
    <w:rsid w:val="00DA0249"/>
    <w:rsid w:val="00DA035D"/>
    <w:rsid w:val="00DA05FB"/>
    <w:rsid w:val="00DA12D0"/>
    <w:rsid w:val="00DA13DC"/>
    <w:rsid w:val="00DA167A"/>
    <w:rsid w:val="00DA17CF"/>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95E"/>
    <w:rsid w:val="00DB4091"/>
    <w:rsid w:val="00DB41FB"/>
    <w:rsid w:val="00DB49AF"/>
    <w:rsid w:val="00DB52EE"/>
    <w:rsid w:val="00DB551D"/>
    <w:rsid w:val="00DB56F9"/>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783E"/>
    <w:rsid w:val="00DD07AD"/>
    <w:rsid w:val="00DD376B"/>
    <w:rsid w:val="00DD41B4"/>
    <w:rsid w:val="00DD4CE2"/>
    <w:rsid w:val="00DD599E"/>
    <w:rsid w:val="00DD5E31"/>
    <w:rsid w:val="00DD67C8"/>
    <w:rsid w:val="00DD70CA"/>
    <w:rsid w:val="00DD7930"/>
    <w:rsid w:val="00DE03D4"/>
    <w:rsid w:val="00DE0A72"/>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E0187C"/>
    <w:rsid w:val="00E0223F"/>
    <w:rsid w:val="00E0263B"/>
    <w:rsid w:val="00E02987"/>
    <w:rsid w:val="00E03087"/>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C87"/>
    <w:rsid w:val="00E21F53"/>
    <w:rsid w:val="00E224F6"/>
    <w:rsid w:val="00E231C1"/>
    <w:rsid w:val="00E2483C"/>
    <w:rsid w:val="00E25A28"/>
    <w:rsid w:val="00E265E9"/>
    <w:rsid w:val="00E26C49"/>
    <w:rsid w:val="00E27CD1"/>
    <w:rsid w:val="00E3051F"/>
    <w:rsid w:val="00E307F2"/>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BDC"/>
    <w:rsid w:val="00E45D3A"/>
    <w:rsid w:val="00E46717"/>
    <w:rsid w:val="00E46AB6"/>
    <w:rsid w:val="00E46E25"/>
    <w:rsid w:val="00E473D4"/>
    <w:rsid w:val="00E47BFC"/>
    <w:rsid w:val="00E47D0E"/>
    <w:rsid w:val="00E47ED1"/>
    <w:rsid w:val="00E503B5"/>
    <w:rsid w:val="00E50658"/>
    <w:rsid w:val="00E50CBC"/>
    <w:rsid w:val="00E5192F"/>
    <w:rsid w:val="00E527E3"/>
    <w:rsid w:val="00E52D93"/>
    <w:rsid w:val="00E5395F"/>
    <w:rsid w:val="00E54180"/>
    <w:rsid w:val="00E541FC"/>
    <w:rsid w:val="00E5448F"/>
    <w:rsid w:val="00E54952"/>
    <w:rsid w:val="00E54B6B"/>
    <w:rsid w:val="00E55B7A"/>
    <w:rsid w:val="00E55F99"/>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54EC"/>
    <w:rsid w:val="00E75816"/>
    <w:rsid w:val="00E764BC"/>
    <w:rsid w:val="00E76845"/>
    <w:rsid w:val="00E81903"/>
    <w:rsid w:val="00E821E9"/>
    <w:rsid w:val="00E8224F"/>
    <w:rsid w:val="00E82AA4"/>
    <w:rsid w:val="00E82AE7"/>
    <w:rsid w:val="00E82CBE"/>
    <w:rsid w:val="00E832CD"/>
    <w:rsid w:val="00E837EF"/>
    <w:rsid w:val="00E8427D"/>
    <w:rsid w:val="00E84818"/>
    <w:rsid w:val="00E84D54"/>
    <w:rsid w:val="00E854DA"/>
    <w:rsid w:val="00E85D12"/>
    <w:rsid w:val="00E861F5"/>
    <w:rsid w:val="00E87507"/>
    <w:rsid w:val="00E879D0"/>
    <w:rsid w:val="00E879F7"/>
    <w:rsid w:val="00E907A9"/>
    <w:rsid w:val="00E91648"/>
    <w:rsid w:val="00E92937"/>
    <w:rsid w:val="00E93A5F"/>
    <w:rsid w:val="00E93EC1"/>
    <w:rsid w:val="00E944DE"/>
    <w:rsid w:val="00E970AC"/>
    <w:rsid w:val="00E97424"/>
    <w:rsid w:val="00EA0ECC"/>
    <w:rsid w:val="00EA1485"/>
    <w:rsid w:val="00EA15A8"/>
    <w:rsid w:val="00EA1EC6"/>
    <w:rsid w:val="00EA2BBC"/>
    <w:rsid w:val="00EA3267"/>
    <w:rsid w:val="00EA3BEF"/>
    <w:rsid w:val="00EA483D"/>
    <w:rsid w:val="00EA4994"/>
    <w:rsid w:val="00EA4D7D"/>
    <w:rsid w:val="00EA51B3"/>
    <w:rsid w:val="00EA56AD"/>
    <w:rsid w:val="00EA6AE6"/>
    <w:rsid w:val="00EA6BD7"/>
    <w:rsid w:val="00EA74C1"/>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515"/>
    <w:rsid w:val="00EC1DC8"/>
    <w:rsid w:val="00EC282F"/>
    <w:rsid w:val="00EC32AC"/>
    <w:rsid w:val="00EC3B05"/>
    <w:rsid w:val="00EC3C39"/>
    <w:rsid w:val="00EC5D87"/>
    <w:rsid w:val="00EC5E69"/>
    <w:rsid w:val="00EC5FE1"/>
    <w:rsid w:val="00EC6C7F"/>
    <w:rsid w:val="00EC70FF"/>
    <w:rsid w:val="00EC72B5"/>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7245"/>
    <w:rsid w:val="00EE7A1A"/>
    <w:rsid w:val="00EE7E15"/>
    <w:rsid w:val="00EF0834"/>
    <w:rsid w:val="00EF1792"/>
    <w:rsid w:val="00EF1A19"/>
    <w:rsid w:val="00EF29C2"/>
    <w:rsid w:val="00EF39A3"/>
    <w:rsid w:val="00EF4061"/>
    <w:rsid w:val="00EF43CC"/>
    <w:rsid w:val="00EF4AA0"/>
    <w:rsid w:val="00EF5321"/>
    <w:rsid w:val="00EF5434"/>
    <w:rsid w:val="00EF558E"/>
    <w:rsid w:val="00EF5A1F"/>
    <w:rsid w:val="00EF5E3F"/>
    <w:rsid w:val="00EF6461"/>
    <w:rsid w:val="00EF6788"/>
    <w:rsid w:val="00F00B6F"/>
    <w:rsid w:val="00F04239"/>
    <w:rsid w:val="00F0536D"/>
    <w:rsid w:val="00F05566"/>
    <w:rsid w:val="00F0556B"/>
    <w:rsid w:val="00F05D48"/>
    <w:rsid w:val="00F067DF"/>
    <w:rsid w:val="00F06ACD"/>
    <w:rsid w:val="00F06AF6"/>
    <w:rsid w:val="00F07535"/>
    <w:rsid w:val="00F1020E"/>
    <w:rsid w:val="00F10D3B"/>
    <w:rsid w:val="00F10E69"/>
    <w:rsid w:val="00F11ADF"/>
    <w:rsid w:val="00F122D1"/>
    <w:rsid w:val="00F12635"/>
    <w:rsid w:val="00F12836"/>
    <w:rsid w:val="00F12BD3"/>
    <w:rsid w:val="00F13506"/>
    <w:rsid w:val="00F14542"/>
    <w:rsid w:val="00F1628B"/>
    <w:rsid w:val="00F166CC"/>
    <w:rsid w:val="00F1728B"/>
    <w:rsid w:val="00F17E72"/>
    <w:rsid w:val="00F20BC5"/>
    <w:rsid w:val="00F20F2B"/>
    <w:rsid w:val="00F21574"/>
    <w:rsid w:val="00F21E0C"/>
    <w:rsid w:val="00F22CBE"/>
    <w:rsid w:val="00F22D89"/>
    <w:rsid w:val="00F238CB"/>
    <w:rsid w:val="00F23D42"/>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CB4"/>
    <w:rsid w:val="00F342FA"/>
    <w:rsid w:val="00F3484A"/>
    <w:rsid w:val="00F348A9"/>
    <w:rsid w:val="00F34D68"/>
    <w:rsid w:val="00F34F40"/>
    <w:rsid w:val="00F34FC8"/>
    <w:rsid w:val="00F35201"/>
    <w:rsid w:val="00F353BC"/>
    <w:rsid w:val="00F3574B"/>
    <w:rsid w:val="00F3587F"/>
    <w:rsid w:val="00F35E05"/>
    <w:rsid w:val="00F365E6"/>
    <w:rsid w:val="00F37596"/>
    <w:rsid w:val="00F401F4"/>
    <w:rsid w:val="00F4175D"/>
    <w:rsid w:val="00F41831"/>
    <w:rsid w:val="00F42A19"/>
    <w:rsid w:val="00F4356E"/>
    <w:rsid w:val="00F43801"/>
    <w:rsid w:val="00F43B86"/>
    <w:rsid w:val="00F44B6F"/>
    <w:rsid w:val="00F44C0D"/>
    <w:rsid w:val="00F44C36"/>
    <w:rsid w:val="00F455FA"/>
    <w:rsid w:val="00F45774"/>
    <w:rsid w:val="00F45A01"/>
    <w:rsid w:val="00F46EED"/>
    <w:rsid w:val="00F47C99"/>
    <w:rsid w:val="00F5031C"/>
    <w:rsid w:val="00F509D5"/>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85E"/>
    <w:rsid w:val="00F70D84"/>
    <w:rsid w:val="00F71438"/>
    <w:rsid w:val="00F73483"/>
    <w:rsid w:val="00F736EF"/>
    <w:rsid w:val="00F7428E"/>
    <w:rsid w:val="00F7442C"/>
    <w:rsid w:val="00F75A68"/>
    <w:rsid w:val="00F75B30"/>
    <w:rsid w:val="00F7641F"/>
    <w:rsid w:val="00F7659E"/>
    <w:rsid w:val="00F77DF3"/>
    <w:rsid w:val="00F8029A"/>
    <w:rsid w:val="00F813AE"/>
    <w:rsid w:val="00F81594"/>
    <w:rsid w:val="00F81BDB"/>
    <w:rsid w:val="00F82E60"/>
    <w:rsid w:val="00F83689"/>
    <w:rsid w:val="00F8370A"/>
    <w:rsid w:val="00F83E81"/>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BFA"/>
    <w:rsid w:val="00F96E32"/>
    <w:rsid w:val="00F97A34"/>
    <w:rsid w:val="00F97DC7"/>
    <w:rsid w:val="00FA0212"/>
    <w:rsid w:val="00FA09FE"/>
    <w:rsid w:val="00FA0A3D"/>
    <w:rsid w:val="00FA129D"/>
    <w:rsid w:val="00FA1632"/>
    <w:rsid w:val="00FA1833"/>
    <w:rsid w:val="00FA18EC"/>
    <w:rsid w:val="00FA1D1F"/>
    <w:rsid w:val="00FA3394"/>
    <w:rsid w:val="00FA34A0"/>
    <w:rsid w:val="00FA3DFA"/>
    <w:rsid w:val="00FA42D8"/>
    <w:rsid w:val="00FA480F"/>
    <w:rsid w:val="00FA5254"/>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9C8"/>
    <w:rsid w:val="00FD79E0"/>
    <w:rsid w:val="00FE0002"/>
    <w:rsid w:val="00FE1B79"/>
    <w:rsid w:val="00FE242E"/>
    <w:rsid w:val="00FE260B"/>
    <w:rsid w:val="00FE283C"/>
    <w:rsid w:val="00FE31CA"/>
    <w:rsid w:val="00FE36FC"/>
    <w:rsid w:val="00FE3720"/>
    <w:rsid w:val="00FE40CD"/>
    <w:rsid w:val="00FE41C8"/>
    <w:rsid w:val="00FE44FD"/>
    <w:rsid w:val="00FE4599"/>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97"/>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8.png"/><Relationship Id="rId84" Type="http://schemas.openxmlformats.org/officeDocument/2006/relationships/image" Target="media/image69.png"/><Relationship Id="rId16" Type="http://schemas.openxmlformats.org/officeDocument/2006/relationships/image" Target="media/image4.png"/><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header" Target="header3.xml"/><Relationship Id="rId53" Type="http://schemas.openxmlformats.org/officeDocument/2006/relationships/image" Target="media/image38.emf"/><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7.png"/><Relationship Id="rId128" Type="http://schemas.openxmlformats.org/officeDocument/2006/relationships/header" Target="header6.xml"/><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fontTable" Target="fontTable.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footer" Target="footer3.xml"/><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8.png"/><Relationship Id="rId129" Type="http://schemas.openxmlformats.org/officeDocument/2006/relationships/image" Target="media/image112.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30.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header" Target="header7.xml"/><Relationship Id="rId135" Type="http://schemas.openxmlformats.org/officeDocument/2006/relationships/theme" Target="theme/theme1.xml"/><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5.png"/><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header" Target="header5.xml"/><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emf"/><Relationship Id="rId131" Type="http://schemas.openxmlformats.org/officeDocument/2006/relationships/header" Target="header8.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5.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2.png"/><Relationship Id="rId116" Type="http://schemas.openxmlformats.org/officeDocument/2006/relationships/image" Target="media/image101.png"/><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header" Target="header9.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header" Target="header4.xml"/><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126</Pages>
  <Words>38856</Words>
  <Characters>221481</Characters>
  <Application>Microsoft Office Word</Application>
  <DocSecurity>0</DocSecurity>
  <Lines>1845</Lines>
  <Paragraphs>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F]</cp:lastModifiedBy>
  <cp:revision>28</cp:revision>
  <cp:lastPrinted>2022-08-11T14:43:00Z</cp:lastPrinted>
  <dcterms:created xsi:type="dcterms:W3CDTF">2022-08-11T14:43:00Z</dcterms:created>
  <dcterms:modified xsi:type="dcterms:W3CDTF">2022-09-23T23:42:00Z</dcterms:modified>
</cp:coreProperties>
</file>